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01BC44" w14:textId="77777777" w:rsidR="007535D4" w:rsidRDefault="007535D4" w:rsidP="007535D4">
      <w:pPr>
        <w:spacing w:line="360" w:lineRule="auto"/>
        <w:rPr>
          <w:b/>
          <w:bCs/>
          <w:u w:val="single"/>
        </w:rPr>
      </w:pPr>
      <w:r w:rsidRPr="000D4936">
        <w:rPr>
          <w:b/>
          <w:bCs/>
          <w:u w:val="single"/>
        </w:rPr>
        <w:t>Introduction</w:t>
      </w:r>
    </w:p>
    <w:p w14:paraId="57A048C1" w14:textId="77777777" w:rsidR="007535D4" w:rsidRDefault="007535D4" w:rsidP="007535D4">
      <w:pPr>
        <w:spacing w:line="360" w:lineRule="auto"/>
        <w:ind w:firstLine="720"/>
      </w:pPr>
      <w:r w:rsidRPr="008A1799">
        <w:t xml:space="preserve">The evolutionary history of Pacific salmon </w:t>
      </w:r>
      <w:r w:rsidRPr="00EE753F">
        <w:t>(</w:t>
      </w:r>
      <w:r w:rsidRPr="00EE753F">
        <w:rPr>
          <w:i/>
          <w:iCs/>
        </w:rPr>
        <w:t>Oncorhynchus spp</w:t>
      </w:r>
      <w:r w:rsidRPr="00EE753F">
        <w:t>.)</w:t>
      </w:r>
      <w:r>
        <w:t xml:space="preserve"> </w:t>
      </w:r>
      <w:r w:rsidRPr="008A1799">
        <w:t xml:space="preserve">is defined by a dynamic balance between disturbance, </w:t>
      </w:r>
      <w:r>
        <w:t xml:space="preserve">population connectivity and </w:t>
      </w:r>
      <w:r w:rsidRPr="008A1799">
        <w:t>local adaptation</w:t>
      </w:r>
      <w:r>
        <w:t xml:space="preserve"> </w:t>
      </w:r>
      <w:r>
        <w:fldChar w:fldCharType="begin">
          <w:fldData xml:space="preserve">PEVuZE5vdGU+PENpdGU+PEF1dGhvcj5XYXBsZXM8L0F1dGhvcj48WWVhcj4yMDA4PC9ZZWFyPjxS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</w:fldData>
        </w:fldChar>
      </w:r>
      <w:r>
        <w:instrText xml:space="preserve"> ADDIN EN.CITE </w:instrText>
      </w:r>
      <w:r>
        <w:fldChar w:fldCharType="begin">
          <w:fldData xml:space="preserve">PEVuZE5vdGU+PENpdGU+PEF1dGhvcj5XYXBsZXM8L0F1dGhvcj48WWVhcj4yMDA4PC9ZZWFyPjxS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</w:fldData>
        </w:fldChar>
      </w:r>
      <w:r>
        <w:instrText xml:space="preserve"> ADDIN EN.CITE.DATA </w:instrText>
      </w:r>
      <w:r>
        <w:fldChar w:fldCharType="end"/>
      </w:r>
      <w:r>
        <w:fldChar w:fldCharType="separate"/>
      </w:r>
      <w:r>
        <w:rPr>
          <w:noProof/>
        </w:rPr>
        <w:t>(Fraser</w:t>
      </w:r>
      <w:r w:rsidRPr="00807806">
        <w:rPr>
          <w:i/>
          <w:noProof/>
        </w:rPr>
        <w:t xml:space="preserve"> et al.</w:t>
      </w:r>
      <w:r>
        <w:rPr>
          <w:noProof/>
        </w:rPr>
        <w:t xml:space="preserve"> 2011; Waples</w:t>
      </w:r>
      <w:r w:rsidRPr="00807806">
        <w:rPr>
          <w:i/>
          <w:noProof/>
        </w:rPr>
        <w:t xml:space="preserve"> et al.</w:t>
      </w:r>
      <w:r>
        <w:rPr>
          <w:noProof/>
        </w:rPr>
        <w:t xml:space="preserve"> 2008)</w:t>
      </w:r>
      <w:r>
        <w:fldChar w:fldCharType="end"/>
      </w:r>
      <w:r>
        <w:t xml:space="preserve">. Shifts in climate, marine productivity, sea level and geology have led to repeated extirpations, but also produced a mosaic of habitats and accompanying selective regimes on different temporal and spatial scales </w:t>
      </w:r>
      <w:r>
        <w:fldChar w:fldCharType="begin"/>
      </w:r>
      <w:r>
        <w:instrText xml:space="preserve"> ADDIN EN.CITE &lt;EndNote&gt;&lt;Cite&gt;&lt;Author&gt;Waples&lt;/Author&gt;&lt;Year&gt;2008&lt;/Year&gt;&lt;RecNum&gt;1607&lt;/RecNum&gt;&lt;DisplayText&gt;(Waples&lt;style face="italic"&gt; et al.&lt;/style&gt; 2008)&lt;/DisplayText&gt;&lt;record&gt;&lt;rec-number&gt;1607&lt;/rec-number&gt;&lt;foreign-keys&gt;&lt;key app="EN" db-id="fstdwt0t3xzrskewzvmxpsf80xx25990rfrd" timestamp="1675302429"&gt;1607&lt;/key&gt;&lt;key app="ENWeb" db-id=""&gt;0&lt;/key&gt;&lt;/foreign-keys&gt;&lt;ref-type name="Journal Article"&gt;17&lt;/ref-type&gt;&lt;contributors&gt;&lt;authors&gt;&lt;author&gt;Waples, R. S.&lt;/author&gt;&lt;author&gt;Pess, G. R.&lt;/author&gt;&lt;author&gt;Beechie, T.&lt;/author&gt;&lt;/authors&gt;&lt;/contributors&gt;&lt;auth-address&gt;Northwest Fisheries Science Center Seattle, WA, USA.&amp;#xD;Northwest Fisheries Science Center Seattle, WA, USA ; Environmental Conservation Division.&lt;/auth-address&gt;&lt;titles&gt;&lt;title&gt;Evolutionary history of Pacific salmon in dynamic environments&lt;/title&gt;&lt;secondary-title&gt;Evol Appl&lt;/secondary-title&gt;&lt;/titles&gt;&lt;periodical&gt;&lt;full-title&gt;Evol Appl&lt;/full-title&gt;&lt;/periodical&gt;&lt;pages&gt;189-206&lt;/pages&gt;&lt;volume&gt;1&lt;/volume&gt;&lt;number&gt;2&lt;/number&gt;&lt;edition&gt;2008/05/01&lt;/edition&gt;&lt;keywords&gt;&lt;keyword&gt;Holocene&lt;/keyword&gt;&lt;keyword&gt;Oncorhynchus&lt;/keyword&gt;&lt;keyword&gt;Pleistocene&lt;/keyword&gt;&lt;keyword&gt;disturbance regimes&lt;/keyword&gt;&lt;keyword&gt;diversity&lt;/keyword&gt;&lt;keyword&gt;glaciation&lt;/keyword&gt;&lt;keyword&gt;habitat&lt;/keyword&gt;&lt;/keywords&gt;&lt;dates&gt;&lt;year&gt;2008&lt;/year&gt;&lt;pub-dates&gt;&lt;date&gt;May&lt;/date&gt;&lt;/pub-dates&gt;&lt;/dates&gt;&lt;isbn&gt;1752-4571 (Print)&amp;#xD;1752-4571 (Electronic)&amp;#xD;1752-4571 (Linking)&lt;/isbn&gt;&lt;accession-num&gt;25567626&lt;/accession-num&gt;&lt;urls&gt;&lt;related-urls&gt;&lt;url&gt;https://www.ncbi.nlm.nih.gov/pubmed/25567626&lt;/url&gt;&lt;/related-urls&gt;&lt;/urls&gt;&lt;custom2&gt;PMC3352440&lt;/custom2&gt;&lt;electronic-resource-num&gt;10.1111/j.1752-4571.2008.00023.x&lt;/electronic-resource-num&gt;&lt;/record&gt;&lt;/Cite&gt;&lt;/EndNote&gt;</w:instrText>
      </w:r>
      <w:r>
        <w:fldChar w:fldCharType="separate"/>
      </w:r>
      <w:r>
        <w:rPr>
          <w:noProof/>
        </w:rPr>
        <w:t>(Waples</w:t>
      </w:r>
      <w:r w:rsidRPr="00750C9E">
        <w:rPr>
          <w:i/>
          <w:noProof/>
        </w:rPr>
        <w:t xml:space="preserve"> et al.</w:t>
      </w:r>
      <w:r>
        <w:rPr>
          <w:noProof/>
        </w:rPr>
        <w:t xml:space="preserve"> 2008)</w:t>
      </w:r>
      <w:r>
        <w:fldChar w:fldCharType="end"/>
      </w:r>
      <w:r>
        <w:t xml:space="preserve">. Pacific salmon have evolved extensive life-history diversity under these conditions and successfully utilize a wide array of freshwater habitats throughout their range </w:t>
      </w:r>
      <w:r>
        <w:fldChar w:fldCharType="begin"/>
      </w:r>
      <w:r>
        <w:instrText xml:space="preserve"> ADDIN EN.CITE &lt;EndNote&gt;&lt;Cite&gt;&lt;Author&gt;Taylor&lt;/Author&gt;&lt;Year&gt;1991&lt;/Year&gt;&lt;RecNum&gt;1685&lt;/RecNum&gt;&lt;DisplayText&gt;(Taylor 1991)&lt;/DisplayText&gt;&lt;record&gt;&lt;rec-number&gt;1685&lt;/rec-number&gt;&lt;foreign-keys&gt;&lt;key app="EN" db-id="fstdwt0t3xzrskewzvmxpsf80xx25990rfrd" timestamp="1677096377"&gt;1685&lt;/key&gt;&lt;/foreign-keys&gt;&lt;ref-type name="Journal Article"&gt;17&lt;/ref-type&gt;&lt;contributors&gt;&lt;authors&gt;&lt;author&gt;Taylor, Eric B&lt;/author&gt;&lt;/authors&gt;&lt;/contributors&gt;&lt;titles&gt;&lt;title&gt;A review of local adaptation in Salmonidac, with particular reference to Pacific and Atlantic salmon&lt;/title&gt;&lt;secondary-title&gt;Aquaculture&lt;/secondary-title&gt;&lt;/titles&gt;&lt;periodical&gt;&lt;full-title&gt;Aquaculture&lt;/full-title&gt;&lt;/periodical&gt;&lt;pages&gt;185-207&lt;/pages&gt;&lt;volume&gt;98&lt;/volume&gt;&lt;number&gt;1-3&lt;/number&gt;&lt;dates&gt;&lt;year&gt;1991&lt;/year&gt;&lt;/dates&gt;&lt;isbn&gt;0044-8486&lt;/isbn&gt;&lt;urls&gt;&lt;/urls&gt;&lt;/record&gt;&lt;/Cite&gt;&lt;/EndNote&gt;</w:instrText>
      </w:r>
      <w:r>
        <w:fldChar w:fldCharType="separate"/>
      </w:r>
      <w:r>
        <w:rPr>
          <w:noProof/>
        </w:rPr>
        <w:t>(Taylor 1991)</w:t>
      </w:r>
      <w:r>
        <w:fldChar w:fldCharType="end"/>
      </w:r>
      <w:r>
        <w:t xml:space="preserve">. Because productivity at broad scales (e.g. species, metapopulations, stocks) integrates asynchronous benefits and risks at fine scales (e.g. life-history variants, habitats), this diversity promotes stability and resilience in Pacific salmon </w:t>
      </w:r>
      <w:r>
        <w:fldChar w:fldCharType="begin">
          <w:fldData xml:space="preserve">PEVuZE5vdGU+PENpdGU+PEF1dGhvcj5CcmVubmFuPC9BdXRob3I+PFllYXI+MjAxOTwvWWVhcj48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</w:fldData>
        </w:fldChar>
      </w:r>
      <w:r>
        <w:instrText xml:space="preserve"> ADDIN EN.CITE </w:instrText>
      </w:r>
      <w:r>
        <w:fldChar w:fldCharType="begin">
          <w:fldData xml:space="preserve">PEVuZE5vdGU+PENpdGU+PEF1dGhvcj5CcmVubmFuPC9BdXRob3I+PFllYXI+MjAxOTwvWWVhcj48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</w:fldData>
        </w:fldChar>
      </w:r>
      <w:r>
        <w:instrText xml:space="preserve"> ADDIN EN.CITE.DATA </w:instrText>
      </w:r>
      <w:r>
        <w:fldChar w:fldCharType="end"/>
      </w:r>
      <w:r>
        <w:fldChar w:fldCharType="separate"/>
      </w:r>
      <w:r>
        <w:rPr>
          <w:noProof/>
        </w:rPr>
        <w:t>(Brennan</w:t>
      </w:r>
      <w:r w:rsidRPr="00C0139A">
        <w:rPr>
          <w:i/>
          <w:noProof/>
        </w:rPr>
        <w:t xml:space="preserve"> et al.</w:t>
      </w:r>
      <w:r>
        <w:rPr>
          <w:noProof/>
        </w:rPr>
        <w:t xml:space="preserve"> 2019; Greene</w:t>
      </w:r>
      <w:r w:rsidRPr="00C0139A">
        <w:rPr>
          <w:i/>
          <w:noProof/>
        </w:rPr>
        <w:t xml:space="preserve"> et al.</w:t>
      </w:r>
      <w:r>
        <w:rPr>
          <w:noProof/>
        </w:rPr>
        <w:t xml:space="preserve"> 2010; Schindler</w:t>
      </w:r>
      <w:r w:rsidRPr="00C0139A">
        <w:rPr>
          <w:i/>
          <w:noProof/>
        </w:rPr>
        <w:t xml:space="preserve"> et al.</w:t>
      </w:r>
      <w:r>
        <w:rPr>
          <w:noProof/>
        </w:rPr>
        <w:t xml:space="preserve"> 2010)</w:t>
      </w:r>
      <w:r>
        <w:fldChar w:fldCharType="end"/>
      </w:r>
      <w:r>
        <w:t xml:space="preserve">. However, </w:t>
      </w:r>
      <w:r w:rsidRPr="00CE7615">
        <w:rPr>
          <w:color w:val="000000" w:themeColor="text1"/>
        </w:rPr>
        <w:t>parallel impacts at broad temporal and spatial scales threaten the ability of this portfolio ef</w:t>
      </w:r>
      <w:r>
        <w:t xml:space="preserve">fect to buffer negative effects on Pacific salmon </w:t>
      </w:r>
      <w:r>
        <w:fldChar w:fldCharType="begin">
          <w:fldData xml:space="preserve">PEVuZE5vdGU+PENpdGU+PEF1dGhvcj5XYXBsZXM8L0F1dGhvcj48WWVhcj4yMDA5PC9ZZWFyPjxS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</w:fldData>
        </w:fldChar>
      </w:r>
      <w:r>
        <w:instrText xml:space="preserve"> ADDIN EN.CITE </w:instrText>
      </w:r>
      <w:r>
        <w:fldChar w:fldCharType="begin">
          <w:fldData xml:space="preserve">PEVuZE5vdGU+PENpdGU+PEF1dGhvcj5XYXBsZXM8L0F1dGhvcj48WWVhcj4yMDA5PC9ZZWFyPjxS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</w:fldData>
        </w:fldChar>
      </w:r>
      <w:r>
        <w:instrText xml:space="preserve"> ADDIN EN.CITE.DATA </w:instrText>
      </w:r>
      <w:r>
        <w:fldChar w:fldCharType="end"/>
      </w:r>
      <w:r>
        <w:fldChar w:fldCharType="separate"/>
      </w:r>
      <w:r>
        <w:rPr>
          <w:noProof/>
        </w:rPr>
        <w:t>(Crozier</w:t>
      </w:r>
      <w:r w:rsidRPr="007F4294">
        <w:rPr>
          <w:i/>
          <w:noProof/>
        </w:rPr>
        <w:t xml:space="preserve"> et al.</w:t>
      </w:r>
      <w:r>
        <w:rPr>
          <w:noProof/>
        </w:rPr>
        <w:t xml:space="preserve"> 2019; Waples</w:t>
      </w:r>
      <w:r w:rsidRPr="007F4294">
        <w:rPr>
          <w:i/>
          <w:noProof/>
        </w:rPr>
        <w:t xml:space="preserve"> et al.</w:t>
      </w:r>
      <w:r>
        <w:rPr>
          <w:noProof/>
        </w:rPr>
        <w:t xml:space="preserve"> 2009)</w:t>
      </w:r>
      <w:r>
        <w:fldChar w:fldCharType="end"/>
      </w:r>
      <w:r>
        <w:t xml:space="preserve">. </w:t>
      </w:r>
    </w:p>
    <w:p w14:paraId="3B13FBF7" w14:textId="77777777" w:rsidR="007535D4" w:rsidRDefault="007535D4" w:rsidP="007535D4">
      <w:pPr>
        <w:spacing w:line="360" w:lineRule="auto"/>
        <w:ind w:firstLine="720"/>
        <w:rPr>
          <w:color w:val="FF0000"/>
        </w:rPr>
      </w:pPr>
      <w:r w:rsidRPr="00527FD7">
        <w:rPr>
          <w:color w:val="000000" w:themeColor="text1"/>
        </w:rPr>
        <w:t xml:space="preserve">For example, </w:t>
      </w:r>
      <w:r>
        <w:rPr>
          <w:color w:val="000000" w:themeColor="text1"/>
        </w:rPr>
        <w:t xml:space="preserve">parallel effects of </w:t>
      </w:r>
      <w:r w:rsidRPr="00527FD7">
        <w:rPr>
          <w:color w:val="000000" w:themeColor="text1"/>
        </w:rPr>
        <w:t xml:space="preserve">warming rivers </w:t>
      </w:r>
      <w:r>
        <w:rPr>
          <w:color w:val="000000" w:themeColor="text1"/>
        </w:rPr>
        <w:t xml:space="preserve">caused by broad scale climate forcing, </w:t>
      </w:r>
      <w:r w:rsidRPr="00527FD7">
        <w:rPr>
          <w:color w:val="000000" w:themeColor="text1"/>
        </w:rPr>
        <w:t xml:space="preserve">and </w:t>
      </w:r>
      <w:r>
        <w:rPr>
          <w:color w:val="000000" w:themeColor="text1"/>
        </w:rPr>
        <w:t>reduced</w:t>
      </w:r>
      <w:r>
        <w:t xml:space="preserve"> habitat connectivity caused by construction of passage barriers interact to reduce the resiliency of Chinook salmon </w:t>
      </w:r>
      <w:r>
        <w:rPr>
          <w:color w:val="000000" w:themeColor="text1"/>
        </w:rPr>
        <w:t>(</w:t>
      </w:r>
      <w:r w:rsidRPr="00EE753F">
        <w:rPr>
          <w:i/>
          <w:iCs/>
        </w:rPr>
        <w:t xml:space="preserve">Oncorhynchus </w:t>
      </w:r>
      <w:r>
        <w:rPr>
          <w:i/>
          <w:iCs/>
        </w:rPr>
        <w:t>tshawytscha</w:t>
      </w:r>
      <w:r w:rsidRPr="00EE753F">
        <w:t>)</w:t>
      </w:r>
      <w:r w:rsidRPr="00527FD7">
        <w:rPr>
          <w:color w:val="000000" w:themeColor="text1"/>
        </w:rPr>
        <w:t xml:space="preserve"> </w:t>
      </w:r>
      <w:r>
        <w:fldChar w:fldCharType="begin">
          <w:fldData xml:space="preserve">PEVuZE5vdGU+PENpdGU+PEF1dGhvcj5GaXR6R2VyYWxkPC9BdXRob3I+PFllYXI+MjAyMTwvWWVh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</w:fldData>
        </w:fldChar>
      </w:r>
      <w:r>
        <w:instrText xml:space="preserve"> ADDIN EN.CITE </w:instrText>
      </w:r>
      <w:r>
        <w:fldChar w:fldCharType="begin">
          <w:fldData xml:space="preserve">PEVuZE5vdGU+PENpdGU+PEF1dGhvcj5GaXR6R2VyYWxkPC9BdXRob3I+PFllYXI+MjAyMTwvWWVh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</w:fldData>
        </w:fldChar>
      </w:r>
      <w:r>
        <w:instrText xml:space="preserve"> ADDIN EN.CITE.DATA </w:instrText>
      </w:r>
      <w:r>
        <w:fldChar w:fldCharType="end"/>
      </w:r>
      <w:r>
        <w:fldChar w:fldCharType="separate"/>
      </w:r>
      <w:r>
        <w:rPr>
          <w:noProof/>
        </w:rPr>
        <w:t>(Cordoleani</w:t>
      </w:r>
      <w:r w:rsidRPr="00E12202">
        <w:rPr>
          <w:i/>
          <w:noProof/>
        </w:rPr>
        <w:t xml:space="preserve"> et al.</w:t>
      </w:r>
      <w:r>
        <w:rPr>
          <w:noProof/>
        </w:rPr>
        <w:t xml:space="preserve"> 2021; FitzGerald</w:t>
      </w:r>
      <w:r w:rsidRPr="00E12202">
        <w:rPr>
          <w:i/>
          <w:noProof/>
        </w:rPr>
        <w:t xml:space="preserve"> et al.</w:t>
      </w:r>
      <w:r>
        <w:rPr>
          <w:noProof/>
        </w:rPr>
        <w:t xml:space="preserve"> 2021; McClure</w:t>
      </w:r>
      <w:r w:rsidRPr="00E12202">
        <w:rPr>
          <w:i/>
          <w:noProof/>
        </w:rPr>
        <w:t xml:space="preserve"> et al.</w:t>
      </w:r>
      <w:r>
        <w:rPr>
          <w:noProof/>
        </w:rPr>
        <w:t xml:space="preserve"> 2008; Munsch</w:t>
      </w:r>
      <w:r w:rsidRPr="00E12202">
        <w:rPr>
          <w:i/>
          <w:noProof/>
        </w:rPr>
        <w:t xml:space="preserve"> et al.</w:t>
      </w:r>
      <w:r>
        <w:rPr>
          <w:noProof/>
        </w:rPr>
        <w:t xml:space="preserve"> 2022)</w:t>
      </w:r>
      <w:r>
        <w:fldChar w:fldCharType="end"/>
      </w:r>
      <w:r>
        <w:t xml:space="preserve">. Large dams (&gt;15 m) have directly contributed to declines of Pacific salmon throughout their range by altering downstream temperature and flow regimes </w:t>
      </w:r>
      <w:r>
        <w:fldChar w:fldCharType="begin">
          <w:fldData xml:space="preserve">PEVuZE5vdGU+PENpdGU+PEF1dGhvcj5BbmdpbGxldHRhIEpyPC9BdXRob3I+PFllYXI+MjAwODwv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</w:fldData>
        </w:fldChar>
      </w:r>
      <w:r>
        <w:instrText xml:space="preserve"> ADDIN EN.CITE </w:instrText>
      </w:r>
      <w:r>
        <w:fldChar w:fldCharType="begin">
          <w:fldData xml:space="preserve">PEVuZE5vdGU+PENpdGU+PEF1dGhvcj5BbmdpbGxldHRhIEpyPC9BdXRob3I+PFllYXI+MjAwODwv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</w:fldData>
        </w:fldChar>
      </w:r>
      <w:r>
        <w:instrText xml:space="preserve"> ADDIN EN.CITE.DATA </w:instrText>
      </w:r>
      <w:r>
        <w:fldChar w:fldCharType="end"/>
      </w:r>
      <w:r>
        <w:fldChar w:fldCharType="separate"/>
      </w:r>
      <w:r>
        <w:rPr>
          <w:noProof/>
        </w:rPr>
        <w:t>(Angilletta Jr</w:t>
      </w:r>
      <w:r w:rsidRPr="00131997">
        <w:rPr>
          <w:i/>
          <w:noProof/>
        </w:rPr>
        <w:t xml:space="preserve"> et al.</w:t>
      </w:r>
      <w:r>
        <w:rPr>
          <w:noProof/>
        </w:rPr>
        <w:t xml:space="preserve"> 2008; Crozier</w:t>
      </w:r>
      <w:r w:rsidRPr="00131997">
        <w:rPr>
          <w:i/>
          <w:noProof/>
        </w:rPr>
        <w:t xml:space="preserve"> et al.</w:t>
      </w:r>
      <w:r>
        <w:rPr>
          <w:noProof/>
        </w:rPr>
        <w:t xml:space="preserve"> 2020; Ligon</w:t>
      </w:r>
      <w:r w:rsidRPr="00131997">
        <w:rPr>
          <w:i/>
          <w:noProof/>
        </w:rPr>
        <w:t xml:space="preserve"> et al.</w:t>
      </w:r>
      <w:r>
        <w:rPr>
          <w:noProof/>
        </w:rPr>
        <w:t xml:space="preserve"> 1995; USAR 2021)</w:t>
      </w:r>
      <w:r>
        <w:fldChar w:fldCharType="end"/>
      </w:r>
      <w:r>
        <w:t xml:space="preserve">, creating reservoirs that delay migration and increase susceptibility to predation </w:t>
      </w:r>
      <w:r>
        <w:fldChar w:fldCharType="begin">
          <w:fldData xml:space="preserve">PEVuZE5vdGU+PENpdGU+PEF1dGhvcj5TY2hyZWNrPC9BdXRob3I+PFllYXI+MjAwNjwvWWVhcj48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==
</w:fldData>
        </w:fldChar>
      </w:r>
      <w:r>
        <w:instrText xml:space="preserve"> ADDIN EN.CITE </w:instrText>
      </w:r>
      <w:r>
        <w:fldChar w:fldCharType="begin">
          <w:fldData xml:space="preserve">PEVuZE5vdGU+PENpdGU+PEF1dGhvcj5TY2hyZWNrPC9BdXRob3I+PFllYXI+MjAwNjwvWWVhcj48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==
</w:fldData>
        </w:fldChar>
      </w:r>
      <w:r>
        <w:instrText xml:space="preserve"> ADDIN EN.CITE.DATA </w:instrText>
      </w:r>
      <w:r>
        <w:fldChar w:fldCharType="end"/>
      </w:r>
      <w:r>
        <w:fldChar w:fldCharType="separate"/>
      </w:r>
      <w:r>
        <w:rPr>
          <w:noProof/>
        </w:rPr>
        <w:t>(High</w:t>
      </w:r>
      <w:r w:rsidRPr="0088443B">
        <w:rPr>
          <w:i/>
          <w:noProof/>
        </w:rPr>
        <w:t xml:space="preserve"> et al.</w:t>
      </w:r>
      <w:r>
        <w:rPr>
          <w:noProof/>
        </w:rPr>
        <w:t xml:space="preserve"> 2006; Monzyk</w:t>
      </w:r>
      <w:r w:rsidRPr="0088443B">
        <w:rPr>
          <w:i/>
          <w:noProof/>
        </w:rPr>
        <w:t xml:space="preserve"> et al.</w:t>
      </w:r>
      <w:r>
        <w:rPr>
          <w:noProof/>
        </w:rPr>
        <w:t xml:space="preserve"> 2015; Murphy</w:t>
      </w:r>
      <w:r w:rsidRPr="0088443B">
        <w:rPr>
          <w:i/>
          <w:noProof/>
        </w:rPr>
        <w:t xml:space="preserve"> et al.</w:t>
      </w:r>
      <w:r>
        <w:rPr>
          <w:noProof/>
        </w:rPr>
        <w:t xml:space="preserve"> 2021; Schreck</w:t>
      </w:r>
      <w:r w:rsidRPr="0088443B">
        <w:rPr>
          <w:i/>
          <w:noProof/>
        </w:rPr>
        <w:t xml:space="preserve"> et al.</w:t>
      </w:r>
      <w:r>
        <w:rPr>
          <w:noProof/>
        </w:rPr>
        <w:t xml:space="preserve"> 2006)</w:t>
      </w:r>
      <w:r>
        <w:fldChar w:fldCharType="end"/>
      </w:r>
      <w:r>
        <w:t xml:space="preserve">, and truncating available freshwater habitat </w:t>
      </w:r>
      <w:r>
        <w:fldChar w:fldCharType="begin"/>
      </w:r>
      <w:r>
        <w:instrText xml:space="preserve"> ADDIN EN.CITE &lt;EndNote&gt;&lt;Cite&gt;&lt;Author&gt;Nehlsen&lt;/Author&gt;&lt;Year&gt;1991&lt;/Year&gt;&lt;RecNum&gt;1604&lt;/RecNum&gt;&lt;DisplayText&gt;(Nehlsen&lt;style face="italic"&gt; et al.&lt;/style&gt; 1991)&lt;/DisplayText&gt;&lt;record&gt;&lt;rec-number&gt;1604&lt;/rec-number&gt;&lt;foreign-keys&gt;&lt;key app="EN" db-id="fstdwt0t3xzrskewzvmxpsf80xx25990rfrd" timestamp="1675287978"&gt;1604&lt;/key&gt;&lt;/foreign-keys&gt;&lt;ref-type name="Journal Article"&gt;17&lt;/ref-type&gt;&lt;contributors&gt;&lt;authors&gt;&lt;author&gt;Nehlsen, Willa&lt;/author&gt;&lt;author&gt;Williams, Jack E&lt;/author&gt;&lt;author&gt;Lichatowich, James A&lt;/author&gt;&lt;/authors&gt;&lt;/contributors&gt;&lt;titles&gt;&lt;title&gt;Pacific salmon at the crossroads: stocks at risk from California, Oregon, Idaho, and Washington&lt;/title&gt;&lt;secondary-title&gt;Fisheries&lt;/secondary-title&gt;&lt;/titles&gt;&lt;periodical&gt;&lt;full-title&gt;Fisheries&lt;/full-title&gt;&lt;/periodical&gt;&lt;pages&gt;4-21&lt;/pages&gt;&lt;volume&gt;16&lt;/volume&gt;&lt;number&gt;2&lt;/number&gt;&lt;dates&gt;&lt;year&gt;1991&lt;/year&gt;&lt;/dates&gt;&lt;isbn&gt;0363-2415&lt;/isbn&gt;&lt;urls&gt;&lt;/urls&gt;&lt;/record&gt;&lt;/Cite&gt;&lt;/EndNote&gt;</w:instrText>
      </w:r>
      <w:r>
        <w:fldChar w:fldCharType="separate"/>
      </w:r>
      <w:r>
        <w:rPr>
          <w:noProof/>
        </w:rPr>
        <w:t>(Nehlsen</w:t>
      </w:r>
      <w:r w:rsidRPr="00334B58">
        <w:rPr>
          <w:i/>
          <w:noProof/>
        </w:rPr>
        <w:t xml:space="preserve"> et al.</w:t>
      </w:r>
      <w:r>
        <w:rPr>
          <w:noProof/>
        </w:rPr>
        <w:t xml:space="preserve"> 1991)</w:t>
      </w:r>
      <w:r>
        <w:fldChar w:fldCharType="end"/>
      </w:r>
      <w:r>
        <w:t>. While, a variety of mechanisms have been employed to promote volitional upstream and downstream passage around dams, many dams are too large. For example</w:t>
      </w:r>
      <w:r w:rsidRPr="00334B58">
        <w:rPr>
          <w:color w:val="000000" w:themeColor="text1"/>
        </w:rPr>
        <w:t xml:space="preserve">, impassible dams currently block access to more than half of stream habitat in the Upper Willamette and Lower Columbia River basins </w:t>
      </w:r>
      <w:r w:rsidRPr="00334B58">
        <w:rPr>
          <w:color w:val="000000" w:themeColor="text1"/>
        </w:rPr>
        <w:fldChar w:fldCharType="begin"/>
      </w:r>
      <w:r w:rsidRPr="00334B58">
        <w:rPr>
          <w:color w:val="000000" w:themeColor="text1"/>
        </w:rPr>
        <w:instrText xml:space="preserve"> ADDIN EN.CITE &lt;EndNote&gt;&lt;Cite&gt;&lt;Author&gt;Sheer&lt;/Author&gt;&lt;Year&gt;2011&lt;/Year&gt;&lt;RecNum&gt;1520&lt;/RecNum&gt;&lt;DisplayText&gt;(Sheer &amp;amp;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rsidRPr="00334B58">
        <w:rPr>
          <w:color w:val="000000" w:themeColor="text1"/>
        </w:rPr>
        <w:fldChar w:fldCharType="separate"/>
      </w:r>
      <w:r w:rsidRPr="00334B58">
        <w:rPr>
          <w:noProof/>
          <w:color w:val="000000" w:themeColor="text1"/>
        </w:rPr>
        <w:t>(Sheer &amp; Steel 2011)</w:t>
      </w:r>
      <w:r w:rsidRPr="00334B58">
        <w:rPr>
          <w:color w:val="000000" w:themeColor="text1"/>
        </w:rPr>
        <w:fldChar w:fldCharType="end"/>
      </w:r>
      <w:r w:rsidRPr="00334B58">
        <w:rPr>
          <w:color w:val="000000" w:themeColor="text1"/>
        </w:rPr>
        <w:t xml:space="preserve">. </w:t>
      </w:r>
      <w:r>
        <w:t xml:space="preserve">Importantly, the habitat types beyond impassable dams are not evenly distributed, but are biased towards high-elevation tributaries </w:t>
      </w:r>
      <w:r>
        <w:fldChar w:fldCharType="begin"/>
      </w:r>
      <w:r>
        <w:instrText xml:space="preserve"> ADDIN EN.CITE &lt;EndNote&gt;&lt;Cite&gt;&lt;Author&gt;Sheer&lt;/Author&gt;&lt;Year&gt;2011&lt;/Year&gt;&lt;RecNum&gt;1520&lt;/RecNum&gt;&lt;DisplayText&gt;(Sheer &amp;amp; Steel 2011)&lt;/DisplayText&gt;&lt;record&gt;&lt;rec-number&gt;1520&lt;/rec-number&gt;&lt;foreign-keys&gt;&lt;key app="EN" db-id="fstdwt0t3xzrskewzvmxpsf80xx25990rfrd" timestamp="1640733108"&gt;1520&lt;/key&gt;&lt;key app="ENWeb" db-id=""&gt;0&lt;/key&gt;&lt;/foreign-keys&gt;&lt;ref-type name="Journal Article"&gt;17&lt;/ref-type&gt;&lt;contributors&gt;&lt;authors&gt;&lt;author&gt;Sheer, M. B.&lt;/author&gt;&lt;author&gt;Steel, E. A.&lt;/author&gt;&lt;/authors&gt;&lt;/contributors&gt;&lt;titles&gt;&lt;title&gt;Lost Watersheds: Barriers, Aquatic Habitat Connectivity, and Salmon Persistence in the Willamette and Lower Columbia River Basins&lt;/title&gt;&lt;secondary-title&gt;Transactions of the American Fisheries Society&lt;/secondary-title&gt;&lt;/titles&gt;&lt;periodical&gt;&lt;full-title&gt;Transactions of the American Fisheries Society&lt;/full-title&gt;&lt;/periodical&gt;&lt;pages&gt;1654-1669&lt;/pages&gt;&lt;volume&gt;135&lt;/volume&gt;&lt;number&gt;6&lt;/number&gt;&lt;section&gt;1654&lt;/section&gt;&lt;dates&gt;&lt;year&gt;2011&lt;/year&gt;&lt;/dates&gt;&lt;isbn&gt;0002-8487&amp;#xD;1548-8659&lt;/isbn&gt;&lt;urls&gt;&lt;/urls&gt;&lt;electronic-resource-num&gt;10.1577/t05-221.1&lt;/electronic-resource-num&gt;&lt;/record&gt;&lt;/Cite&gt;&lt;/EndNote&gt;</w:instrText>
      </w:r>
      <w:r>
        <w:fldChar w:fldCharType="separate"/>
      </w:r>
      <w:r>
        <w:rPr>
          <w:noProof/>
        </w:rPr>
        <w:t>(Sheer &amp; Steel 2011)</w:t>
      </w:r>
      <w:r>
        <w:fldChar w:fldCharType="end"/>
      </w:r>
      <w:r>
        <w:t xml:space="preserve">, that may serve as cold-water refugia during warm years </w:t>
      </w:r>
      <w:r>
        <w:fldChar w:fldCharType="begin"/>
      </w:r>
      <w:r>
        <w:instrText xml:space="preserve"> ADDIN EN.CITE &lt;EndNote&gt;&lt;Cite&gt;&lt;Author&gt;Myers&lt;/Author&gt;&lt;Year&gt;2018&lt;/Year&gt;&lt;RecNum&gt;1603&lt;/RecNum&gt;&lt;DisplayText&gt;(Ebersole&lt;style face="italic"&gt; et al.&lt;/style&gt; 2020; Myers&lt;style face="italic"&gt; et al.&lt;/style&gt; 2018)&lt;/DisplayText&gt;&lt;record&gt;&lt;rec-number&gt;1603&lt;/rec-number&gt;&lt;foreign-keys&gt;&lt;key app="EN" db-id="fstdwt0t3xzrskewzvmxpsf80xx25990rfrd" timestamp="1675281186"&gt;1603&lt;/key&gt;&lt;/foreign-keys&gt;&lt;ref-type name="Journal Article"&gt;17&lt;/ref-type&gt;&lt;contributors&gt;&lt;authors&gt;&lt;author&gt;Myers, J&lt;/author&gt;&lt;author&gt;Jorgensen, J&lt;/author&gt;&lt;author&gt;Sorel, M&lt;/author&gt;&lt;author&gt;Bond, M&lt;/author&gt;&lt;author&gt;Nodine, T&lt;/author&gt;&lt;author&gt;Zabel, R&lt;/author&gt;&lt;/authors&gt;&lt;/contributors&gt;&lt;titles&gt;&lt;title&gt;Upper Willamette River life cycle modeling and the potential effects of climate change&lt;/title&gt;&lt;secondary-title&gt;US Dep Commerce, NOAA Fisheries Northwest Fisheries Science Center, Seattle, Washington&lt;/secondary-title&gt;&lt;/titles&gt;&lt;periodical&gt;&lt;full-title&gt;US Dep Commerce, NOAA Fisheries Northwest Fisheries Science Center, Seattle, Washington&lt;/full-title&gt;&lt;/periodical&gt;&lt;dates&gt;&lt;year&gt;2018&lt;/year&gt;&lt;/dates&gt;&lt;urls&gt;&lt;/urls&gt;&lt;/record&gt;&lt;/Cite&gt;&lt;Cite&gt;&lt;Author&gt;Ebersole&lt;/Author&gt;&lt;Year&gt;2020&lt;/Year&gt;&lt;RecNum&gt;1634&lt;/RecNum&gt;&lt;record&gt;&lt;rec-number&gt;1634&lt;/rec-number&gt;&lt;foreign-keys&gt;&lt;key app="EN" db-id="fstdwt0t3xzrskewzvmxpsf80xx25990rfrd" timestamp="1675902559"&gt;1634&lt;/key&gt;&lt;/foreign-keys&gt;&lt;ref-type name="Journal Article"&gt;17&lt;/ref-type&gt;&lt;contributors&gt;&lt;authors&gt;&lt;author&gt;Ebersole, Joseph L&lt;/author&gt;&lt;author&gt;Quiñones, Rebecca M&lt;/author&gt;&lt;author&gt;Clements, Shaun&lt;/author&gt;&lt;author&gt;Letcher, Benjamin H&lt;/author&gt;&lt;/authors&gt;&lt;/contributors&gt;&lt;titles&gt;&lt;title&gt;Managing climate refugia for freshwater fishes under an expanding human footprint&lt;/title&gt;&lt;secondary-title&gt;Frontiers in Ecology and the Environment&lt;/secondary-title&gt;&lt;/titles&gt;&lt;periodical&gt;&lt;full-title&gt;Frontiers in Ecology and the Environment&lt;/full-title&gt;&lt;/periodical&gt;&lt;pages&gt;271-280&lt;/pages&gt;&lt;volume&gt;18&lt;/volume&gt;&lt;number&gt;5&lt;/number&gt;&lt;dates&gt;&lt;year&gt;2020&lt;/year&gt;&lt;/dates&gt;&lt;isbn&gt;1540-9295&lt;/isbn&gt;&lt;urls&gt;&lt;/urls&gt;&lt;/record&gt;&lt;/Cite&gt;&lt;/EndNote&gt;</w:instrText>
      </w:r>
      <w:r>
        <w:fldChar w:fldCharType="separate"/>
      </w:r>
      <w:r>
        <w:rPr>
          <w:noProof/>
        </w:rPr>
        <w:t>(Ebersole</w:t>
      </w:r>
      <w:r w:rsidRPr="00153CAA">
        <w:rPr>
          <w:i/>
          <w:noProof/>
        </w:rPr>
        <w:t xml:space="preserve"> et al.</w:t>
      </w:r>
      <w:r>
        <w:rPr>
          <w:noProof/>
        </w:rPr>
        <w:t xml:space="preserve"> 2020; Myers</w:t>
      </w:r>
      <w:r w:rsidRPr="00153CAA">
        <w:rPr>
          <w:i/>
          <w:noProof/>
        </w:rPr>
        <w:t xml:space="preserve"> et al.</w:t>
      </w:r>
      <w:r>
        <w:rPr>
          <w:noProof/>
        </w:rPr>
        <w:t xml:space="preserve"> 2018)</w:t>
      </w:r>
      <w:r>
        <w:fldChar w:fldCharType="end"/>
      </w:r>
      <w:r>
        <w:t xml:space="preserve">, and are associated with particular life-history variants </w:t>
      </w:r>
      <w:r>
        <w:fldChar w:fldCharType="begin"/>
      </w:r>
      <w:r>
        <w:instrText xml:space="preserve"> ADDIN EN.CITE &lt;EndNote&gt;&lt;Cite&gt;&lt;Author&gt;Beechie&lt;/Author&gt;&lt;Year&gt;2006&lt;/Year&gt;&lt;RecNum&gt;1456&lt;/RecNum&gt;&lt;DisplayText&gt;(Beechie&lt;style face="italic"&gt; et al.&lt;/style&gt; 2006)&lt;/DisplayText&gt;&lt;record&gt;&lt;rec-number&gt;1456&lt;/rec-number&gt;&lt;foreign-keys&gt;&lt;key app="EN" db-id="fstdwt0t3xzrskewzvmxpsf80xx25990rfrd" timestamp="1606175803"&gt;1456&lt;/key&gt;&lt;key app="ENWeb" db-id=""&gt;0&lt;/key&gt;&lt;/foreign-keys&gt;&lt;ref-type name="Journal Article"&gt;17&lt;/ref-type&gt;&lt;contributors&gt;&lt;authors&gt;&lt;author&gt;Beechie, Timothy&lt;/author&gt;&lt;author&gt;Buhle, Eric&lt;/author&gt;&lt;author&gt;Ruckelshaus, Mary&lt;/author&gt;&lt;author&gt;Fullerton, Aimee&lt;/author&gt;&lt;author&gt;Holsinger, Lisa&lt;/author&gt;&lt;/authors&gt;&lt;/contributors&gt;&lt;titles&gt;&lt;title&gt;Hydrologic regime and the conservation of salmon life history diversity&lt;/title&gt;&lt;secondary-title&gt;Biological Conservation&lt;/secondary-title&gt;&lt;/titles&gt;&lt;periodical&gt;&lt;full-title&gt;Biological Conservation&lt;/full-title&gt;&lt;/periodical&gt;&lt;pages&gt;560-572&lt;/pages&gt;&lt;volume&gt;130&lt;/volume&gt;&lt;number&gt;4&lt;/number&gt;&lt;section&gt;560&lt;/section&gt;&lt;dates&gt;&lt;year&gt;2006&lt;/year&gt;&lt;/dates&gt;&lt;isbn&gt;00063207&lt;/isbn&gt;&lt;urls&gt;&lt;/urls&gt;&lt;electronic-resource-num&gt;10.1016/j.biocon.2006.01.019&lt;/electronic-resource-num&gt;&lt;/record&gt;&lt;/Cite&gt;&lt;/EndNote&gt;</w:instrText>
      </w:r>
      <w:r>
        <w:fldChar w:fldCharType="separate"/>
      </w:r>
      <w:r>
        <w:rPr>
          <w:noProof/>
        </w:rPr>
        <w:t>(Beechie</w:t>
      </w:r>
      <w:r w:rsidRPr="009169F7">
        <w:rPr>
          <w:i/>
          <w:noProof/>
        </w:rPr>
        <w:t xml:space="preserve"> et al.</w:t>
      </w:r>
      <w:r>
        <w:rPr>
          <w:noProof/>
        </w:rPr>
        <w:t xml:space="preserve"> 2006)</w:t>
      </w:r>
      <w:r>
        <w:fldChar w:fldCharType="end"/>
      </w:r>
      <w:r>
        <w:t>.</w:t>
      </w:r>
      <w:commentRangeStart w:id="0"/>
      <w:r>
        <w:t xml:space="preserve">  </w:t>
      </w:r>
      <w:commentRangeEnd w:id="0"/>
      <w:r>
        <w:rPr>
          <w:rStyle w:val="CommentReference"/>
        </w:rPr>
        <w:commentReference w:id="0"/>
      </w:r>
      <w:r>
        <w:t xml:space="preserve">Furthermore, salmon life-history </w:t>
      </w:r>
      <w:r>
        <w:lastRenderedPageBreak/>
        <w:t xml:space="preserve">variation often has a heritable genetic basis </w:t>
      </w:r>
      <w:r>
        <w:fldChar w:fldCharType="begin"/>
      </w:r>
      <w:r>
        <w:instrText xml:space="preserve"> ADDIN EN.CITE &lt;EndNote&gt;&lt;Cite&gt;&lt;Author&gt;Carlson&lt;/Author&gt;&lt;Year&gt;2008&lt;/Year&gt;&lt;RecNum&gt;1657&lt;/RecNum&gt;&lt;DisplayText&gt;(Carlson &amp;amp; Seamons 2008)&lt;/DisplayText&gt;&lt;record&gt;&lt;rec-number&gt;1657&lt;/rec-number&gt;&lt;foreign-keys&gt;&lt;key app="EN" db-id="fstdwt0t3xzrskewzvmxpsf80xx25990rfrd" timestamp="1676058687"&gt;1657&lt;/key&gt;&lt;key app="ENWeb" db-id=""&gt;0&lt;/key&gt;&lt;/foreign-keys&gt;&lt;ref-type name="Journal Article"&gt;17&lt;/ref-type&gt;&lt;contributors&gt;&lt;authors&gt;&lt;author&gt;Carlson, S. M.&lt;/author&gt;&lt;author&gt;Seamons, T. R.&lt;/author&gt;&lt;/authors&gt;&lt;/contributors&gt;&lt;auth-address&gt;Department of Applied Mathematics and Statistics, University of California Santa Cruz, CA, USA.&amp;#xD;School of Aquatic and Fishery Sciences, University of Washington Seattle, WA, USA.&lt;/auth-address&gt;&lt;titles&gt;&lt;title&gt;A review of quantitative genetic components of fitness in salmonids: implications for adaptation to future change&lt;/title&gt;&lt;secondary-title&gt;Evol Appl&lt;/secondary-title&gt;&lt;/titles&gt;&lt;periodical&gt;&lt;full-title&gt;Evol Appl&lt;/full-title&gt;&lt;/periodical&gt;&lt;pages&gt;222-38&lt;/pages&gt;&lt;volume&gt;1&lt;/volume&gt;&lt;number&gt;2&lt;/number&gt;&lt;edition&gt;2008/05/01&lt;/edition&gt;&lt;keywords&gt;&lt;keyword&gt;charr&lt;/keyword&gt;&lt;keyword&gt;evolution&lt;/keyword&gt;&lt;keyword&gt;fitness&lt;/keyword&gt;&lt;keyword&gt;genetic architecture&lt;/keyword&gt;&lt;keyword&gt;genetic correlation&lt;/keyword&gt;&lt;keyword&gt;heritability&lt;/keyword&gt;&lt;keyword&gt;narrow-sense&lt;/keyword&gt;&lt;keyword&gt;quantitative genetics&lt;/keyword&gt;&lt;keyword&gt;salmon&lt;/keyword&gt;&lt;keyword&gt;trout&lt;/keyword&gt;&lt;/keywords&gt;&lt;dates&gt;&lt;year&gt;2008&lt;/year&gt;&lt;pub-dates&gt;&lt;date&gt;May&lt;/date&gt;&lt;/pub-dates&gt;&lt;/dates&gt;&lt;isbn&gt;1752-4571 (Print)&amp;#xD;1752-4571 (Electronic)&amp;#xD;1752-4571 (Linking)&lt;/isbn&gt;&lt;accession-num&gt;25567628&lt;/accession-num&gt;&lt;urls&gt;&lt;related-urls&gt;&lt;url&gt;https://www.ncbi.nlm.nih.gov/pubmed/25567628&lt;/url&gt;&lt;/related-urls&gt;&lt;/urls&gt;&lt;custom2&gt;PMC3352437&lt;/custom2&gt;&lt;electronic-resource-num&gt;10.1111/j.1752-4571.2008.00025.x&lt;/electronic-resource-num&gt;&lt;/record&gt;&lt;/Cite&gt;&lt;/EndNote&gt;</w:instrText>
      </w:r>
      <w:r>
        <w:fldChar w:fldCharType="separate"/>
      </w:r>
      <w:r>
        <w:rPr>
          <w:noProof/>
        </w:rPr>
        <w:t>(Carlson &amp; Seamons 2008)</w:t>
      </w:r>
      <w:r>
        <w:fldChar w:fldCharType="end"/>
      </w:r>
      <w:r>
        <w:t xml:space="preserve">, and loss of the underlying genetic variation may hinder the evolutionary rescue of Chinook salmon </w:t>
      </w:r>
      <w:r>
        <w:fldChar w:fldCharType="begin">
          <w:fldData xml:space="preserve">PEVuZE5vdGU+PENpdGU+PEF1dGhvcj5XYXBsZXM8L0F1dGhvcj48WWVhcj4yMDIyPC9ZZWFyPjxS
ZWNOdW0+MTUxMzwvUmVjTnVtPjxEaXNwbGF5VGV4dD4oTWNDbHVyZTxzdHlsZSBmYWNlPSJpdGFs
aWMiPiBldCBhbC48L3N0eWxlPiAyMDA4OyBQZXNzPHN0eWxlIGZhY2U9Iml0YWxpYyI+IGV0IGFs
Ljwvc3R5bGU+IDIwMTQ7IFdhcGxlczxzdHlsZSBmYWNlPSJpdGFsaWMiPiBldCBhbC48L3N0eWxl
PiAyMDIyKTwvRGlzcGxheVRleHQ+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NY0NsdXJlPC9BdXRob3I+PFllYXI+MjAwODwv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</w:fldData>
        </w:fldChar>
      </w:r>
      <w:r>
        <w:instrText xml:space="preserve"> ADDIN EN.CITE </w:instrText>
      </w:r>
      <w:r>
        <w:fldChar w:fldCharType="begin">
          <w:fldData xml:space="preserve">PEVuZE5vdGU+PENpdGU+PEF1dGhvcj5XYXBsZXM8L0F1dGhvcj48WWVhcj4yMDIyPC9ZZWFyPjxS
ZWNOdW0+MTUxMzwvUmVjTnVtPjxEaXNwbGF5VGV4dD4oTWNDbHVyZTxzdHlsZSBmYWNlPSJpdGFs
aWMiPiBldCBhbC48L3N0eWxlPiAyMDA4OyBQZXNzPHN0eWxlIGZhY2U9Iml0YWxpYyI+IGV0IGFs
Ljwvc3R5bGU+IDIwMTQ7IFdhcGxlczxzdHlsZSBmYWNlPSJpdGFsaWMiPiBldCBhbC48L3N0eWxl
PiAyMDIyKTwvRGlzcGxheVRleHQ+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NY0NsdXJlPC9BdXRob3I+PFllYXI+MjAwODwv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</w:fldData>
        </w:fldChar>
      </w:r>
      <w:r>
        <w:instrText xml:space="preserve"> ADDIN EN.CITE.DATA </w:instrText>
      </w:r>
      <w:r>
        <w:fldChar w:fldCharType="end"/>
      </w:r>
      <w:r>
        <w:fldChar w:fldCharType="separate"/>
      </w:r>
      <w:r>
        <w:rPr>
          <w:noProof/>
        </w:rPr>
        <w:t>(McClure</w:t>
      </w:r>
      <w:r w:rsidRPr="00C04BF0">
        <w:rPr>
          <w:i/>
          <w:noProof/>
        </w:rPr>
        <w:t xml:space="preserve"> et al.</w:t>
      </w:r>
      <w:r>
        <w:rPr>
          <w:noProof/>
        </w:rPr>
        <w:t xml:space="preserve"> 2008; Pess</w:t>
      </w:r>
      <w:r w:rsidRPr="00C04BF0">
        <w:rPr>
          <w:i/>
          <w:noProof/>
        </w:rPr>
        <w:t xml:space="preserve"> et al.</w:t>
      </w:r>
      <w:r>
        <w:rPr>
          <w:noProof/>
        </w:rPr>
        <w:t xml:space="preserve"> 2014; Waples</w:t>
      </w:r>
      <w:r w:rsidRPr="00C04BF0">
        <w:rPr>
          <w:i/>
          <w:noProof/>
        </w:rPr>
        <w:t xml:space="preserve"> et al.</w:t>
      </w:r>
      <w:r>
        <w:rPr>
          <w:noProof/>
        </w:rPr>
        <w:t xml:space="preserve"> 2022)</w:t>
      </w:r>
      <w:r>
        <w:fldChar w:fldCharType="end"/>
      </w:r>
      <w:r>
        <w:t xml:space="preserve">. Therefore, while mitigation strategies, such as hatchery propagation below dams, may offset the direct impacts of dams by supplementing productivity, they cannot restore connectivity to the diverse habitats that is may be necessary for long term survival and abundance of Chinook salmon in a changing climate </w:t>
      </w:r>
      <w:r>
        <w:fldChar w:fldCharType="begin">
          <w:fldData xml:space="preserve">PEVuZE5vdGU+PENpdGU+PEF1dGhvcj5Db3Jkb2xlYW5pPC9BdXRob3I+PFllYXI+MjAyMTwvWWVh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</w:fldData>
        </w:fldChar>
      </w:r>
      <w:r>
        <w:instrText xml:space="preserve"> ADDIN EN.CITE </w:instrText>
      </w:r>
      <w:r>
        <w:fldChar w:fldCharType="begin">
          <w:fldData xml:space="preserve">PEVuZE5vdGU+PENpdGU+PEF1dGhvcj5Db3Jkb2xlYW5pPC9BdXRob3I+PFllYXI+MjAyMTwvWWVh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</w:fldData>
        </w:fldChar>
      </w:r>
      <w:r>
        <w:instrText xml:space="preserve"> ADDIN EN.CITE.DATA </w:instrText>
      </w:r>
      <w:r>
        <w:fldChar w:fldCharType="end"/>
      </w:r>
      <w:r>
        <w:fldChar w:fldCharType="separate"/>
      </w:r>
      <w:r>
        <w:rPr>
          <w:noProof/>
        </w:rPr>
        <w:t>(Cordoleani</w:t>
      </w:r>
      <w:r w:rsidRPr="00A53A74">
        <w:rPr>
          <w:i/>
          <w:noProof/>
        </w:rPr>
        <w:t xml:space="preserve"> et al.</w:t>
      </w:r>
      <w:r>
        <w:rPr>
          <w:noProof/>
        </w:rPr>
        <w:t xml:space="preserve"> 2021; FitzGerald</w:t>
      </w:r>
      <w:r w:rsidRPr="00A53A74">
        <w:rPr>
          <w:i/>
          <w:noProof/>
        </w:rPr>
        <w:t xml:space="preserve"> et al.</w:t>
      </w:r>
      <w:r>
        <w:rPr>
          <w:noProof/>
        </w:rPr>
        <w:t xml:space="preserve"> 2021; Herbold</w:t>
      </w:r>
      <w:r w:rsidRPr="00A53A74">
        <w:rPr>
          <w:i/>
          <w:noProof/>
        </w:rPr>
        <w:t xml:space="preserve"> et al.</w:t>
      </w:r>
      <w:r>
        <w:rPr>
          <w:noProof/>
        </w:rPr>
        <w:t xml:space="preserve"> 2018)</w:t>
      </w:r>
      <w:r>
        <w:fldChar w:fldCharType="end"/>
      </w:r>
      <w:r>
        <w:t xml:space="preserve">. </w:t>
      </w:r>
    </w:p>
    <w:p w14:paraId="08B60322" w14:textId="77777777" w:rsidR="007535D4" w:rsidRDefault="007535D4" w:rsidP="007535D4">
      <w:pPr>
        <w:spacing w:line="360" w:lineRule="auto"/>
        <w:ind w:firstLine="720"/>
      </w:pPr>
      <w:r w:rsidRPr="00C04BF0">
        <w:rPr>
          <w:color w:val="000000" w:themeColor="text1"/>
        </w:rPr>
        <w:t xml:space="preserve">These constraints leave two options for communities wishing </w:t>
      </w:r>
      <w:r>
        <w:t xml:space="preserve">to benefit from the predicted benefits of restored connectivity: dam removal or trapping salmon and transporting them around dams using trucks or other means (hereafter trap-and-haul) </w:t>
      </w:r>
      <w:r>
        <w:fldChar w:fldCharType="begin"/>
      </w:r>
      <w:r>
        <w:instrText xml:space="preserve"> ADDIN EN.CITE &lt;EndNote&gt;&lt;Cite&gt;&lt;Author&gt;Lusardi&lt;/Author&gt;&lt;Year&gt;2017&lt;/Year&gt;&lt;RecNum&gt;1599&lt;/RecNum&gt;&lt;DisplayText&gt;(Lusardi &amp;amp; Moyle 2017)&lt;/DisplayText&gt;&lt;record&gt;&lt;rec-number&gt;1599&lt;/rec-number&gt;&lt;foreign-keys&gt;&lt;key app="EN" db-id="fstdwt0t3xzrskewzvmxpsf80xx25990rfrd" timestamp="1675121022"&gt;1599&lt;/key&gt;&lt;key app="ENWeb" db-id=""&gt;0&lt;/key&gt;&lt;/foreign-keys&gt;&lt;ref-type name="Journal Article"&gt;17&lt;/ref-type&gt;&lt;contributors&gt;&lt;authors&gt;&lt;author&gt;Lusardi, Robert A.&lt;/author&gt;&lt;author&gt;Moyle, Peter B.&lt;/author&gt;&lt;/authors&gt;&lt;/contributors&gt;&lt;titles&gt;&lt;title&gt;Two-Way Trap and Haul as a Conservation Strategy for Anadromous Salmonids&lt;/title&gt;&lt;secondary-title&gt;Fisheries&lt;/secondary-title&gt;&lt;/titles&gt;&lt;periodical&gt;&lt;full-title&gt;Fisheries&lt;/full-title&gt;&lt;/periodical&gt;&lt;pages&gt;478-487&lt;/pages&gt;&lt;volume&gt;42&lt;/volume&gt;&lt;number&gt;9&lt;/number&gt;&lt;section&gt;478&lt;/section&gt;&lt;dates&gt;&lt;year&gt;2017&lt;/year&gt;&lt;/dates&gt;&lt;isbn&gt;0363-2415&amp;#xD;1548-8446&lt;/isbn&gt;&lt;urls&gt;&lt;/urls&gt;&lt;electronic-resource-num&gt;10.1080/03632415.2017.1356124&lt;/electronic-resource-num&gt;&lt;/record&gt;&lt;/Cite&gt;&lt;/EndNote&gt;</w:instrText>
      </w:r>
      <w:r>
        <w:fldChar w:fldCharType="separate"/>
      </w:r>
      <w:r>
        <w:rPr>
          <w:noProof/>
        </w:rPr>
        <w:t>(Lusardi &amp; Moyle 2017)</w:t>
      </w:r>
      <w:r>
        <w:fldChar w:fldCharType="end"/>
      </w:r>
      <w:r>
        <w:t xml:space="preserve">. In the United States, the intersection of many large dams reaching the end of their operational lifespans, increasing recognition of their ecological costs, and reconsideration of their social and economic benefits has led to an rising perception that dam removal is both feasible and necessary </w:t>
      </w:r>
      <w:r>
        <w:fldChar w:fldCharType="begin">
          <w:fldData xml:space="preserve">PEVuZE5vdGU+PENpdGU+PEF1dGhvcj5PJmFwb3M7Q29ubm9yPC9BdXRob3I+PFllYXI+MjAxNTwv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==
</w:fldData>
        </w:fldChar>
      </w:r>
      <w:r>
        <w:instrText xml:space="preserve"> ADDIN EN.CITE </w:instrText>
      </w:r>
      <w:r>
        <w:fldChar w:fldCharType="begin">
          <w:fldData xml:space="preserve">PEVuZE5vdGU+PENpdGU+PEF1dGhvcj5PJmFwb3M7Q29ubm9yPC9BdXRob3I+PFllYXI+MjAxNTwv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==
</w:fldData>
        </w:fldChar>
      </w:r>
      <w:r>
        <w:instrText xml:space="preserve"> ADDIN EN.CITE.DATA </w:instrText>
      </w:r>
      <w:r>
        <w:fldChar w:fldCharType="end"/>
      </w:r>
      <w:r>
        <w:fldChar w:fldCharType="separate"/>
      </w:r>
      <w:r>
        <w:rPr>
          <w:noProof/>
        </w:rPr>
        <w:t>(Doyle</w:t>
      </w:r>
      <w:r w:rsidRPr="00A639AD">
        <w:rPr>
          <w:i/>
          <w:noProof/>
        </w:rPr>
        <w:t xml:space="preserve"> et al.</w:t>
      </w:r>
      <w:r>
        <w:rPr>
          <w:noProof/>
        </w:rPr>
        <w:t xml:space="preserve"> 2008; Foley</w:t>
      </w:r>
      <w:r w:rsidRPr="00A639AD">
        <w:rPr>
          <w:i/>
          <w:noProof/>
        </w:rPr>
        <w:t xml:space="preserve"> et al.</w:t>
      </w:r>
      <w:r>
        <w:rPr>
          <w:noProof/>
        </w:rPr>
        <w:t xml:space="preserve"> 2017; O'Connor</w:t>
      </w:r>
      <w:r w:rsidRPr="00A639AD">
        <w:rPr>
          <w:i/>
          <w:noProof/>
        </w:rPr>
        <w:t xml:space="preserve"> et al.</w:t>
      </w:r>
      <w:r>
        <w:rPr>
          <w:noProof/>
        </w:rPr>
        <w:t xml:space="preserve"> 2015)</w:t>
      </w:r>
      <w:r>
        <w:fldChar w:fldCharType="end"/>
      </w:r>
      <w:r>
        <w:t xml:space="preserve">. Indeed, multiple recent dam removals have been successful in restoring connectivity and establishing nascent populations through natural recolonization </w:t>
      </w:r>
      <w:r>
        <w:fldChar w:fldCharType="begin">
          <w:fldData xml:space="preserve">PEVuZE5vdGU+PENpdGU+PEF1dGhvcj5EdWRhPC9BdXRob3I+PFllYXI+MjAyMTwvWWVhcj48UmVj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=
</w:fldData>
        </w:fldChar>
      </w:r>
      <w:r>
        <w:instrText xml:space="preserve"> ADDIN EN.CITE </w:instrText>
      </w:r>
      <w:r>
        <w:fldChar w:fldCharType="begin">
          <w:fldData xml:space="preserve">PEVuZE5vdGU+PENpdGU+PEF1dGhvcj5EdWRhPC9BdXRob3I+PFllYXI+MjAyMTwvWWVhcj48UmVj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=
</w:fldData>
        </w:fldChar>
      </w:r>
      <w:r>
        <w:instrText xml:space="preserve"> ADDIN EN.CITE.DATA </w:instrText>
      </w:r>
      <w:r>
        <w:fldChar w:fldCharType="end"/>
      </w:r>
      <w:r>
        <w:fldChar w:fldCharType="separate"/>
      </w:r>
      <w:r>
        <w:rPr>
          <w:noProof/>
        </w:rPr>
        <w:t>(Allen</w:t>
      </w:r>
      <w:r w:rsidRPr="008E6A2A">
        <w:rPr>
          <w:i/>
          <w:noProof/>
        </w:rPr>
        <w:t xml:space="preserve"> et al.</w:t>
      </w:r>
      <w:r>
        <w:rPr>
          <w:noProof/>
        </w:rPr>
        <w:t xml:space="preserve"> 2016; Duda</w:t>
      </w:r>
      <w:r w:rsidRPr="008E6A2A">
        <w:rPr>
          <w:i/>
          <w:noProof/>
        </w:rPr>
        <w:t xml:space="preserve"> et al.</w:t>
      </w:r>
      <w:r>
        <w:rPr>
          <w:noProof/>
        </w:rPr>
        <w:t xml:space="preserve"> 2021; Hill</w:t>
      </w:r>
      <w:r w:rsidRPr="008E6A2A">
        <w:rPr>
          <w:i/>
          <w:noProof/>
        </w:rPr>
        <w:t xml:space="preserve"> et al.</w:t>
      </w:r>
      <w:r>
        <w:rPr>
          <w:noProof/>
        </w:rPr>
        <w:t xml:space="preserve"> 2019)</w:t>
      </w:r>
      <w:r>
        <w:fldChar w:fldCharType="end"/>
      </w:r>
      <w:r>
        <w:t xml:space="preserve">. However, dam removal faces many socio-political hurdles, and is associated with significant costs and ecological tradeoffs </w:t>
      </w:r>
      <w:r>
        <w:fldChar w:fldCharType="begin">
          <w:fldData xml:space="preserve">PEVuZE5vdGU+PENpdGU+PEF1dGhvcj5Gb3g8L0F1dGhvcj48WWVhcj4yMDE2PC9ZZWFyPjxSZWNO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</w:fldData>
        </w:fldChar>
      </w:r>
      <w:r>
        <w:instrText xml:space="preserve"> ADDIN EN.CITE </w:instrText>
      </w:r>
      <w:r>
        <w:fldChar w:fldCharType="begin">
          <w:fldData xml:space="preserve">PEVuZE5vdGU+PENpdGU+PEF1dGhvcj5Gb3g8L0F1dGhvcj48WWVhcj4yMDE2PC9ZZWFyPjxSZWNO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</w:fldData>
        </w:fldChar>
      </w:r>
      <w:r>
        <w:instrText xml:space="preserve"> ADDIN EN.CITE.DATA </w:instrText>
      </w:r>
      <w:r>
        <w:fldChar w:fldCharType="end"/>
      </w:r>
      <w:r>
        <w:fldChar w:fldCharType="separate"/>
      </w:r>
      <w:r>
        <w:rPr>
          <w:noProof/>
        </w:rPr>
        <w:t>(Fox</w:t>
      </w:r>
      <w:r w:rsidRPr="00575526">
        <w:rPr>
          <w:i/>
          <w:noProof/>
        </w:rPr>
        <w:t xml:space="preserve"> et al.</w:t>
      </w:r>
      <w:r>
        <w:rPr>
          <w:noProof/>
        </w:rPr>
        <w:t xml:space="preserve"> 2016; Stanley &amp; Doyle 2003; Vahedifard</w:t>
      </w:r>
      <w:r w:rsidRPr="00575526">
        <w:rPr>
          <w:i/>
          <w:noProof/>
        </w:rPr>
        <w:t xml:space="preserve"> et al.</w:t>
      </w:r>
      <w:r>
        <w:rPr>
          <w:noProof/>
        </w:rPr>
        <w:t xml:space="preserve"> 2021)</w:t>
      </w:r>
      <w:r>
        <w:fldChar w:fldCharType="end"/>
      </w:r>
      <w:r>
        <w:t xml:space="preserve">. Consequently, dam removal on conservation relevant time scales is often undesirable or impossible, leaving trap-and-haul based reintroduction as the best tool to reestablish connectivity. </w:t>
      </w:r>
    </w:p>
    <w:p w14:paraId="49A2DF01" w14:textId="77777777" w:rsidR="007535D4" w:rsidRPr="002B4206" w:rsidRDefault="007535D4" w:rsidP="007535D4">
      <w:pPr>
        <w:spacing w:line="360" w:lineRule="auto"/>
        <w:ind w:firstLine="720"/>
        <w:rPr>
          <w:color w:val="FF0000"/>
        </w:rPr>
      </w:pPr>
      <w:commentRangeStart w:id="1"/>
      <w:r w:rsidRPr="002B4206">
        <w:rPr>
          <w:color w:val="000000" w:themeColor="text1"/>
        </w:rPr>
        <w:t xml:space="preserve">Despite intensive research to optimize trap-and-haul practices </w:t>
      </w:r>
      <w:commentRangeEnd w:id="1"/>
      <w:r>
        <w:rPr>
          <w:rStyle w:val="CommentReference"/>
        </w:rPr>
        <w:commentReference w:id="1"/>
      </w:r>
      <w:r w:rsidRPr="002B4206">
        <w:rPr>
          <w:color w:val="000000" w:themeColor="text1"/>
        </w:rPr>
        <w:fldChar w:fldCharType="begin"/>
      </w:r>
      <w:r w:rsidRPr="002B4206">
        <w:rPr>
          <w:color w:val="000000" w:themeColor="text1"/>
        </w:rPr>
        <w:instrText xml:space="preserve"> ADDIN EN.CITE &lt;EndNote&gt;&lt;Cite&gt;&lt;Author&gt;Kock&lt;/Author&gt;&lt;Year&gt;2020&lt;/Year&gt;&lt;RecNum&gt;1521&lt;/RecNum&gt;&lt;DisplayText&gt;(Kock&lt;style face="italic"&gt; et al.&lt;/style&gt; 2020)&lt;/DisplayText&gt;&lt;record&gt;&lt;rec-number&gt;1521&lt;/rec-number&gt;&lt;foreign-keys&gt;&lt;key app="EN" db-id="fstdwt0t3xzrskewzvmxpsf80xx25990rfrd" timestamp="1646098669"&gt;1521&lt;/key&gt;&lt;key app="ENWeb" db-id=""&gt;0&lt;/key&gt;&lt;/foreign-keys&gt;&lt;ref-type name="Journal Article"&gt;17&lt;/ref-type&gt;&lt;contributors&gt;&lt;authors&gt;&lt;author&gt;Kock, Tobias J.&lt;/author&gt;&lt;author&gt;Ferguson, John W.&lt;/author&gt;&lt;author&gt;Keefer, Matthew L.&lt;/author&gt;&lt;author&gt;Schreck, Carl B.&lt;/author&gt;&lt;/authors&gt;&lt;/contributors&gt;&lt;titles&gt;&lt;title&gt;Review of trap-and-haul for managing Pacific salmonids (Oncorhynchus spp.) in impounded river systems&lt;/title&gt;&lt;secondary-title&gt;Reviews in Fish Biology and Fisheries&lt;/secondary-title&gt;&lt;/titles&gt;&lt;periodical&gt;&lt;full-title&gt;Reviews in Fish Biology and Fisheries&lt;/full-title&gt;&lt;/periodical&gt;&lt;pages&gt;53-94&lt;/pages&gt;&lt;volume&gt;31&lt;/volume&gt;&lt;number&gt;1&lt;/number&gt;&lt;section&gt;53&lt;/section&gt;&lt;dates&gt;&lt;year&gt;2020&lt;/year&gt;&lt;/dates&gt;&lt;isbn&gt;0960-3166&amp;#xD;1573-5184&lt;/isbn&gt;&lt;urls&gt;&lt;/urls&gt;&lt;electronic-resource-num&gt;10.1007/s11160-020-09627-7&lt;/electronic-resource-num&gt;&lt;/record&gt;&lt;/Cite&gt;&lt;/EndNote&gt;</w:instrText>
      </w:r>
      <w:r w:rsidRPr="002B4206">
        <w:rPr>
          <w:color w:val="000000" w:themeColor="text1"/>
        </w:rPr>
        <w:fldChar w:fldCharType="separate"/>
      </w:r>
      <w:r w:rsidRPr="002B4206">
        <w:rPr>
          <w:noProof/>
          <w:color w:val="000000" w:themeColor="text1"/>
        </w:rPr>
        <w:t>(Kock</w:t>
      </w:r>
      <w:r w:rsidRPr="002B4206">
        <w:rPr>
          <w:i/>
          <w:noProof/>
          <w:color w:val="000000" w:themeColor="text1"/>
        </w:rPr>
        <w:t xml:space="preserve"> et al.</w:t>
      </w:r>
      <w:r w:rsidRPr="002B4206">
        <w:rPr>
          <w:noProof/>
          <w:color w:val="000000" w:themeColor="text1"/>
        </w:rPr>
        <w:t xml:space="preserve"> 2020)</w:t>
      </w:r>
      <w:r w:rsidRPr="002B4206">
        <w:rPr>
          <w:color w:val="000000" w:themeColor="text1"/>
        </w:rPr>
        <w:fldChar w:fldCharType="end"/>
      </w:r>
      <w:r w:rsidRPr="002B4206">
        <w:rPr>
          <w:color w:val="000000" w:themeColor="text1"/>
        </w:rPr>
        <w:t xml:space="preserve">, there are also significant challenges and uncertainties associated with trap-and-haul based </w:t>
      </w:r>
      <w:r>
        <w:t xml:space="preserve">reintroduction </w:t>
      </w:r>
      <w:r>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instrText xml:space="preserve"> ADDIN EN.CITE </w:instrText>
      </w:r>
      <w:r>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instrText xml:space="preserve"> ADDIN EN.CITE.DATA </w:instrText>
      </w:r>
      <w:r>
        <w:fldChar w:fldCharType="end"/>
      </w:r>
      <w:r>
        <w:fldChar w:fldCharType="separate"/>
      </w:r>
      <w:r>
        <w:rPr>
          <w:noProof/>
        </w:rPr>
        <w:t>(Anderson</w:t>
      </w:r>
      <w:r w:rsidRPr="00ED7079">
        <w:rPr>
          <w:i/>
          <w:noProof/>
        </w:rPr>
        <w:t xml:space="preserve"> et al.</w:t>
      </w:r>
      <w:r>
        <w:rPr>
          <w:noProof/>
        </w:rPr>
        <w:t xml:space="preserve"> 2014; Kock</w:t>
      </w:r>
      <w:r w:rsidRPr="00ED7079">
        <w:rPr>
          <w:i/>
          <w:noProof/>
        </w:rPr>
        <w:t xml:space="preserve"> et al.</w:t>
      </w:r>
      <w:r>
        <w:rPr>
          <w:noProof/>
        </w:rPr>
        <w:t xml:space="preserve"> 2020; Lusardi &amp; Moyle 2017)</w:t>
      </w:r>
      <w:r>
        <w:fldChar w:fldCharType="end"/>
      </w:r>
      <w:r>
        <w:t xml:space="preserve">. These challenges and uncertainties include risks of inbreeding and outbreeding depression </w:t>
      </w:r>
      <w:r>
        <w:fldChar w:fldCharType="begin"/>
      </w:r>
      <w:r>
        <w:instrText xml:space="preserve"> ADDIN EN.CITE &lt;EndNote&gt;&lt;Cite&gt;&lt;Author&gt;Huff&lt;/Author&gt;&lt;Year&gt;2010&lt;/Year&gt;&lt;RecNum&gt;1638&lt;/RecNum&gt;&lt;DisplayText&gt;(Huff&lt;style face="italic"&gt; et al.&lt;/style&gt; 2011; Huff&lt;style face="italic"&gt; et al.&lt;/style&gt; 2010)&lt;/DisplayText&gt;&lt;record&gt;&lt;rec-number&gt;1638&lt;/rec-number&gt;&lt;foreign-keys&gt;&lt;key app="EN" db-id="fstdwt0t3xzrskewzvmxpsf80xx25990rfrd" timestamp="1675970730"&gt;1638&lt;/key&gt;&lt;/foreign-keys&gt;&lt;ref-type name="Journal Article"&gt;17&lt;/ref-type&gt;&lt;contributors&gt;&lt;authors&gt;&lt;author&gt;Huff, David D&lt;/author&gt;&lt;author&gt;Miller, Loren M&lt;/author&gt;&lt;author&gt;Vondracek, Bruce&lt;/author&gt;&lt;/authors&gt;&lt;/contributors&gt;&lt;titles&gt;&lt;title&gt;Patterns of ancestry and genetic diversity in reintroduced populations of the slimy sculpin: implications for conservation&lt;/title&gt;&lt;secondary-title&gt;Conservation Genetics&lt;/secondary-title&gt;&lt;/titles&gt;&lt;periodical&gt;&lt;full-title&gt;Conservation Genetics&lt;/full-title&gt;&lt;/periodical&gt;&lt;pages&gt;2379-2391&lt;/pages&gt;&lt;volume&gt;11&lt;/volume&gt;&lt;dates&gt;&lt;year&gt;2010&lt;/year&gt;&lt;/dates&gt;&lt;isbn&gt;1566-0621&lt;/isbn&gt;&lt;urls&gt;&lt;/urls&gt;&lt;/record&gt;&lt;/Cite&gt;&lt;Cite&gt;&lt;Author&gt;Huff&lt;/Author&gt;&lt;Year&gt;2011&lt;/Year&gt;&lt;RecNum&gt;1639&lt;/RecNum&gt;&lt;record&gt;&lt;rec-number&gt;1639&lt;/rec-number&gt;&lt;foreign-keys&gt;&lt;key app="EN" db-id="fstdwt0t3xzrskewzvmxpsf80xx25990rfrd" timestamp="1675970780"&gt;1639&lt;/key&gt;&lt;/foreign-keys&gt;&lt;ref-type name="Journal Article"&gt;17&lt;/ref-type&gt;&lt;contributors&gt;&lt;authors&gt;&lt;author&gt;Huff, David D&lt;/author&gt;&lt;author&gt;Miller, Loren M&lt;/author&gt;&lt;author&gt;Chizinski, Christopher J&lt;/author&gt;&lt;author&gt;Vondracek, Bruce&lt;/author&gt;&lt;/authors&gt;&lt;/contributors&gt;&lt;titles&gt;&lt;title&gt;Mixed‐source reintroductions lead to outbreeding depression in second‐generation descendents of a native North American fish&lt;/title&gt;&lt;secondary-title&gt;Molecular Ecology&lt;/secondary-title&gt;&lt;/titles&gt;&lt;periodical&gt;&lt;full-title&gt;Molecular Ecology&lt;/full-title&gt;&lt;/periodical&gt;&lt;pages&gt;4246-4258&lt;/pages&gt;&lt;volume&gt;20&lt;/volume&gt;&lt;number&gt;20&lt;/number&gt;&lt;dates&gt;&lt;year&gt;2011&lt;/year&gt;&lt;/dates&gt;&lt;isbn&gt;0962-1083&lt;/isbn&gt;&lt;urls&gt;&lt;/urls&gt;&lt;/record&gt;&lt;/Cite&gt;&lt;/EndNote&gt;</w:instrText>
      </w:r>
      <w:r>
        <w:fldChar w:fldCharType="separate"/>
      </w:r>
      <w:r>
        <w:rPr>
          <w:noProof/>
        </w:rPr>
        <w:t>(Huff</w:t>
      </w:r>
      <w:r w:rsidRPr="00DC18AE">
        <w:rPr>
          <w:i/>
          <w:noProof/>
        </w:rPr>
        <w:t xml:space="preserve"> et al.</w:t>
      </w:r>
      <w:r>
        <w:rPr>
          <w:noProof/>
        </w:rPr>
        <w:t xml:space="preserve"> 2011; Huff</w:t>
      </w:r>
      <w:r w:rsidRPr="00DC18AE">
        <w:rPr>
          <w:i/>
          <w:noProof/>
        </w:rPr>
        <w:t xml:space="preserve"> et al.</w:t>
      </w:r>
      <w:r>
        <w:rPr>
          <w:noProof/>
        </w:rPr>
        <w:t xml:space="preserve"> 2010)</w:t>
      </w:r>
      <w:r>
        <w:fldChar w:fldCharType="end"/>
      </w:r>
      <w:r>
        <w:t xml:space="preserve">, fitness costs of delayed migration </w:t>
      </w:r>
      <w:r>
        <w:fldChar w:fldCharType="begin"/>
      </w:r>
      <w:r>
        <w:instrText xml:space="preserve"> ADDIN EN.CITE &lt;EndNote&gt;&lt;Cite&gt;&lt;Author&gt;Marschall&lt;/Author&gt;&lt;Year&gt;2011&lt;/Year&gt;&lt;RecNum&gt;1641&lt;/RecNum&gt;&lt;DisplayText&gt;(Dickerson&lt;style face="italic"&gt; et al.&lt;/style&gt; 2005; Marschall&lt;style face="italic"&gt; et al.&lt;/style&gt; 2011)&lt;/DisplayText&gt;&lt;record&gt;&lt;rec-number&gt;1641&lt;/rec-number&gt;&lt;foreign-keys&gt;&lt;key app="EN" db-id="fstdwt0t3xzrskewzvmxpsf80xx25990rfrd" timestamp="1675971938"&gt;1641&lt;/key&gt;&lt;/foreign-keys&gt;&lt;ref-type name="Journal Article"&gt;17&lt;/ref-type&gt;&lt;contributors&gt;&lt;authors&gt;&lt;author&gt;Marschall, Elizabeth A&lt;/author&gt;&lt;author&gt;Mather, Martha E&lt;/author&gt;&lt;author&gt;Parrish, Donna L&lt;/author&gt;&lt;author&gt;Allison, Gary W&lt;/author&gt;&lt;author&gt;McMenemy, James R&lt;/author&gt;&lt;/authors&gt;&lt;/contributors&gt;&lt;titles&gt;&lt;title&gt;Migration delays caused by anthropogenic barriers: modeling dams, temperature, and success of migrating salmon smolts&lt;/title&gt;&lt;secondary-title&gt;Ecological Applications&lt;/secondary-title&gt;&lt;/titles&gt;&lt;periodical&gt;&lt;full-title&gt;Ecological Applications&lt;/full-title&gt;&lt;/periodical&gt;&lt;pages&gt;3014-3031&lt;/pages&gt;&lt;volume&gt;21&lt;/volume&gt;&lt;number&gt;8&lt;/number&gt;&lt;dates&gt;&lt;year&gt;2011&lt;/year&gt;&lt;/dates&gt;&lt;isbn&gt;1939-5582&lt;/isbn&gt;&lt;urls&gt;&lt;/urls&gt;&lt;/record&gt;&lt;/Cite&gt;&lt;Cite&gt;&lt;Author&gt;Dickerson&lt;/Author&gt;&lt;Year&gt;2005&lt;/Year&gt;&lt;RecNum&gt;1642&lt;/RecNum&gt;&lt;record&gt;&lt;rec-number&gt;1642&lt;/rec-number&gt;&lt;foreign-keys&gt;&lt;key app="EN" db-id="fstdwt0t3xzrskewzvmxpsf80xx25990rfrd" timestamp="1675972025"&gt;1642&lt;/key&gt;&lt;/foreign-keys&gt;&lt;ref-type name="Journal Article"&gt;17&lt;/ref-type&gt;&lt;contributors&gt;&lt;authors&gt;&lt;author&gt;Dickerson, BR&lt;/author&gt;&lt;author&gt;Brinck, KW&lt;/author&gt;&lt;author&gt;Willson, MF&lt;/author&gt;&lt;author&gt;Bentzen, Paul&lt;/author&gt;&lt;author&gt;Quinn, TP&lt;/author&gt;&lt;/authors&gt;&lt;/contributors&gt;&lt;titles&gt;&lt;title&gt;Relative importance of salmon body size and arrival time at breeding grounds to reproductive success&lt;/title&gt;&lt;secondary-title&gt;Ecology&lt;/secondary-title&gt;&lt;/titles&gt;&lt;periodical&gt;&lt;full-title&gt;Ecology&lt;/full-title&gt;&lt;/periodical&gt;&lt;pages&gt;347-352&lt;/pages&gt;&lt;volume&gt;86&lt;/volume&gt;&lt;number&gt;2&lt;/number&gt;&lt;dates&gt;&lt;year&gt;2005&lt;/year&gt;&lt;/dates&gt;&lt;isbn&gt;1939-9170&lt;/isbn&gt;&lt;urls&gt;&lt;/urls&gt;&lt;/record&gt;&lt;/Cite&gt;&lt;/EndNote&gt;</w:instrText>
      </w:r>
      <w:r>
        <w:fldChar w:fldCharType="separate"/>
      </w:r>
      <w:r>
        <w:rPr>
          <w:noProof/>
        </w:rPr>
        <w:t>(Dickerson</w:t>
      </w:r>
      <w:r w:rsidRPr="00B176F1">
        <w:rPr>
          <w:i/>
          <w:noProof/>
        </w:rPr>
        <w:t xml:space="preserve"> et al.</w:t>
      </w:r>
      <w:r>
        <w:rPr>
          <w:noProof/>
        </w:rPr>
        <w:t xml:space="preserve"> 2005; Marschall</w:t>
      </w:r>
      <w:r w:rsidRPr="00B176F1">
        <w:rPr>
          <w:i/>
          <w:noProof/>
        </w:rPr>
        <w:t xml:space="preserve"> et al.</w:t>
      </w:r>
      <w:r>
        <w:rPr>
          <w:noProof/>
        </w:rPr>
        <w:t xml:space="preserve"> 2011)</w:t>
      </w:r>
      <w:r>
        <w:fldChar w:fldCharType="end"/>
      </w:r>
      <w:r>
        <w:t xml:space="preserve">, phenotype-environment mismatches and imposition of artificial selection regimes </w:t>
      </w:r>
      <w:r>
        <w:fldChar w:fldCharType="begin">
          <w:fldData xml:space="preserve">PEVuZE5vdGU+PENpdGU+PEF1dGhvcj5FdmFuczwvQXV0aG9yPjxZZWFyPjIwMTk8L1llYXI+PFJl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</w:fldData>
        </w:fldChar>
      </w:r>
      <w:r>
        <w:instrText xml:space="preserve"> ADDIN EN.CITE </w:instrText>
      </w:r>
      <w:r>
        <w:fldChar w:fldCharType="begin">
          <w:fldData xml:space="preserve">PEVuZE5vdGU+PENpdGU+PEF1dGhvcj5FdmFuczwvQXV0aG9yPjxZZWFyPjIwMTk8L1llYXI+PFJl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</w:fldData>
        </w:fldChar>
      </w:r>
      <w:r>
        <w:instrText xml:space="preserve"> ADDIN EN.CITE.DATA </w:instrText>
      </w:r>
      <w:r>
        <w:fldChar w:fldCharType="end"/>
      </w:r>
      <w:r>
        <w:fldChar w:fldCharType="separate"/>
      </w:r>
      <w:r>
        <w:rPr>
          <w:noProof/>
        </w:rPr>
        <w:t>(Burger</w:t>
      </w:r>
      <w:r w:rsidRPr="0080055A">
        <w:rPr>
          <w:i/>
          <w:noProof/>
        </w:rPr>
        <w:t xml:space="preserve"> et al.</w:t>
      </w:r>
      <w:r>
        <w:rPr>
          <w:noProof/>
        </w:rPr>
        <w:t xml:space="preserve"> 2000; Evans</w:t>
      </w:r>
      <w:r w:rsidRPr="0080055A">
        <w:rPr>
          <w:i/>
          <w:noProof/>
        </w:rPr>
        <w:t xml:space="preserve"> et al.</w:t>
      </w:r>
      <w:r>
        <w:rPr>
          <w:noProof/>
        </w:rPr>
        <w:t xml:space="preserve"> 2019; Tillotson</w:t>
      </w:r>
      <w:r w:rsidRPr="0080055A">
        <w:rPr>
          <w:i/>
          <w:noProof/>
        </w:rPr>
        <w:t xml:space="preserve"> et al.</w:t>
      </w:r>
      <w:r>
        <w:rPr>
          <w:noProof/>
        </w:rPr>
        <w:t xml:space="preserve"> 2019)</w:t>
      </w:r>
      <w:r>
        <w:fldChar w:fldCharType="end"/>
      </w:r>
      <w:r>
        <w:t xml:space="preserve">, increased risks of pre-spawn mortality or disease susceptibility following handling and transport stress </w:t>
      </w:r>
      <w:r>
        <w:fldChar w:fldCharType="begin">
          <w:fldData xml:space="preserve">PEVuZE5vdGU+PENpdGU+PEF1dGhvcj5LZWVmZXI8L0F1dGhvcj48WWVhcj4yMDEwPC9ZZWFyPjxS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</w:fldData>
        </w:fldChar>
      </w:r>
      <w:r>
        <w:instrText xml:space="preserve"> ADDIN EN.CITE </w:instrText>
      </w:r>
      <w:r>
        <w:fldChar w:fldCharType="begin">
          <w:fldData xml:space="preserve">PEVuZE5vdGU+PENpdGU+PEF1dGhvcj5LZWVmZXI8L0F1dGhvcj48WWVhcj4yMDEwPC9ZZWFyPjxS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</w:fldData>
        </w:fldChar>
      </w:r>
      <w:r>
        <w:instrText xml:space="preserve"> ADDIN EN.CITE.DATA </w:instrText>
      </w:r>
      <w:r>
        <w:fldChar w:fldCharType="end"/>
      </w:r>
      <w:r>
        <w:fldChar w:fldCharType="separate"/>
      </w:r>
      <w:r>
        <w:rPr>
          <w:noProof/>
        </w:rPr>
        <w:t>(Bowerman</w:t>
      </w:r>
      <w:r w:rsidRPr="002B5506">
        <w:rPr>
          <w:i/>
          <w:noProof/>
        </w:rPr>
        <w:t xml:space="preserve"> et al.</w:t>
      </w:r>
      <w:r>
        <w:rPr>
          <w:noProof/>
        </w:rPr>
        <w:t xml:space="preserve"> 2018; Colvin</w:t>
      </w:r>
      <w:r w:rsidRPr="002B5506">
        <w:rPr>
          <w:i/>
          <w:noProof/>
        </w:rPr>
        <w:t xml:space="preserve"> et al.</w:t>
      </w:r>
      <w:r>
        <w:rPr>
          <w:noProof/>
        </w:rPr>
        <w:t xml:space="preserve"> 2018; </w:t>
      </w:r>
      <w:r>
        <w:rPr>
          <w:noProof/>
        </w:rPr>
        <w:lastRenderedPageBreak/>
        <w:t>Keefer</w:t>
      </w:r>
      <w:r w:rsidRPr="002B5506">
        <w:rPr>
          <w:i/>
          <w:noProof/>
        </w:rPr>
        <w:t xml:space="preserve"> et al.</w:t>
      </w:r>
      <w:r>
        <w:rPr>
          <w:noProof/>
        </w:rPr>
        <w:t xml:space="preserve"> 2010)</w:t>
      </w:r>
      <w:r>
        <w:fldChar w:fldCharType="end"/>
      </w:r>
      <w:r>
        <w:t xml:space="preserve">, and conflicts with extant populations, particularly source-sink dynamics </w:t>
      </w:r>
      <w:r>
        <w:fldChar w:fldCharType="begin">
          <w:fldData xml:space="preserve">PEVuZE5vdGU+PENpdGU+PEF1dGhvcj5QZXNzPC9BdXRob3I+PFllYXI+MjAxMjwvWWVhcj48UmVj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k3MC05ODI8L3BhZ2VzPjx2b2x1bWU+Njk8L3ZvbHVtZT48bnVtYmVyPjU8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</w:fldData>
        </w:fldChar>
      </w:r>
      <w:r>
        <w:instrText xml:space="preserve"> ADDIN EN.CITE </w:instrText>
      </w:r>
      <w:r>
        <w:fldChar w:fldCharType="begin">
          <w:fldData xml:space="preserve">PEVuZE5vdGU+PENpdGU+PEF1dGhvcj5QZXNzPC9BdXRob3I+PFllYXI+MjAxMjwvWWVhcj48UmVj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k3MC05ODI8L3BhZ2VzPjx2b2x1bWU+Njk8L3ZvbHVtZT48bnVtYmVyPjU8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</w:fldData>
        </w:fldChar>
      </w:r>
      <w:r>
        <w:instrText xml:space="preserve"> ADDIN EN.CITE.DATA </w:instrText>
      </w:r>
      <w:r>
        <w:fldChar w:fldCharType="end"/>
      </w:r>
      <w:r>
        <w:fldChar w:fldCharType="separate"/>
      </w:r>
      <w:r>
        <w:rPr>
          <w:noProof/>
        </w:rPr>
        <w:t>(Pess</w:t>
      </w:r>
      <w:r w:rsidRPr="00DC18AE">
        <w:rPr>
          <w:i/>
          <w:noProof/>
        </w:rPr>
        <w:t xml:space="preserve"> et al.</w:t>
      </w:r>
      <w:r>
        <w:rPr>
          <w:noProof/>
        </w:rPr>
        <w:t xml:space="preserve"> 2012; Sard</w:t>
      </w:r>
      <w:r w:rsidRPr="00DC18AE">
        <w:rPr>
          <w:i/>
          <w:noProof/>
        </w:rPr>
        <w:t xml:space="preserve"> et al.</w:t>
      </w:r>
      <w:r>
        <w:rPr>
          <w:noProof/>
        </w:rPr>
        <w:t xml:space="preserve"> 2016b)</w:t>
      </w:r>
      <w:r>
        <w:fldChar w:fldCharType="end"/>
      </w:r>
      <w:r>
        <w:t xml:space="preserve">. Therefore, trap-and-haul programs must be frequently evaluated and adjusted using clearly defined metrics in an adaptive management framework </w:t>
      </w:r>
      <w:r>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instrText xml:space="preserve"> ADDIN EN.CITE </w:instrText>
      </w:r>
      <w:r>
        <w:fldChar w:fldCharType="begin">
          <w:fldData xml:space="preserve">PEVuZE5vdGU+PENpdGU+PEF1dGhvcj5Lb2NrPC9BdXRob3I+PFllYXI+MjAyMDwvWWVhcj48UmVj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=
</w:fldData>
        </w:fldChar>
      </w:r>
      <w:r>
        <w:instrText xml:space="preserve"> ADDIN EN.CITE.DATA </w:instrText>
      </w:r>
      <w:r>
        <w:fldChar w:fldCharType="end"/>
      </w:r>
      <w:r>
        <w:fldChar w:fldCharType="separate"/>
      </w:r>
      <w:r>
        <w:rPr>
          <w:noProof/>
        </w:rPr>
        <w:t>(Anderson</w:t>
      </w:r>
      <w:r w:rsidRPr="00ED7079">
        <w:rPr>
          <w:i/>
          <w:noProof/>
        </w:rPr>
        <w:t xml:space="preserve"> et al.</w:t>
      </w:r>
      <w:r>
        <w:rPr>
          <w:noProof/>
        </w:rPr>
        <w:t xml:space="preserve"> 2014; Kock</w:t>
      </w:r>
      <w:r w:rsidRPr="00ED7079">
        <w:rPr>
          <w:i/>
          <w:noProof/>
        </w:rPr>
        <w:t xml:space="preserve"> et al.</w:t>
      </w:r>
      <w:r>
        <w:rPr>
          <w:noProof/>
        </w:rPr>
        <w:t xml:space="preserve"> 2020; Lusardi &amp; Moyle 2017)</w:t>
      </w:r>
      <w:r>
        <w:fldChar w:fldCharType="end"/>
      </w:r>
      <w:r>
        <w:t>.</w:t>
      </w:r>
    </w:p>
    <w:p w14:paraId="08521749" w14:textId="77777777" w:rsidR="007535D4" w:rsidRDefault="007535D4" w:rsidP="007535D4">
      <w:pPr>
        <w:spacing w:line="360" w:lineRule="auto"/>
        <w:ind w:firstLine="720"/>
      </w:pPr>
      <w:r>
        <w:t>Trap-and-haul based reintroduction of spring Chinook salmon and steelhead (</w:t>
      </w:r>
      <w:r>
        <w:rPr>
          <w:i/>
          <w:iCs/>
        </w:rPr>
        <w:t>Oncorhynchus mykiss</w:t>
      </w:r>
      <w:r>
        <w:t xml:space="preserve">) above impassible dams on several tributaries of the Upper Willamette River (Oregon, United States) has been ongoing for nearly three decades with varied motivations and metrics for success (cite NMFS 2008?). These reintroductions have been subject to ongoing evaluation using multigenerational pedigrees inferred with genetic parentage analysis, permitting adaptive management </w:t>
      </w:r>
      <w:commentRangeStart w:id="2"/>
      <w:r>
        <w:fldChar w:fldCharType="begin">
          <w:fldData xml:space="preserve">PEVuZE5vdGU+PENpdGU+PEF1dGhvcj5CYW5rczwvQXV0aG9yPjxZZWFyPjIwMTM8L1llYXI+PFJl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DctIDIwMTM8L3RpdGxlPjxzZWNv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zOTAtMTM5NzwvcGFnZXM+PHZvbHVtZT43Mjwv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ODQ0LTg1MjwvcGFnZXM+PHZvbHVtZT43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</w:fldData>
        </w:fldChar>
      </w:r>
      <w:r>
        <w:instrText xml:space="preserve"> ADDIN EN.CITE </w:instrText>
      </w:r>
      <w:r>
        <w:fldChar w:fldCharType="begin">
          <w:fldData xml:space="preserve">PEVuZE5vdGU+PENpdGU+PEF1dGhvcj5CYW5rczwvQXV0aG9yPjxZZWFyPjIwMTM8L1llYXI+PFJl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DctIDIwMTM8L3RpdGxlPjxzZWNv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EzOTAtMTM5NzwvcGFnZXM+PHZvbHVtZT43Mjwv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ODQ0LTg1MjwvcGFnZXM+PHZvbHVtZT43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</w:fldData>
        </w:fldChar>
      </w:r>
      <w:r>
        <w:instrText xml:space="preserve"> ADDIN EN.CITE.DATA </w:instrText>
      </w:r>
      <w:r>
        <w:fldChar w:fldCharType="end"/>
      </w:r>
      <w:r>
        <w:fldChar w:fldCharType="separate"/>
      </w:r>
      <w:r>
        <w:rPr>
          <w:noProof/>
        </w:rPr>
        <w:t>(Banks</w:t>
      </w:r>
      <w:r w:rsidRPr="00490005">
        <w:rPr>
          <w:i/>
          <w:noProof/>
        </w:rPr>
        <w:t xml:space="preserve"> et al.</w:t>
      </w:r>
      <w:r>
        <w:rPr>
          <w:noProof/>
        </w:rPr>
        <w:t xml:space="preserve"> 2013; Banks</w:t>
      </w:r>
      <w:r w:rsidRPr="00490005">
        <w:rPr>
          <w:i/>
          <w:noProof/>
        </w:rPr>
        <w:t xml:space="preserve"> et al.</w:t>
      </w:r>
      <w:r>
        <w:rPr>
          <w:noProof/>
        </w:rPr>
        <w:t xml:space="preserve"> 2016; Banks</w:t>
      </w:r>
      <w:r w:rsidRPr="00490005">
        <w:rPr>
          <w:i/>
          <w:noProof/>
        </w:rPr>
        <w:t xml:space="preserve"> et al.</w:t>
      </w:r>
      <w:r>
        <w:rPr>
          <w:noProof/>
        </w:rPr>
        <w:t xml:space="preserve"> 2014; Evans</w:t>
      </w:r>
      <w:r w:rsidRPr="00490005">
        <w:rPr>
          <w:i/>
          <w:noProof/>
        </w:rPr>
        <w:t xml:space="preserve"> et al.</w:t>
      </w:r>
      <w:r>
        <w:rPr>
          <w:noProof/>
        </w:rPr>
        <w:t xml:space="preserve"> 2016; O’Malley</w:t>
      </w:r>
      <w:r w:rsidRPr="00490005">
        <w:rPr>
          <w:i/>
          <w:noProof/>
        </w:rPr>
        <w:t xml:space="preserve"> et al.</w:t>
      </w:r>
      <w:r>
        <w:rPr>
          <w:noProof/>
        </w:rPr>
        <w:t xml:space="preserve"> 2017; O’Malley</w:t>
      </w:r>
      <w:r w:rsidRPr="00490005">
        <w:rPr>
          <w:i/>
          <w:noProof/>
        </w:rPr>
        <w:t xml:space="preserve"> et al.</w:t>
      </w:r>
      <w:r>
        <w:rPr>
          <w:noProof/>
        </w:rPr>
        <w:t xml:space="preserve"> 2022; O’Malley</w:t>
      </w:r>
      <w:r w:rsidRPr="00490005">
        <w:rPr>
          <w:i/>
          <w:noProof/>
        </w:rPr>
        <w:t xml:space="preserve"> et al.</w:t>
      </w:r>
      <w:r>
        <w:rPr>
          <w:noProof/>
        </w:rPr>
        <w:t xml:space="preserve"> 2014; Sard</w:t>
      </w:r>
      <w:r w:rsidRPr="00490005">
        <w:rPr>
          <w:i/>
          <w:noProof/>
        </w:rPr>
        <w:t xml:space="preserve"> et al.</w:t>
      </w:r>
      <w:r>
        <w:rPr>
          <w:noProof/>
        </w:rPr>
        <w:t xml:space="preserve"> 2016b; Sard</w:t>
      </w:r>
      <w:r w:rsidRPr="00490005">
        <w:rPr>
          <w:i/>
          <w:noProof/>
        </w:rPr>
        <w:t xml:space="preserve"> et al.</w:t>
      </w:r>
      <w:r>
        <w:rPr>
          <w:noProof/>
        </w:rPr>
        <w:t xml:space="preserve"> 2015; Weigel</w:t>
      </w:r>
      <w:r w:rsidRPr="00490005">
        <w:rPr>
          <w:i/>
          <w:noProof/>
        </w:rPr>
        <w:t xml:space="preserve"> et al.</w:t>
      </w:r>
      <w:r>
        <w:rPr>
          <w:noProof/>
        </w:rPr>
        <w:t xml:space="preserve"> 2019)</w:t>
      </w:r>
      <w:r>
        <w:fldChar w:fldCharType="end"/>
      </w:r>
      <w:commentRangeEnd w:id="2"/>
      <w:r>
        <w:rPr>
          <w:rStyle w:val="CommentReference"/>
        </w:rPr>
        <w:commentReference w:id="2"/>
      </w:r>
      <w:r>
        <w:t xml:space="preserve">. Importantly, inference of multigenerational pedigrees allows for adult recruits to be parsed into offspring of salmon previously released above the dam and immigrants produced elsewhere. This allows for the calculation of a cohort replacement rate (CRR), defined as “the number of future spawners produced by a spawner” </w:t>
      </w:r>
      <w:r>
        <w:fldChar w:fldCharType="begin"/>
      </w:r>
      <w:r>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fldChar w:fldCharType="separate"/>
      </w:r>
      <w:r>
        <w:rPr>
          <w:noProof/>
        </w:rPr>
        <w:t>(Botsford &amp; Brittnacher 1998)</w:t>
      </w:r>
      <w:r>
        <w:fldChar w:fldCharType="end"/>
      </w:r>
      <w:r>
        <w:t xml:space="preserve">. A CRR greater than one suggests demographic viability without immigration, and net source dynamics for the reintroduced population, while a CRR less than one suggests the population is not demographically viable and is a net sink. Evaluations provide additional important insights into the reintroduction including estimates of genetic diversity, and the identification of management strategies that promote or reduce fitness. </w:t>
      </w:r>
    </w:p>
    <w:p w14:paraId="505410E7" w14:textId="77777777" w:rsidR="007535D4" w:rsidRDefault="007535D4" w:rsidP="007535D4">
      <w:pPr>
        <w:spacing w:line="360" w:lineRule="auto"/>
        <w:ind w:firstLine="720"/>
      </w:pPr>
      <w:r>
        <w:t xml:space="preserve">In this study, we use genetic parentage analysis to evaluate a trap-and-haul based reintroduction above the Cougar Dam on the South Fork McKenzie River. Summary of previous results. We extend previous pedigrees to include insights into x years of adult returns and y years of reintroduced cohorts. We provide demographic information including estimates of productivity and fitness.  The additional years of data improves the statistical power of our modeling approach used to evaluate trap-and-haul practices and identify significant predictors of fitness, with a particular focus on the relative reproductive success of hatchery-origin (HOR) </w:t>
      </w:r>
      <w:r>
        <w:rPr>
          <w:i/>
          <w:iCs/>
        </w:rPr>
        <w:t xml:space="preserve">vs. </w:t>
      </w:r>
      <w:r>
        <w:t xml:space="preserve">natural-origin (NOR) salmon reintroduced above the dam. We also examine a tag and </w:t>
      </w:r>
      <w:r>
        <w:lastRenderedPageBreak/>
        <w:t xml:space="preserve">release program used to manage the disposition of NOR salmon produced above or below the dam. Finally, we discuss how our results can be used in to inform the adaptive management of the reintroduction program and attempt to place our results into context with the current salmon reintroduction literature.  </w:t>
      </w:r>
    </w:p>
    <w:p w14:paraId="44194F66" w14:textId="77777777" w:rsidR="007535D4" w:rsidRDefault="007535D4" w:rsidP="007535D4">
      <w:pPr>
        <w:spacing w:line="360" w:lineRule="auto"/>
        <w:ind w:firstLine="720"/>
      </w:pPr>
    </w:p>
    <w:p w14:paraId="1A07E1F6" w14:textId="77777777" w:rsidR="007535D4" w:rsidRDefault="007535D4" w:rsidP="007535D4">
      <w:pPr>
        <w:spacing w:line="360" w:lineRule="auto"/>
        <w:ind w:firstLine="720"/>
      </w:pPr>
    </w:p>
    <w:p w14:paraId="3B744F0B" w14:textId="77777777" w:rsidR="007535D4" w:rsidRDefault="007535D4" w:rsidP="007535D4">
      <w:pPr>
        <w:pStyle w:val="ListParagraph"/>
        <w:spacing w:line="360" w:lineRule="auto"/>
        <w:rPr>
          <w:rFonts w:ascii="Times New Roman" w:eastAsia="Times New Roman" w:hAnsi="Times New Roman" w:cs="Times New Roman"/>
        </w:rPr>
      </w:pPr>
      <w:r>
        <w:t xml:space="preserve"> </w:t>
      </w:r>
    </w:p>
    <w:p w14:paraId="78092711" w14:textId="77777777" w:rsidR="007535D4" w:rsidRDefault="007535D4" w:rsidP="007535D4">
      <w:r>
        <w:br w:type="page"/>
      </w:r>
    </w:p>
    <w:p w14:paraId="122CC1B9" w14:textId="77777777" w:rsidR="007535D4" w:rsidRPr="00FC7416" w:rsidRDefault="007535D4" w:rsidP="007535D4">
      <w:pPr>
        <w:spacing w:line="360" w:lineRule="auto"/>
        <w:rPr>
          <w:b/>
          <w:bCs/>
          <w:u w:val="single"/>
        </w:rPr>
      </w:pPr>
      <w:r>
        <w:rPr>
          <w:b/>
          <w:bCs/>
          <w:u w:val="single"/>
        </w:rPr>
        <w:lastRenderedPageBreak/>
        <w:t>Methods</w:t>
      </w:r>
    </w:p>
    <w:p w14:paraId="5A108423" w14:textId="77777777" w:rsidR="007535D4" w:rsidRPr="000E3E5B" w:rsidRDefault="007535D4" w:rsidP="007535D4">
      <w:pPr>
        <w:spacing w:line="360" w:lineRule="auto"/>
        <w:rPr>
          <w:u w:val="single"/>
        </w:rPr>
      </w:pPr>
      <w:r w:rsidRPr="000E3E5B">
        <w:rPr>
          <w:u w:val="single"/>
        </w:rPr>
        <w:t>Study System</w:t>
      </w:r>
    </w:p>
    <w:p w14:paraId="46AA19D1" w14:textId="77777777" w:rsidR="007535D4" w:rsidRPr="00D71476" w:rsidRDefault="007535D4" w:rsidP="007535D4">
      <w:pPr>
        <w:spacing w:line="360" w:lineRule="auto"/>
      </w:pPr>
      <w:r>
        <w:rPr>
          <w:i/>
          <w:iCs/>
        </w:rPr>
        <w:tab/>
      </w:r>
      <w:r>
        <w:t xml:space="preserve">Spring Chinook salmon in the Upper Willamette River are listed as a threatened evolutionary significant unit (ESU) under the U.S. Endangered Species Act (ESA) </w:t>
      </w:r>
      <w:r>
        <w:fldChar w:fldCharType="begin"/>
      </w:r>
      <w:r>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fldChar w:fldCharType="separate"/>
      </w:r>
      <w:r>
        <w:rPr>
          <w:noProof/>
        </w:rPr>
        <w:t>(NMFS 1999)</w:t>
      </w:r>
      <w:r>
        <w:fldChar w:fldCharType="end"/>
      </w:r>
      <w:r>
        <w:t xml:space="preserve">. Construction and operation of multiple impassible dams throughout the Upper Willamette River have contributed to declines of this ESU </w:t>
      </w:r>
      <w:r>
        <w:fldChar w:fldCharType="begin"/>
      </w:r>
      <w:r>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fldChar w:fldCharType="separate"/>
      </w:r>
      <w:r>
        <w:rPr>
          <w:noProof/>
        </w:rPr>
        <w:t>(NMFS 2008)</w:t>
      </w:r>
      <w:r>
        <w:fldChar w:fldCharType="end"/>
      </w:r>
      <w:r>
        <w:t xml:space="preserve">. The McKenzie River, a tributary of the Upper Willamette River, historically supported one of the largest populations of spring Chinook salmon in the Willamette Basin </w:t>
      </w:r>
      <w:r>
        <w:fldChar w:fldCharType="begin"/>
      </w:r>
      <w:r>
        <w:instrText xml:space="preserve"> ADDIN EN.CITE &lt;EndNote&gt;&lt;Cite&gt;&lt;Author&gt;McElhany&lt;/Author&gt;&lt;Year&gt;2007&lt;/Year&gt;&lt;RecNum&gt;1564&lt;/RecNum&gt;&lt;DisplayText&gt;(McElhany&lt;style face="italic"&gt; et al.&lt;/style&gt;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fldChar w:fldCharType="separate"/>
      </w:r>
      <w:r>
        <w:rPr>
          <w:noProof/>
        </w:rPr>
        <w:t>(McElhany</w:t>
      </w:r>
      <w:r w:rsidRPr="00547E3A">
        <w:rPr>
          <w:i/>
          <w:noProof/>
        </w:rPr>
        <w:t xml:space="preserve"> et al.</w:t>
      </w:r>
      <w:r>
        <w:rPr>
          <w:noProof/>
        </w:rPr>
        <w:t xml:space="preserve"> 2007)</w:t>
      </w:r>
      <w:r>
        <w:fldChar w:fldCharType="end"/>
      </w:r>
      <w:r>
        <w:t xml:space="preserve">. Unlike most Upper Willamette River tributaries, the McKenzie River continues to produce a large proportion of natural-origin (NOR) spring Chinook salmon </w:t>
      </w:r>
      <w:r>
        <w:fldChar w:fldCharType="begin"/>
      </w:r>
      <w:r>
        <w:instrText xml:space="preserve"> ADDIN EN.CITE &lt;EndNote&gt;&lt;Cite&gt;&lt;Author&gt;Johnson&lt;/Author&gt;&lt;Year&gt;2010&lt;/Year&gt;&lt;RecNum&gt;1565&lt;/RecNum&gt;&lt;DisplayText&gt;(Bowerman&lt;style face="italic"&gt; et al.&lt;/style&gt; 2018; 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Cite&gt;&lt;Author&gt;Bowerman&lt;/Author&gt;&lt;Year&gt;2018&lt;/Year&gt;&lt;RecNum&gt;1526&lt;/RecNum&gt;&lt;record&gt;&lt;rec-number&gt;1526&lt;/rec-number&gt;&lt;foreign-keys&gt;&lt;key app="EN" db-id="fstdwt0t3xzrskewzvmxpsf80xx25990rfrd" timestamp="1659385829"&gt;1526&lt;/key&gt;&lt;key app="ENWeb" db-id=""&gt;0&lt;/key&gt;&lt;/foreign-keys&gt;&lt;ref-type name="Journal Article"&gt;17&lt;/ref-type&gt;&lt;contributors&gt;&lt;authors&gt;&lt;author&gt;Bowerman, Tracy&lt;/author&gt;&lt;author&gt;Roumasset, Adrienne&lt;/author&gt;&lt;author&gt;Keefer, Matthew L.&lt;/author&gt;&lt;author&gt;Sharpe, Cameron S.&lt;/author&gt;&lt;author&gt;Caudill, Christopher C.&lt;/author&gt;&lt;/authors&gt;&lt;/contributors&gt;&lt;titles&gt;&lt;title&gt;Prespawn Mortality of Female Chinook Salmon Increases with Water Temperature and Percent Hatchery Origin&lt;/title&gt;&lt;secondary-title&gt;Transactions of the American Fisheries Society&lt;/secondary-title&gt;&lt;/titles&gt;&lt;periodical&gt;&lt;full-title&gt;Transactions of the American Fisheries Society&lt;/full-title&gt;&lt;/periodical&gt;&lt;pages&gt;31-42&lt;/pages&gt;&lt;volume&gt;147&lt;/volume&gt;&lt;number&gt;1&lt;/number&gt;&lt;section&gt;31&lt;/section&gt;&lt;dates&gt;&lt;year&gt;2018&lt;/year&gt;&lt;/dates&gt;&lt;isbn&gt;0002-8487&amp;#xD;1548-8659&lt;/isbn&gt;&lt;urls&gt;&lt;/urls&gt;&lt;electronic-resource-num&gt;10.1002/tafs.10022&lt;/electronic-resource-num&gt;&lt;/record&gt;&lt;/Cite&gt;&lt;/EndNote&gt;</w:instrText>
      </w:r>
      <w:r>
        <w:fldChar w:fldCharType="separate"/>
      </w:r>
      <w:r>
        <w:rPr>
          <w:noProof/>
        </w:rPr>
        <w:t>(Bowerman</w:t>
      </w:r>
      <w:r w:rsidRPr="00547E3A">
        <w:rPr>
          <w:i/>
          <w:noProof/>
        </w:rPr>
        <w:t xml:space="preserve"> et al.</w:t>
      </w:r>
      <w:r>
        <w:rPr>
          <w:noProof/>
        </w:rPr>
        <w:t xml:space="preserve"> 2018; Johnson &amp; Friesen 2010)</w:t>
      </w:r>
      <w:r>
        <w:fldChar w:fldCharType="end"/>
      </w:r>
      <w:r>
        <w:t xml:space="preserve">. Access to historical spawning habitat on the McKenzie River is blocked by </w:t>
      </w:r>
      <w:r w:rsidRPr="00B26F30">
        <w:t>several</w:t>
      </w:r>
      <w:r>
        <w:t xml:space="preserve"> dams. Construction of Cougar Dam (158m) in 1964 on the South Fork McKenzie River impeded access to approximately 40 river km of the historically most productive reaches on the river (NMFS 2008)(Figure 1). </w:t>
      </w:r>
    </w:p>
    <w:p w14:paraId="06AD3E5F" w14:textId="77777777" w:rsidR="007535D4" w:rsidRDefault="007535D4" w:rsidP="007535D4">
      <w:pPr>
        <w:spacing w:line="360" w:lineRule="auto"/>
        <w:ind w:firstLine="720"/>
      </w:pPr>
      <w:r>
        <w:t>Adult hatchery-origin (HOR) salmon collected from</w:t>
      </w:r>
      <w:r w:rsidRPr="00D71476">
        <w:t xml:space="preserve"> the McKenzie </w:t>
      </w:r>
      <w:r>
        <w:t xml:space="preserve">and </w:t>
      </w:r>
      <w:proofErr w:type="spellStart"/>
      <w:r>
        <w:t>Leaburg</w:t>
      </w:r>
      <w:proofErr w:type="spellEnd"/>
      <w:r>
        <w:t xml:space="preserve"> hatcheries on the McKenzie River</w:t>
      </w:r>
      <w:r w:rsidRPr="00D71476">
        <w:t xml:space="preserve"> </w:t>
      </w:r>
      <w:r>
        <w:t xml:space="preserve">have been released above Cougar Dam since 1993 (Figure 1). We refer to these individuals as </w:t>
      </w:r>
      <w:r w:rsidRPr="00554D18">
        <w:rPr>
          <w:i/>
          <w:iCs/>
        </w:rPr>
        <w:t>hatchery outplants</w:t>
      </w:r>
      <w:r>
        <w:t xml:space="preserve">. The initial motivation for these releases was to re-establish historical ecosystem functions, including production of prey for ESA listed </w:t>
      </w:r>
      <w:r w:rsidRPr="005823FD">
        <w:t>bull trout (</w:t>
      </w:r>
      <w:r w:rsidRPr="005823FD">
        <w:rPr>
          <w:i/>
          <w:iCs/>
        </w:rPr>
        <w:t xml:space="preserve">Salvelinus </w:t>
      </w:r>
      <w:proofErr w:type="spellStart"/>
      <w:r w:rsidRPr="005823FD">
        <w:rPr>
          <w:i/>
          <w:iCs/>
        </w:rPr>
        <w:t>confluentus</w:t>
      </w:r>
      <w:proofErr w:type="spellEnd"/>
      <w:r w:rsidRPr="005823FD">
        <w:t>)</w:t>
      </w:r>
      <w:r>
        <w:t xml:space="preserve"> and transport of marine nutrients. However, anecdotal evidence suggested that offspring of hatchery outplants survived passage through Cougar Dam and returned to the South Fork McKenzie River as adults. A trap and haul facility was constructed at the base of Cougar Dam in 2010 (hereafter </w:t>
      </w:r>
      <w:r w:rsidRPr="001F2EEB">
        <w:rPr>
          <w:i/>
          <w:iCs/>
        </w:rPr>
        <w:t>the Cougar Trap</w:t>
      </w:r>
      <w:r>
        <w:t xml:space="preserve">). The Cougar Trap </w:t>
      </w:r>
      <w:r w:rsidRPr="00D71476">
        <w:t>has been operational throughout the spawning migration each year</w:t>
      </w:r>
      <w:r>
        <w:t xml:space="preserve"> since 2010, </w:t>
      </w:r>
      <w:r w:rsidRPr="00D71476">
        <w:t xml:space="preserve">except for </w:t>
      </w:r>
      <w:r>
        <w:t>July 19</w:t>
      </w:r>
      <w:r w:rsidRPr="00D71476">
        <w:t xml:space="preserve"> </w:t>
      </w:r>
      <w:r>
        <w:t xml:space="preserve">to </w:t>
      </w:r>
      <w:r w:rsidRPr="00D71476">
        <w:t>August</w:t>
      </w:r>
      <w:r>
        <w:t xml:space="preserve"> 6,</w:t>
      </w:r>
      <w:r>
        <w:rPr>
          <w:vertAlign w:val="superscript"/>
        </w:rPr>
        <w:t xml:space="preserve"> </w:t>
      </w:r>
      <w:r w:rsidRPr="00D71476">
        <w:t>2011</w:t>
      </w:r>
      <w:r>
        <w:t>.</w:t>
      </w:r>
      <w:r w:rsidRPr="00D71476">
        <w:t xml:space="preserve"> </w:t>
      </w:r>
      <w:r>
        <w:t xml:space="preserve">The Cougar Trap collects NOR salmon produced above the dam and a small number of HOR salmon. Importantly, NOR salmon that are not produced above the dam also volitionally enter the Cougar Trap and are collected (hereafter </w:t>
      </w:r>
      <w:r w:rsidRPr="001F2EEB">
        <w:rPr>
          <w:i/>
          <w:iCs/>
        </w:rPr>
        <w:t>NOR immigrants</w:t>
      </w:r>
      <w:r>
        <w:t xml:space="preserve">) </w: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pPC9EaXNw
bGF5VGV4dD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Q2l0ZT48QXV0aG9y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C9FbmROb3RlPn==
</w:fldData>
        </w:fldChar>
      </w:r>
      <w:r>
        <w:instrText xml:space="preserve"> ADDIN EN.CITE </w:instrTex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pPC9EaXNw
bGF5VGV4dD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Q2l0ZT48QXV0aG9y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C9FbmROb3RlPn==
</w:fldData>
        </w:fldChar>
      </w:r>
      <w:r>
        <w:instrText xml:space="preserve"> ADDIN EN.CITE.DATA </w:instrText>
      </w:r>
      <w:r>
        <w:fldChar w:fldCharType="end"/>
      </w:r>
      <w:r>
        <w:fldChar w:fldCharType="separate"/>
      </w:r>
      <w:r>
        <w:rPr>
          <w:noProof/>
        </w:rPr>
        <w:t>(Banks</w:t>
      </w:r>
      <w:r w:rsidRPr="00467FD0">
        <w:rPr>
          <w:i/>
          <w:noProof/>
        </w:rPr>
        <w:t xml:space="preserve"> et al.</w:t>
      </w:r>
      <w:r>
        <w:rPr>
          <w:noProof/>
        </w:rPr>
        <w:t xml:space="preserve"> 2013; Banks</w:t>
      </w:r>
      <w:r w:rsidRPr="00467FD0">
        <w:rPr>
          <w:i/>
          <w:noProof/>
        </w:rPr>
        <w:t xml:space="preserve"> et al.</w:t>
      </w:r>
      <w:r>
        <w:rPr>
          <w:noProof/>
        </w:rPr>
        <w:t xml:space="preserve"> 2016; Banks</w:t>
      </w:r>
      <w:r w:rsidRPr="00467FD0">
        <w:rPr>
          <w:i/>
          <w:noProof/>
        </w:rPr>
        <w:t xml:space="preserve"> et al.</w:t>
      </w:r>
      <w:r>
        <w:rPr>
          <w:noProof/>
        </w:rPr>
        <w:t xml:space="preserve"> 2014; Sard</w:t>
      </w:r>
      <w:r w:rsidRPr="00467FD0">
        <w:rPr>
          <w:i/>
          <w:noProof/>
        </w:rPr>
        <w:t xml:space="preserve"> et al.</w:t>
      </w:r>
      <w:r>
        <w:rPr>
          <w:noProof/>
        </w:rPr>
        <w:t xml:space="preserve"> 2016b)</w:t>
      </w:r>
      <w:r>
        <w:fldChar w:fldCharType="end"/>
      </w:r>
      <w:r>
        <w:t xml:space="preserve">. Salmon collected at the trap are loaded in trucks and released above Cougar Dam at one of five sites to spawn </w:t>
      </w:r>
      <w:r w:rsidRPr="00D71476">
        <w:t>(</w:t>
      </w:r>
      <w:r>
        <w:t>Figure</w:t>
      </w:r>
      <w:r w:rsidRPr="00D71476">
        <w:t xml:space="preserve"> 1)</w:t>
      </w:r>
      <w:r>
        <w:t xml:space="preserve">. Supplementation of the above dam </w:t>
      </w:r>
      <w:r w:rsidRPr="00D71476">
        <w:t xml:space="preserve">population </w:t>
      </w:r>
      <w:r>
        <w:t>with hatchery outplants</w:t>
      </w:r>
      <w:r w:rsidRPr="00222E56">
        <w:t xml:space="preserve"> </w:t>
      </w:r>
      <w:r>
        <w:t xml:space="preserve">from the McKenzie or </w:t>
      </w:r>
      <w:proofErr w:type="spellStart"/>
      <w:r>
        <w:lastRenderedPageBreak/>
        <w:t>Leaburg</w:t>
      </w:r>
      <w:proofErr w:type="spellEnd"/>
      <w:r>
        <w:t xml:space="preserve"> Hatcheries </w:t>
      </w:r>
      <w:r w:rsidRPr="00D71476">
        <w:t xml:space="preserve">has continued </w:t>
      </w:r>
      <w:r>
        <w:t xml:space="preserve">since construction of the Cougar Trap. Genetic evidence has also confirmed that precocial resident males and </w:t>
      </w:r>
      <w:proofErr w:type="spellStart"/>
      <w:r>
        <w:t>adfluvial</w:t>
      </w:r>
      <w:proofErr w:type="spellEnd"/>
      <w:r>
        <w:t xml:space="preserve"> females make a small contribution to the productivity of the above dam population </w:t>
      </w:r>
      <w:r>
        <w:fldChar w:fldCharType="begin"/>
      </w:r>
      <w:r>
        <w:instrText xml:space="preserve"> ADDIN EN.CITE &lt;EndNote&gt;&lt;Cite&gt;&lt;Author&gt;Sard&lt;/Author&gt;&lt;Year&gt;2016&lt;/Year&gt;&lt;RecNum&gt;1572&lt;/RecNum&gt;&lt;DisplayText&gt;(Sard&lt;style face="italic"&gt; et al.&lt;/style&gt; 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fldChar w:fldCharType="separate"/>
      </w:r>
      <w:r>
        <w:rPr>
          <w:noProof/>
        </w:rPr>
        <w:t>(Sard</w:t>
      </w:r>
      <w:r w:rsidRPr="00467FD0">
        <w:rPr>
          <w:i/>
          <w:noProof/>
        </w:rPr>
        <w:t xml:space="preserve"> et al.</w:t>
      </w:r>
      <w:r>
        <w:rPr>
          <w:noProof/>
        </w:rPr>
        <w:t xml:space="preserve"> 2016a)</w:t>
      </w:r>
      <w:r>
        <w:fldChar w:fldCharType="end"/>
      </w:r>
      <w:r>
        <w:t xml:space="preserve">. Therefore, spawners above Cougar dam are known to come from six sources: hatchery outplants, HOR salmon collected at the Cougar Trap, NOR salmon produced above the dam, NOR immigrants, precocial resident males, and </w:t>
      </w:r>
      <w:proofErr w:type="spellStart"/>
      <w:r>
        <w:t>adfluvial</w:t>
      </w:r>
      <w:proofErr w:type="spellEnd"/>
      <w:r>
        <w:t xml:space="preserve"> females.</w:t>
      </w:r>
    </w:p>
    <w:p w14:paraId="3F3E7504" w14:textId="77777777" w:rsidR="007535D4" w:rsidRDefault="007535D4" w:rsidP="007535D4">
      <w:pPr>
        <w:spacing w:line="360" w:lineRule="auto"/>
        <w:ind w:firstLine="720"/>
      </w:pPr>
      <w:r>
        <w:t xml:space="preserve">Two programs have been implemented to manage the disposition of NOR salmon collected at the Cougar Trap, late-season downstream release (LSDR) and downstream recycling. Under LSDR </w:t>
      </w:r>
      <w:r w:rsidRPr="00D71476">
        <w:t xml:space="preserve">all NOR Chinook salmon collected at </w:t>
      </w:r>
      <w:r>
        <w:t>the Cougar Trap</w:t>
      </w:r>
      <w:r w:rsidRPr="00D71476">
        <w:t xml:space="preserve"> after September 1 were double </w:t>
      </w:r>
      <w:proofErr w:type="spellStart"/>
      <w:r w:rsidRPr="00D71476">
        <w:t>floy</w:t>
      </w:r>
      <w:proofErr w:type="spellEnd"/>
      <w:r w:rsidRPr="00D71476">
        <w:t xml:space="preserve">-tagged and released </w:t>
      </w:r>
      <w:r>
        <w:t>on</w:t>
      </w:r>
      <w:r w:rsidRPr="00D71476">
        <w:t xml:space="preserve"> the mainstem</w:t>
      </w:r>
      <w:r>
        <w:t xml:space="preserve"> McKenzie River</w:t>
      </w:r>
      <w:r w:rsidRPr="00D71476">
        <w:t xml:space="preserve">, </w:t>
      </w:r>
      <w:r>
        <w:t xml:space="preserve">downstream of </w:t>
      </w:r>
      <w:r w:rsidRPr="00D71476">
        <w:t>the confluence with the South Fork</w:t>
      </w:r>
      <w:r>
        <w:t xml:space="preserve"> McKenzie River (Figure 1)</w:t>
      </w:r>
      <w:r w:rsidRPr="00D71476">
        <w:t xml:space="preserve">. After September 1, only </w:t>
      </w:r>
      <w:proofErr w:type="spellStart"/>
      <w:r w:rsidRPr="00D71476">
        <w:t>floy</w:t>
      </w:r>
      <w:proofErr w:type="spellEnd"/>
      <w:r w:rsidRPr="00D71476">
        <w:t xml:space="preserve">-tagged NOR Chinook salmon </w:t>
      </w:r>
      <w:r>
        <w:t xml:space="preserve">collected at the Cougar Trap </w:t>
      </w:r>
      <w:r w:rsidRPr="00D71476">
        <w:t xml:space="preserve">were released above the dam. </w:t>
      </w:r>
      <w:r>
        <w:t xml:space="preserve">The LSDR program was implemented in 2013 and 2014 and reduced above dam transport of NOR immigrants relative to NOR salmon produced above the dam </w:t>
      </w:r>
      <w:r>
        <w:fldChar w:fldCharType="begin">
          <w:fldData xml:space="preserve">PEVuZE5vdGU+PENpdGU+PEF1dGhvcj5CYW5rczwvQXV0aG9yPjxZZWFyPjIwMTY8L1llYXI+PFJl
Y051bT4xMzkzPC9SZWNOdW0+PERpc3BsYXlUZXh0PihCYW5rczxzdHlsZSBmYWNlPSJpdGFsaWMi
PiBldCBhbC48L3N0eWxlPiAyMDE2OyBCYW5rczxzdHlsZSBmYWNlPSJpdGFsaWMiPiBldCBhbC48
L3N0eWxlPiAyMDE0OyBTYXJkPHN0eWxlIGZhY2U9Iml0YWxpYyI+IGV0IGFsLjwvc3R5bGU+IDIw
MTZiKTwvRGlzcGxheVRleHQ+PHJlY29yZD48cmVjLW51bWJlcj4xMzkzPC9yZWMtbnVtYmVyPjxm
b3JlaWduLWtleXM+PGtleSBhcHA9IkVOIiBkYi1pZD0iZnN0ZHd0MHQzeHpyc2tld3p2bXhwc2Y4
MHh4MjU5OTByZnJkIiB0aW1lc3RhbXA9IjE1OTkxNjIwMDMiPjEzOTM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Sm9obnNvbiwgTS4gQS48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DctIDIwMTM8L3RpdGxlPjxzZWNvbmRhcnkt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</w:fldData>
        </w:fldChar>
      </w:r>
      <w:r>
        <w:instrText xml:space="preserve"> ADDIN EN.CITE </w:instrText>
      </w:r>
      <w:r>
        <w:fldChar w:fldCharType="begin">
          <w:fldData xml:space="preserve">PEVuZE5vdGU+PENpdGU+PEF1dGhvcj5CYW5rczwvQXV0aG9yPjxZZWFyPjIwMTY8L1llYXI+PFJl
Y051bT4xMzkzPC9SZWNOdW0+PERpc3BsYXlUZXh0PihCYW5rczxzdHlsZSBmYWNlPSJpdGFsaWMi
PiBldCBhbC48L3N0eWxlPiAyMDE2OyBCYW5rczxzdHlsZSBmYWNlPSJpdGFsaWMiPiBldCBhbC48
L3N0eWxlPiAyMDE0OyBTYXJkPHN0eWxlIGZhY2U9Iml0YWxpYyI+IGV0IGFsLjwvc3R5bGU+IDIw
MTZiKTwvRGlzcGxheVRleHQ+PHJlY29yZD48cmVjLW51bWJlcj4xMzkzPC9yZWMtbnVtYmVyPjxm
b3JlaWduLWtleXM+PGtleSBhcHA9IkVOIiBkYi1pZD0iZnN0ZHd0MHQzeHpyc2tld3p2bXhwc2Y4
MHh4MjU5OTByZnJkIiB0aW1lc3RhbXA9IjE1OTkxNjIwMDMiPjEzOTM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Sm9obnNvbiwgTS4gQS48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DctIDIwMTM8L3RpdGxlPjxzZWNvbmRhcnkt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</w:fldData>
        </w:fldChar>
      </w:r>
      <w:r>
        <w:instrText xml:space="preserve"> ADDIN EN.CITE.DATA </w:instrText>
      </w:r>
      <w:r>
        <w:fldChar w:fldCharType="end"/>
      </w:r>
      <w:r>
        <w:fldChar w:fldCharType="separate"/>
      </w:r>
      <w:r>
        <w:rPr>
          <w:noProof/>
        </w:rPr>
        <w:t>(Banks</w:t>
      </w:r>
      <w:r w:rsidRPr="001F2EEB">
        <w:rPr>
          <w:i/>
          <w:noProof/>
        </w:rPr>
        <w:t xml:space="preserve"> et al.</w:t>
      </w:r>
      <w:r>
        <w:rPr>
          <w:noProof/>
        </w:rPr>
        <w:t xml:space="preserve"> 2016; Banks</w:t>
      </w:r>
      <w:r w:rsidRPr="001F2EEB">
        <w:rPr>
          <w:i/>
          <w:noProof/>
        </w:rPr>
        <w:t xml:space="preserve"> et al.</w:t>
      </w:r>
      <w:r>
        <w:rPr>
          <w:noProof/>
        </w:rPr>
        <w:t xml:space="preserve"> 2014; Sard</w:t>
      </w:r>
      <w:r w:rsidRPr="001F2EEB">
        <w:rPr>
          <w:i/>
          <w:noProof/>
        </w:rPr>
        <w:t xml:space="preserve"> et al.</w:t>
      </w:r>
      <w:r>
        <w:rPr>
          <w:noProof/>
        </w:rPr>
        <w:t xml:space="preserve"> 2016b)</w:t>
      </w:r>
      <w:r>
        <w:fldChar w:fldCharType="end"/>
      </w:r>
      <w:r>
        <w:t>. Downstream recycling has been implemented each year since 2015. Under downstream recycling</w:t>
      </w:r>
      <w:r w:rsidRPr="009F1A5A">
        <w:t>, all NOR Chinook salmon</w:t>
      </w:r>
      <w:r>
        <w:t xml:space="preserve"> </w:t>
      </w:r>
      <w:r w:rsidRPr="009F1A5A">
        <w:t xml:space="preserve">collected at the Cougar Trap, regardless of date, </w:t>
      </w:r>
      <w:r>
        <w:t xml:space="preserve">are </w:t>
      </w:r>
      <w:r w:rsidRPr="009F1A5A">
        <w:t xml:space="preserve">double </w:t>
      </w:r>
      <w:proofErr w:type="spellStart"/>
      <w:r w:rsidRPr="009F1A5A">
        <w:t>floy</w:t>
      </w:r>
      <w:proofErr w:type="spellEnd"/>
      <w:r w:rsidRPr="009F1A5A">
        <w:t xml:space="preserve">-tagged and released into the mainstem, </w:t>
      </w:r>
      <w:r>
        <w:t xml:space="preserve">downstream of </w:t>
      </w:r>
      <w:r w:rsidRPr="009F1A5A">
        <w:t>the confluence with the South Fork</w:t>
      </w:r>
      <w:r>
        <w:t xml:space="preserve"> McKenzie River</w:t>
      </w:r>
      <w:r w:rsidRPr="009F1A5A">
        <w:t xml:space="preserve">. Among NOR salmon collected at the Cougar Trap, only those with </w:t>
      </w:r>
      <w:proofErr w:type="spellStart"/>
      <w:r w:rsidRPr="009F1A5A">
        <w:t>floy</w:t>
      </w:r>
      <w:proofErr w:type="spellEnd"/>
      <w:r w:rsidRPr="009F1A5A">
        <w:t xml:space="preserve">-tags </w:t>
      </w:r>
      <w:r>
        <w:t>are</w:t>
      </w:r>
      <w:r w:rsidRPr="009F1A5A">
        <w:t xml:space="preserve"> released above the dam. </w:t>
      </w:r>
    </w:p>
    <w:p w14:paraId="5A1BDE43" w14:textId="77777777" w:rsidR="007535D4" w:rsidRPr="000E6A4F" w:rsidRDefault="007535D4" w:rsidP="007535D4">
      <w:pPr>
        <w:spacing w:line="360" w:lineRule="auto"/>
        <w:ind w:firstLine="720"/>
      </w:pPr>
      <w:r w:rsidRPr="00D71476">
        <w:t xml:space="preserve">To date, there is no assisted downstream passage for juveniles produced above the dam. Instead, juvenile fish </w:t>
      </w:r>
      <w:r>
        <w:t>must navigate through the reservoir and</w:t>
      </w:r>
      <w:r w:rsidRPr="00D71476">
        <w:t xml:space="preserve"> volitionally</w:t>
      </w:r>
      <w:r>
        <w:t xml:space="preserve"> pass the dam</w:t>
      </w:r>
      <w:r w:rsidRPr="00D71476">
        <w:t>, either by passage through hydroelectric turbines or over a steep, 73 m regulating outlet</w:t>
      </w:r>
      <w:r>
        <w:t xml:space="preserve"> </w:t>
      </w:r>
      <w:r w:rsidRPr="00D71476">
        <w:t>spillway.</w:t>
      </w:r>
      <w:r>
        <w:t xml:space="preserve"> Downstream passage of outmigrants through Cougar Reservoir and Dam is associated with high mortality </w:t>
      </w:r>
      <w:r>
        <w:fldChar w:fldCharType="begin">
          <w:fldData xml:space="preserve">PEVuZE5vdGU+PENpdGU+PEF1dGhvcj5Sb21lcjwvQXV0aG9yPjxZZWFyPjIwMTY8L1llYXI+PFJl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</w:fldData>
        </w:fldChar>
      </w:r>
      <w:r>
        <w:instrText xml:space="preserve"> ADDIN EN.CITE </w:instrText>
      </w:r>
      <w:r>
        <w:fldChar w:fldCharType="begin">
          <w:fldData xml:space="preserve">PEVuZE5vdGU+PENpdGU+PEF1dGhvcj5Sb21lcjwvQXV0aG9yPjxZZWFyPjIwMTY8L1llYXI+PFJl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</w:fldData>
        </w:fldChar>
      </w:r>
      <w:r>
        <w:instrText xml:space="preserve"> ADDIN EN.CITE.DATA </w:instrText>
      </w:r>
      <w:r>
        <w:fldChar w:fldCharType="end"/>
      </w:r>
      <w:r>
        <w:fldChar w:fldCharType="separate"/>
      </w:r>
      <w:r>
        <w:rPr>
          <w:noProof/>
        </w:rPr>
        <w:t>(Beeman</w:t>
      </w:r>
      <w:r w:rsidRPr="00314A60">
        <w:rPr>
          <w:i/>
          <w:noProof/>
        </w:rPr>
        <w:t xml:space="preserve"> et al.</w:t>
      </w:r>
      <w:r>
        <w:rPr>
          <w:noProof/>
        </w:rPr>
        <w:t xml:space="preserve"> 2014; Duncan 2011; Monzyk</w:t>
      </w:r>
      <w:r w:rsidRPr="00314A60">
        <w:rPr>
          <w:i/>
          <w:noProof/>
        </w:rPr>
        <w:t xml:space="preserve"> et al.</w:t>
      </w:r>
      <w:r>
        <w:rPr>
          <w:noProof/>
        </w:rPr>
        <w:t xml:space="preserve"> 2015; Romer</w:t>
      </w:r>
      <w:r w:rsidRPr="00314A60">
        <w:rPr>
          <w:i/>
          <w:noProof/>
        </w:rPr>
        <w:t xml:space="preserve"> et al.</w:t>
      </w:r>
      <w:r>
        <w:rPr>
          <w:noProof/>
        </w:rPr>
        <w:t xml:space="preserve"> 2016)</w:t>
      </w:r>
      <w:r>
        <w:fldChar w:fldCharType="end"/>
      </w:r>
      <w:r>
        <w:t>.</w:t>
      </w:r>
    </w:p>
    <w:p w14:paraId="7A2A98F0" w14:textId="77777777" w:rsidR="007535D4" w:rsidRPr="00345D6C" w:rsidRDefault="007535D4" w:rsidP="007535D4">
      <w:pPr>
        <w:spacing w:line="360" w:lineRule="auto"/>
      </w:pPr>
    </w:p>
    <w:p w14:paraId="4F3A1EE8" w14:textId="77777777" w:rsidR="007535D4" w:rsidRDefault="007535D4" w:rsidP="007535D4">
      <w:pPr>
        <w:spacing w:line="360" w:lineRule="auto"/>
        <w:rPr>
          <w:i/>
          <w:iCs/>
        </w:rPr>
      </w:pPr>
      <w:r w:rsidRPr="000E3E5B">
        <w:rPr>
          <w:u w:val="single"/>
        </w:rPr>
        <w:t>Sampling</w:t>
      </w:r>
    </w:p>
    <w:p w14:paraId="03C07D88" w14:textId="77777777" w:rsidR="007535D4" w:rsidRPr="00D71476" w:rsidRDefault="007535D4" w:rsidP="007535D4">
      <w:pPr>
        <w:spacing w:line="360" w:lineRule="auto"/>
        <w:ind w:firstLine="720"/>
      </w:pPr>
      <w:r>
        <w:t xml:space="preserve">Fin clips were taken from </w:t>
      </w:r>
      <w:r w:rsidRPr="00D71476">
        <w:t xml:space="preserve">nearly all NOR Chinook salmon that entered the </w:t>
      </w:r>
      <w:r>
        <w:t>Cougar Trap</w:t>
      </w:r>
      <w:r w:rsidRPr="00D71476">
        <w:t xml:space="preserve"> </w:t>
      </w:r>
      <w:r>
        <w:t xml:space="preserve">from 2010 – 2015 </w:t>
      </w:r>
      <w:r w:rsidRPr="00D71476">
        <w:t>and nearly all Chinook salmon released above the dam, regardless of origin</w:t>
      </w:r>
      <w:r>
        <w:t xml:space="preserve">, from 2007 – 2013 and used in previous evaluations of the reintroduction efforts above Cougar </w:t>
      </w:r>
      <w:r>
        <w:lastRenderedPageBreak/>
        <w:t xml:space="preserve">Dam </w:t>
      </w:r>
      <w:r>
        <w:fldChar w:fldCharType="begin">
          <w:fldData xml:space="preserve">PEVuZE5vdGU+PENpdGU+PEF1dGhvcj5CYW5rczwvQXV0aG9yPjxZZWFyPjIwMTY8L1llYXI+PFJl
Y051bT4xMzkzPC9SZWNOdW0+PERpc3BsYXlUZXh0PihCYW5rczxzdHlsZSBmYWNlPSJpdGFsaWMi
PiBldCBhbC48L3N0eWxlPiAyMDEzOyBCYW5rczxzdHlsZSBmYWNlPSJpdGFsaWMiPiBldCBhbC48
L3N0eWxlPiAyMDE2OyBCYW5rczxzdHlsZSBmYWNlPSJpdGFsaWMiPiBldCBhbC48L3N0eWxlPiAy
MDE0OyBTYXJkPHN0eWxlIGZhY2U9Iml0YWxpYyI+IGV0IGFsLjwvc3R5bGU+IDIwMTZiOyBTYXJk
PHN0eWxlIGZhY2U9Iml0YWxpYyI+IGV0IGFsLjwvc3R5bGU+IDIwMTUpPC9EaXNwbGF5VGV4dD48
cmVjb3JkPjxyZWMtbnVtYmVyPjEzOTM8L3JlYy1udW1iZXI+PGZvcmVpZ24ta2V5cz48a2V5IGFw
cD0iRU4iIGRiLWlkPSJmc3Rkd3QwdDN4enJza2V3enZteHBzZjgweHgyNTk5MHJmcmQiIHRpbWVz
dGFtcD0iMTU5OTE2MjAwMyI+MTM5Mz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Kb2huc29uLCBNLiBBLjwvYXV0aG9yPjwvYXV0aG9ycz48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instrText xml:space="preserve"> ADDIN EN.CITE </w:instrText>
      </w:r>
      <w:r>
        <w:fldChar w:fldCharType="begin">
          <w:fldData xml:space="preserve">PEVuZE5vdGU+PENpdGU+PEF1dGhvcj5CYW5rczwvQXV0aG9yPjxZZWFyPjIwMTY8L1llYXI+PFJl
Y051bT4xMzkzPC9SZWNOdW0+PERpc3BsYXlUZXh0PihCYW5rczxzdHlsZSBmYWNlPSJpdGFsaWMi
PiBldCBhbC48L3N0eWxlPiAyMDEzOyBCYW5rczxzdHlsZSBmYWNlPSJpdGFsaWMiPiBldCBhbC48
L3N0eWxlPiAyMDE2OyBCYW5rczxzdHlsZSBmYWNlPSJpdGFsaWMiPiBldCBhbC48L3N0eWxlPiAy
MDE0OyBTYXJkPHN0eWxlIGZhY2U9Iml0YWxpYyI+IGV0IGFsLjwvc3R5bGU+IDIwMTZiOyBTYXJk
PHN0eWxlIGZhY2U9Iml0YWxpYyI+IGV0IGFsLjwvc3R5bGU+IDIwMTUpPC9EaXNwbGF5VGV4dD48
cmVjb3JkPjxyZWMtbnVtYmVyPjEzOTM8L3JlYy1udW1iZXI+PGZvcmVpZ24ta2V5cz48a2V5IGFw
cD0iRU4iIGRiLWlkPSJmc3Rkd3QwdDN4enJza2V3enZteHBzZjgweHgyNTk5MHJmcmQiIHRpbWVz
dGFtcD0iMTU5OTE2MjAwMyI+MTM5Mz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Kb2huc29uLCBNLiBBLjwvYXV0aG9yPjwvYXV0aG9ycz48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instrText xml:space="preserve"> ADDIN EN.CITE.DATA </w:instrText>
      </w:r>
      <w:r>
        <w:fldChar w:fldCharType="end"/>
      </w:r>
      <w:r>
        <w:fldChar w:fldCharType="separate"/>
      </w:r>
      <w:r>
        <w:rPr>
          <w:noProof/>
        </w:rPr>
        <w:t>(Banks</w:t>
      </w:r>
      <w:r w:rsidRPr="00C50035">
        <w:rPr>
          <w:i/>
          <w:noProof/>
        </w:rPr>
        <w:t xml:space="preserve"> et al.</w:t>
      </w:r>
      <w:r>
        <w:rPr>
          <w:noProof/>
        </w:rPr>
        <w:t xml:space="preserve"> 2013; Banks</w:t>
      </w:r>
      <w:r w:rsidRPr="00C50035">
        <w:rPr>
          <w:i/>
          <w:noProof/>
        </w:rPr>
        <w:t xml:space="preserve"> et al.</w:t>
      </w:r>
      <w:r>
        <w:rPr>
          <w:noProof/>
        </w:rPr>
        <w:t xml:space="preserve"> 2016; Banks</w:t>
      </w:r>
      <w:r w:rsidRPr="00C50035">
        <w:rPr>
          <w:i/>
          <w:noProof/>
        </w:rPr>
        <w:t xml:space="preserve"> et al.</w:t>
      </w:r>
      <w:r>
        <w:rPr>
          <w:noProof/>
        </w:rPr>
        <w:t xml:space="preserve"> 2014; Sard</w:t>
      </w:r>
      <w:r w:rsidRPr="00C50035">
        <w:rPr>
          <w:i/>
          <w:noProof/>
        </w:rPr>
        <w:t xml:space="preserve"> et al.</w:t>
      </w:r>
      <w:r>
        <w:rPr>
          <w:noProof/>
        </w:rPr>
        <w:t xml:space="preserve"> 2016b; Sard</w:t>
      </w:r>
      <w:r w:rsidRPr="00C50035">
        <w:rPr>
          <w:i/>
          <w:noProof/>
        </w:rPr>
        <w:t xml:space="preserve"> et al.</w:t>
      </w:r>
      <w:r>
        <w:rPr>
          <w:noProof/>
        </w:rPr>
        <w:t xml:space="preserve"> 2015)</w:t>
      </w:r>
      <w:r>
        <w:fldChar w:fldCharType="end"/>
      </w:r>
      <w:r w:rsidRPr="00D71476">
        <w:t xml:space="preserve">. </w:t>
      </w:r>
      <w:r>
        <w:t xml:space="preserve">We extended sampling to include fin clips from </w:t>
      </w:r>
      <w:r w:rsidRPr="00D71476">
        <w:t xml:space="preserve">nearly all NOR Chinook salmon that entered the </w:t>
      </w:r>
      <w:r>
        <w:t>Cougar Trap</w:t>
      </w:r>
      <w:r w:rsidRPr="00D71476">
        <w:t xml:space="preserve"> </w:t>
      </w:r>
      <w:r>
        <w:t xml:space="preserve">from 2010 – 2020 </w:t>
      </w:r>
      <w:r w:rsidRPr="00D71476">
        <w:t>and nearly all Chinook salmon released above the dam, regardless of origin</w:t>
      </w:r>
      <w:r>
        <w:t xml:space="preserve">, from 2007 – 2017. We also include fin clips </w:t>
      </w:r>
      <w:r w:rsidRPr="00A21707">
        <w:t>collected</w:t>
      </w:r>
      <w:r w:rsidRPr="00D71476">
        <w:t xml:space="preserve"> from NOR Chinook salmon carcasses identified during spawning ground surveys (SGSs) on the South Fork McKenzie River from 2011</w:t>
      </w:r>
      <w:r>
        <w:t xml:space="preserve"> – </w:t>
      </w:r>
      <w:r w:rsidRPr="00D71476">
        <w:t>2019, including SGSs above the dam and SGS</w:t>
      </w:r>
      <w:r>
        <w:t>s</w:t>
      </w:r>
      <w:r w:rsidRPr="00D71476">
        <w:t xml:space="preserve"> between the confluence with the mainstem </w:t>
      </w:r>
      <w:r>
        <w:t xml:space="preserve">McKenzie River </w:t>
      </w:r>
      <w:r w:rsidRPr="00D71476">
        <w:t xml:space="preserve">and the dam. Additionally, </w:t>
      </w:r>
      <w:r>
        <w:t>we include fin clips</w:t>
      </w:r>
      <w:r w:rsidRPr="00D71476">
        <w:t xml:space="preserve"> collected from precocial male Chinook salmon identified on spawning grounds </w:t>
      </w:r>
      <w:r>
        <w:t xml:space="preserve">above the dam </w:t>
      </w:r>
      <w:r w:rsidRPr="00D71476">
        <w:t>during 2014.</w:t>
      </w:r>
    </w:p>
    <w:p w14:paraId="0A9C7651" w14:textId="77777777" w:rsidR="007535D4" w:rsidRPr="00D71476" w:rsidRDefault="007535D4" w:rsidP="007535D4">
      <w:pPr>
        <w:spacing w:line="360" w:lineRule="auto"/>
        <w:rPr>
          <w:sz w:val="20"/>
          <w:szCs w:val="20"/>
        </w:rPr>
      </w:pPr>
    </w:p>
    <w:p w14:paraId="2F73C5D6" w14:textId="77777777" w:rsidR="007535D4" w:rsidRPr="000E3E5B" w:rsidRDefault="007535D4" w:rsidP="007535D4">
      <w:pPr>
        <w:spacing w:line="360" w:lineRule="auto"/>
        <w:rPr>
          <w:u w:val="single"/>
        </w:rPr>
      </w:pPr>
      <w:r w:rsidRPr="000E3E5B">
        <w:rPr>
          <w:u w:val="single"/>
        </w:rPr>
        <w:t>Genetic Data</w:t>
      </w:r>
    </w:p>
    <w:p w14:paraId="0779765E" w14:textId="77777777" w:rsidR="007535D4" w:rsidRPr="00D71476" w:rsidRDefault="007535D4" w:rsidP="007535D4">
      <w:pPr>
        <w:spacing w:line="360" w:lineRule="auto"/>
        <w:ind w:firstLine="720"/>
      </w:pPr>
      <w:r>
        <w:t>A</w:t>
      </w:r>
      <w:r w:rsidRPr="00D71476">
        <w:t xml:space="preserve">ll NOR Chinook salmon sampled from 2016 – 2020, and all sampled Chinook salmon released above </w:t>
      </w:r>
      <w:r>
        <w:t>Cougar Dam</w:t>
      </w:r>
      <w:r w:rsidRPr="00D71476">
        <w:t xml:space="preserve"> from 2014</w:t>
      </w:r>
      <w:r>
        <w:t xml:space="preserve"> – </w:t>
      </w:r>
      <w:r w:rsidRPr="00D71476">
        <w:t xml:space="preserve">2017 were genotyped at a panel of microsatellite loci. Whole genomic DNA was isolated from </w:t>
      </w:r>
      <w:r>
        <w:t>fin clips</w:t>
      </w:r>
      <w:r w:rsidRPr="00D71476">
        <w:t xml:space="preserve"> using the protocol of Ivanova </w:t>
      </w:r>
      <w:r w:rsidRPr="00E75B1D">
        <w:t>et al</w:t>
      </w:r>
      <w:r w:rsidRPr="00D71476">
        <w:rPr>
          <w:i/>
          <w:iCs/>
        </w:rPr>
        <w:t>.</w:t>
      </w:r>
      <w:r w:rsidRPr="00D71476">
        <w:t xml:space="preserve"> </w:t>
      </w:r>
      <w:r>
        <w:fldChar w:fldCharType="begin"/>
      </w:r>
      <w:r>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fldChar w:fldCharType="separate"/>
      </w:r>
      <w:r>
        <w:rPr>
          <w:noProof/>
        </w:rPr>
        <w:t>(2006)</w:t>
      </w:r>
      <w:r>
        <w:fldChar w:fldCharType="end"/>
      </w:r>
      <w:r>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fldChar w:fldCharType="begin">
          <w:fldData xml:space="preserve">PEVuZE5vdGU+PENpdGU+PEF1dGhvcj5CYW5rczwvQXV0aG9yPjxZZWFyPjE5OTk8L1llYXI+PFJl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</w:fldData>
        </w:fldChar>
      </w:r>
      <w:r>
        <w:instrText xml:space="preserve"> ADDIN EN.CITE </w:instrText>
      </w:r>
      <w:r>
        <w:fldChar w:fldCharType="begin">
          <w:fldData xml:space="preserve">PEVuZE5vdGU+PENpdGU+PEF1dGhvcj5CYW5rczwvQXV0aG9yPjxZZWFyPjE5OTk8L1llYXI+PFJl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</w:fldData>
        </w:fldChar>
      </w:r>
      <w:r>
        <w:instrText xml:space="preserve"> ADDIN EN.CITE.DATA </w:instrText>
      </w:r>
      <w:r>
        <w:fldChar w:fldCharType="end"/>
      </w:r>
      <w:r>
        <w:fldChar w:fldCharType="separate"/>
      </w:r>
      <w:r>
        <w:rPr>
          <w:noProof/>
        </w:rPr>
        <w:t>(Banks</w:t>
      </w:r>
      <w:r w:rsidRPr="00C50035">
        <w:rPr>
          <w:i/>
          <w:noProof/>
        </w:rPr>
        <w:t xml:space="preserve"> et al.</w:t>
      </w:r>
      <w:r>
        <w:rPr>
          <w:noProof/>
        </w:rPr>
        <w:t xml:space="preserve"> 1999; Greig</w:t>
      </w:r>
      <w:r w:rsidRPr="00C50035">
        <w:rPr>
          <w:i/>
          <w:noProof/>
        </w:rPr>
        <w:t xml:space="preserve"> et al.</w:t>
      </w:r>
      <w:r>
        <w:rPr>
          <w:noProof/>
        </w:rPr>
        <w:t xml:space="preserve"> 2003; Naish &amp; Park 2002; Williamson</w:t>
      </w:r>
      <w:r w:rsidRPr="00C50035">
        <w:rPr>
          <w:i/>
          <w:noProof/>
        </w:rPr>
        <w:t xml:space="preserve"> et al.</w:t>
      </w:r>
      <w:r>
        <w:rPr>
          <w:noProof/>
        </w:rPr>
        <w:t xml:space="preserve"> 2002)</w:t>
      </w:r>
      <w:r>
        <w:fldChar w:fldCharType="end"/>
      </w:r>
      <w:r>
        <w:t xml:space="preserve"> </w:t>
      </w:r>
      <w:r w:rsidRPr="00D71476">
        <w:t xml:space="preserve">and at the sex-linked marker, </w:t>
      </w:r>
      <w:r w:rsidRPr="00D71476">
        <w:rPr>
          <w:i/>
        </w:rPr>
        <w:t>Oty3</w:t>
      </w:r>
      <w:r w:rsidRPr="00D71476">
        <w:t xml:space="preserve">, to determine sex </w:t>
      </w:r>
      <w:r>
        <w:fldChar w:fldCharType="begin"/>
      </w:r>
      <w:r>
        <w:instrText xml:space="preserve"> ADDIN EN.CITE &lt;EndNote&gt;&lt;Cite&gt;&lt;Author&gt;Brunelli&lt;/Author&gt;&lt;Year&gt;2008&lt;/Year&gt;&lt;RecNum&gt;1549&lt;/RecNum&gt;&lt;DisplayText&gt;(Brunelli&lt;style face="italic"&gt; et al.&lt;/style&gt;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fldChar w:fldCharType="separate"/>
      </w:r>
      <w:r>
        <w:rPr>
          <w:noProof/>
        </w:rPr>
        <w:t>(Brunelli</w:t>
      </w:r>
      <w:r w:rsidRPr="00C50035">
        <w:rPr>
          <w:i/>
          <w:noProof/>
        </w:rPr>
        <w:t xml:space="preserve"> et al.</w:t>
      </w:r>
      <w:r>
        <w:rPr>
          <w:noProof/>
        </w:rPr>
        <w:t xml:space="preserve"> 2008)</w:t>
      </w:r>
      <w:r>
        <w:fldChar w:fldCharType="end"/>
      </w:r>
      <w:r>
        <w:t>.</w:t>
      </w:r>
      <w:r w:rsidRPr="00D71476">
        <w:t xml:space="preserve"> Loci were amplified using polymerase chain reaction (PCR), PCR products were visualized on an ABI 3730xl DNA analyzer, and allele sizes scored using GENEMAPPER software (Version 5.0, Applied Biosystems, Inc., Foster City, CA). </w:t>
      </w:r>
      <w:r>
        <w:t xml:space="preserve">We also collated the unfiltered genotype data for all individuals that were genotyped in previous evaluations at the same microsatellite loci </w: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7IFNhcmQ8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kpvaG5zb24sIE0uIEEuPC9hdXRob3I+PC9hdXRob3JzPjwvY29udHJpYnV0b3Jz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instrText xml:space="preserve"> ADDIN EN.CITE </w:instrTex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FNhcmQ8c3R5bGUgZmFjZT0iaXRhbGljIj4gZXQgYWwuPC9zdHlsZT4gMjAxNmI7IFNhcmQ8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kpvaG5zb24sIE0uIEEuPC9hdXRob3I+PC9hdXRob3JzPjwvY29udHJpYnV0b3Jz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</w:fldData>
        </w:fldChar>
      </w:r>
      <w:r>
        <w:instrText xml:space="preserve"> ADDIN EN.CITE.DATA </w:instrText>
      </w:r>
      <w:r>
        <w:fldChar w:fldCharType="end"/>
      </w:r>
      <w:r>
        <w:fldChar w:fldCharType="separate"/>
      </w:r>
      <w:r>
        <w:rPr>
          <w:noProof/>
        </w:rPr>
        <w:t>(Banks</w:t>
      </w:r>
      <w:r w:rsidRPr="00C50035">
        <w:rPr>
          <w:i/>
          <w:noProof/>
        </w:rPr>
        <w:t xml:space="preserve"> et al.</w:t>
      </w:r>
      <w:r>
        <w:rPr>
          <w:noProof/>
        </w:rPr>
        <w:t xml:space="preserve"> 2013; Banks</w:t>
      </w:r>
      <w:r w:rsidRPr="00C50035">
        <w:rPr>
          <w:i/>
          <w:noProof/>
        </w:rPr>
        <w:t xml:space="preserve"> et al.</w:t>
      </w:r>
      <w:r>
        <w:rPr>
          <w:noProof/>
        </w:rPr>
        <w:t xml:space="preserve"> 2016; Banks</w:t>
      </w:r>
      <w:r w:rsidRPr="00C50035">
        <w:rPr>
          <w:i/>
          <w:noProof/>
        </w:rPr>
        <w:t xml:space="preserve"> et al.</w:t>
      </w:r>
      <w:r>
        <w:rPr>
          <w:noProof/>
        </w:rPr>
        <w:t xml:space="preserve"> 2014; Sard</w:t>
      </w:r>
      <w:r w:rsidRPr="00C50035">
        <w:rPr>
          <w:i/>
          <w:noProof/>
        </w:rPr>
        <w:t xml:space="preserve"> et al.</w:t>
      </w:r>
      <w:r>
        <w:rPr>
          <w:noProof/>
        </w:rPr>
        <w:t xml:space="preserve"> 2016b; Sard</w:t>
      </w:r>
      <w:r w:rsidRPr="00C50035">
        <w:rPr>
          <w:i/>
          <w:noProof/>
        </w:rPr>
        <w:t xml:space="preserve"> et al.</w:t>
      </w:r>
      <w:r>
        <w:rPr>
          <w:noProof/>
        </w:rPr>
        <w:t xml:space="preserve"> 2015)</w:t>
      </w:r>
      <w:r>
        <w:fldChar w:fldCharType="end"/>
      </w:r>
      <w:r>
        <w:t xml:space="preserve">, including all </w:t>
      </w:r>
      <w:r w:rsidRPr="00D71476">
        <w:t>NOR Chinook salmon sampled from 201</w:t>
      </w:r>
      <w:r>
        <w:t>0</w:t>
      </w:r>
      <w:r w:rsidRPr="00D71476">
        <w:t xml:space="preserve"> – 20</w:t>
      </w:r>
      <w:r>
        <w:t>15</w:t>
      </w:r>
      <w:r w:rsidRPr="00D71476">
        <w:t xml:space="preserve">, and all sampled Chinook salmon released above </w:t>
      </w:r>
      <w:r>
        <w:t>Cougar Dam</w:t>
      </w:r>
      <w:r w:rsidRPr="00D71476">
        <w:t xml:space="preserve"> from 20</w:t>
      </w:r>
      <w:r>
        <w:t>07</w:t>
      </w:r>
      <w:r w:rsidRPr="00D71476">
        <w:t xml:space="preserve"> </w:t>
      </w:r>
      <w:r>
        <w:t>–</w:t>
      </w:r>
      <w:r w:rsidRPr="00D71476">
        <w:t xml:space="preserve"> 201</w:t>
      </w:r>
      <w:r>
        <w:t>3. These data were appended to those collected for the present study before genotype quality filtering.</w:t>
      </w:r>
    </w:p>
    <w:p w14:paraId="59BE9C89" w14:textId="77777777" w:rsidR="007535D4" w:rsidRDefault="007535D4" w:rsidP="007535D4">
      <w:pPr>
        <w:spacing w:line="360" w:lineRule="auto"/>
        <w:ind w:firstLine="720"/>
      </w:pPr>
      <w:r>
        <w:t>After genotype data collection and collation, we conducted genotype quality filtering and removed potential duplicates. Salmon</w:t>
      </w:r>
      <w:r w:rsidRPr="00D71476">
        <w:t xml:space="preserve"> with</w:t>
      </w:r>
      <w:r>
        <w:t xml:space="preserve"> </w:t>
      </w:r>
      <w:r w:rsidRPr="00D71476">
        <w:t xml:space="preserve">genotypes at </w:t>
      </w:r>
      <w:r>
        <w:t>less than</w:t>
      </w:r>
      <w:r w:rsidRPr="00D71476">
        <w:t xml:space="preserve"> </w:t>
      </w:r>
      <w:r>
        <w:t>seven</w:t>
      </w:r>
      <w:r w:rsidRPr="00D71476">
        <w:t xml:space="preserve"> loci were excluded, a threshold determined based on the sequential cumulative non-exclusion probabilities observed among loci. </w:t>
      </w:r>
      <w:proofErr w:type="spellStart"/>
      <w:r w:rsidRPr="00D71476">
        <w:t>Multilocus</w:t>
      </w:r>
      <w:proofErr w:type="spellEnd"/>
      <w:r w:rsidRPr="00D71476">
        <w:t xml:space="preserve"> genotypes were then compared among individuals to identify salmon that could have been sampled more than once</w:t>
      </w:r>
      <w:r>
        <w:t xml:space="preserve">. </w:t>
      </w:r>
      <w:r w:rsidRPr="00D71476">
        <w:t xml:space="preserve">For example, NOR </w:t>
      </w:r>
      <w:r w:rsidRPr="00D71476">
        <w:lastRenderedPageBreak/>
        <w:t xml:space="preserve">Chinook salmon sampled at </w:t>
      </w:r>
      <w:r>
        <w:t>the Cougar Trap</w:t>
      </w:r>
      <w:r w:rsidRPr="00D71476">
        <w:t xml:space="preserve"> </w:t>
      </w:r>
      <w:r>
        <w:t>might be</w:t>
      </w:r>
      <w:r w:rsidRPr="00D71476">
        <w:t xml:space="preserve"> later sampled as carcasses. We </w:t>
      </w:r>
      <w:r>
        <w:t>considered</w:t>
      </w:r>
      <w:r w:rsidRPr="00D71476">
        <w:t xml:space="preserve"> individuals first </w:t>
      </w:r>
      <w:r>
        <w:t>collected</w:t>
      </w:r>
      <w:r w:rsidRPr="00D71476">
        <w:t xml:space="preserve"> at </w:t>
      </w:r>
      <w:r>
        <w:t>the Cougar Trap</w:t>
      </w:r>
      <w:r w:rsidRPr="00D71476">
        <w:t xml:space="preserve"> and later sampled as carcasses during SGSs as </w:t>
      </w:r>
      <w:r>
        <w:t>Cougar Trap</w:t>
      </w:r>
      <w:r w:rsidRPr="00D71476">
        <w:t xml:space="preserve"> individuals</w:t>
      </w:r>
      <w:r>
        <w:t xml:space="preserve"> in all subsequent analyses</w:t>
      </w:r>
      <w:r w:rsidRPr="00D71476">
        <w:t xml:space="preserve">. If individuals failed to genotype at the sex-linked marker </w:t>
      </w:r>
      <w:r w:rsidRPr="00D71476">
        <w:rPr>
          <w:i/>
          <w:iCs/>
        </w:rPr>
        <w:t>Oty3</w:t>
      </w:r>
      <w:r w:rsidRPr="00D71476">
        <w:t>, phenotypic information was used to infer sex.</w:t>
      </w:r>
    </w:p>
    <w:p w14:paraId="008809F1" w14:textId="77777777" w:rsidR="007535D4" w:rsidRPr="001F2EEB" w:rsidRDefault="007535D4" w:rsidP="007535D4">
      <w:pPr>
        <w:spacing w:line="360" w:lineRule="auto"/>
        <w:rPr>
          <w:i/>
          <w:iCs/>
        </w:rPr>
      </w:pPr>
    </w:p>
    <w:p w14:paraId="7DF211AD" w14:textId="77777777" w:rsidR="007535D4" w:rsidRPr="000E3E5B" w:rsidRDefault="007535D4" w:rsidP="007535D4">
      <w:pPr>
        <w:spacing w:line="360" w:lineRule="auto"/>
        <w:rPr>
          <w:u w:val="single"/>
        </w:rPr>
      </w:pPr>
      <w:r w:rsidRPr="000E3E5B">
        <w:rPr>
          <w:u w:val="single"/>
        </w:rPr>
        <w:t>Genetic Parentage Analysis</w:t>
      </w:r>
    </w:p>
    <w:p w14:paraId="4A9D23B7" w14:textId="77777777" w:rsidR="007535D4" w:rsidRPr="00BF5D22" w:rsidRDefault="007535D4" w:rsidP="007535D4">
      <w:pPr>
        <w:spacing w:line="360" w:lineRule="auto"/>
        <w:ind w:firstLine="720"/>
        <w:rPr>
          <w:sz w:val="20"/>
          <w:szCs w:val="20"/>
        </w:rPr>
      </w:pPr>
      <w:r>
        <w:t>Our objective was</w:t>
      </w:r>
      <w:r w:rsidRPr="00D71476">
        <w:t xml:space="preserve"> to evaluate </w:t>
      </w:r>
      <w:r>
        <w:t xml:space="preserve">the reintroduction of </w:t>
      </w:r>
      <w:r w:rsidRPr="00D71476">
        <w:t xml:space="preserve">spring Chinook salmon above </w:t>
      </w:r>
      <w:r>
        <w:t>Cougar Dam</w:t>
      </w:r>
      <w:r w:rsidRPr="00D71476">
        <w:t>. Therefore, when inferring pedigrees, we define</w:t>
      </w:r>
      <w:r>
        <w:t>d</w:t>
      </w:r>
      <w:r w:rsidRPr="00D71476">
        <w:t xml:space="preserve"> </w:t>
      </w:r>
      <w:r w:rsidRPr="009F1A5A">
        <w:rPr>
          <w:i/>
          <w:iCs/>
        </w:rPr>
        <w:t>potential offspring</w:t>
      </w:r>
      <w:r w:rsidRPr="00D71476">
        <w:t xml:space="preserve"> as NOR Chinook salmon sampled anywhere on the South Fork McKenzie River and </w:t>
      </w:r>
      <w:r w:rsidRPr="00D71476">
        <w:rPr>
          <w:i/>
          <w:iCs/>
        </w:rPr>
        <w:t>candidate parents</w:t>
      </w:r>
      <w:r w:rsidRPr="00D71476">
        <w:t xml:space="preserve"> as any Chinook salmon, regardless of origin, released or </w:t>
      </w:r>
      <w:r>
        <w:t xml:space="preserve">otherwise </w:t>
      </w:r>
      <w:r w:rsidRPr="00D71476">
        <w:t xml:space="preserve">sampled above </w:t>
      </w:r>
      <w:r>
        <w:t>Cougar Dam</w:t>
      </w:r>
      <w:r w:rsidRPr="00D71476">
        <w:t xml:space="preserve"> (</w:t>
      </w:r>
      <w:r>
        <w:t>Figure</w:t>
      </w:r>
      <w:r w:rsidRPr="00D71476">
        <w:t xml:space="preserve"> 2). Potential offspring that d</w:t>
      </w:r>
      <w:r>
        <w:t>id</w:t>
      </w:r>
      <w:r w:rsidRPr="00D71476">
        <w:t xml:space="preserve"> not assign to at least a single candidate parent </w:t>
      </w:r>
      <w:r>
        <w:t>were</w:t>
      </w:r>
      <w:r w:rsidRPr="00D71476">
        <w:t xml:space="preserve"> assumed to be </w:t>
      </w:r>
      <w:r w:rsidRPr="00D71476">
        <w:rPr>
          <w:i/>
          <w:iCs/>
        </w:rPr>
        <w:t>NOR immigrants</w:t>
      </w:r>
      <w:r w:rsidRPr="00D71476">
        <w:t xml:space="preserve"> descended from parents that spawned</w:t>
      </w:r>
      <w:r>
        <w:t xml:space="preserve"> in the South Fork McKenzie River</w:t>
      </w:r>
      <w:r w:rsidRPr="00D71476">
        <w:t xml:space="preserve"> below the dam</w:t>
      </w:r>
      <w:r>
        <w:t>,</w:t>
      </w:r>
      <w:r w:rsidRPr="00D71476">
        <w:t xml:space="preserve"> in the mainstem</w:t>
      </w:r>
      <w:r>
        <w:t xml:space="preserve"> McKenzie River, or elsewhere</w:t>
      </w:r>
      <w:r w:rsidRPr="00D71476">
        <w:t xml:space="preserve">. </w:t>
      </w:r>
    </w:p>
    <w:p w14:paraId="09701141" w14:textId="77777777" w:rsidR="007535D4" w:rsidRPr="00D71476" w:rsidRDefault="007535D4" w:rsidP="007535D4">
      <w:pPr>
        <w:spacing w:line="360" w:lineRule="auto"/>
        <w:ind w:firstLine="720"/>
      </w:pPr>
      <w:r w:rsidRPr="00D71476">
        <w:t xml:space="preserve">Most Chinook salmon on the South Fork McKenzie River express an age at maturity of </w:t>
      </w:r>
      <w:r>
        <w:t>three to six</w:t>
      </w:r>
      <w:r w:rsidRPr="00D71476">
        <w:t xml:space="preserve"> years</w:t>
      </w:r>
      <w:r>
        <w:t xml:space="preserve">, with the majority being age-4 and age-5, and less than 2% age-6 </w:t>
      </w:r>
      <w:r>
        <w:fldChar w:fldCharType="begin"/>
      </w:r>
      <w:r>
        <w:instrText xml:space="preserve"> ADDIN EN.CITE &lt;EndNote&gt;&lt;Cite&gt;&lt;Author&gt;Banks&lt;/Author&gt;&lt;Year&gt;2016&lt;/Year&gt;&lt;RecNum&gt;1393&lt;/RecNum&gt;&lt;DisplayText&gt;(Banks&lt;style face="italic"&gt; et al.&lt;/style&gt;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fldChar w:fldCharType="separate"/>
      </w:r>
      <w:r>
        <w:rPr>
          <w:noProof/>
        </w:rPr>
        <w:t>(Banks</w:t>
      </w:r>
      <w:r w:rsidRPr="003B4494">
        <w:rPr>
          <w:i/>
          <w:noProof/>
        </w:rPr>
        <w:t xml:space="preserve"> et al.</w:t>
      </w:r>
      <w:r>
        <w:rPr>
          <w:noProof/>
        </w:rPr>
        <w:t xml:space="preserve"> 2016)</w:t>
      </w:r>
      <w:r>
        <w:fldChar w:fldCharType="end"/>
      </w:r>
      <w:r>
        <w:t>. Therefore, we</w:t>
      </w:r>
      <w:r w:rsidRPr="00D71476">
        <w:t xml:space="preserve"> assigned potential offspring sampled on the South Fork McKenzie </w:t>
      </w:r>
      <w:r>
        <w:t>to candidate parents released above Cougar Dam three to six years prior. We assigned potential offspring that returned to the South Fork McKenzie River</w:t>
      </w:r>
      <w:r w:rsidRPr="00D71476">
        <w:t xml:space="preserve"> 201</w:t>
      </w:r>
      <w:r>
        <w:t>0</w:t>
      </w:r>
      <w:r w:rsidRPr="00D71476">
        <w:t xml:space="preserve"> </w:t>
      </w:r>
      <w:r>
        <w:t xml:space="preserve">– </w:t>
      </w:r>
      <w:r w:rsidRPr="00D71476">
        <w:t xml:space="preserve">2020 to candidate parents </w:t>
      </w:r>
      <w:r>
        <w:t xml:space="preserve">released, or otherwise observed above the dam </w:t>
      </w:r>
      <w:r w:rsidRPr="00D71476">
        <w:t>from 20</w:t>
      </w:r>
      <w:r>
        <w:t>07</w:t>
      </w:r>
      <w:r w:rsidRPr="00D71476">
        <w:t xml:space="preserve"> </w:t>
      </w:r>
      <w:r>
        <w:t xml:space="preserve">– </w:t>
      </w:r>
      <w:r w:rsidRPr="00D71476">
        <w:t>2017</w:t>
      </w:r>
      <w:r>
        <w:t xml:space="preserve"> (Figure 2)</w:t>
      </w:r>
      <w:r w:rsidRPr="00D71476">
        <w:t xml:space="preserve">. </w:t>
      </w:r>
      <w:r>
        <w:t>Given the known age structure of returning adults, t</w:t>
      </w:r>
      <w:r w:rsidRPr="00D71476">
        <w:t xml:space="preserve">hese </w:t>
      </w:r>
      <w:r>
        <w:t>assignments</w:t>
      </w:r>
      <w:r w:rsidRPr="00D71476">
        <w:t xml:space="preserve"> allow us to identify all offspring of salmon released above </w:t>
      </w:r>
      <w:r>
        <w:t>Cougar Dam</w:t>
      </w:r>
      <w:r w:rsidRPr="00D71476">
        <w:t xml:space="preserve"> </w:t>
      </w:r>
      <w:r w:rsidRPr="009327AE">
        <w:t>from 2007 – 2014, most</w:t>
      </w:r>
      <w:r>
        <w:t xml:space="preserve"> (likely &gt;98%)</w:t>
      </w:r>
      <w:r w:rsidRPr="009327AE">
        <w:t xml:space="preserve"> offspring</w:t>
      </w:r>
      <w:r w:rsidRPr="00D71476">
        <w:t xml:space="preserve"> of salmon released above </w:t>
      </w:r>
      <w:r>
        <w:t>Cougar Dam</w:t>
      </w:r>
      <w:r w:rsidRPr="00D71476">
        <w:t xml:space="preserve"> in 2015</w:t>
      </w:r>
      <w:r>
        <w:t>,</w:t>
      </w:r>
      <w:r w:rsidRPr="00D71476">
        <w:t xml:space="preserve"> and some offspring of salmon released above the dam </w:t>
      </w:r>
      <w:r>
        <w:t>in</w:t>
      </w:r>
      <w:r w:rsidRPr="00D71476">
        <w:t xml:space="preserve"> 2016</w:t>
      </w:r>
      <w:r>
        <w:t xml:space="preserve"> and</w:t>
      </w:r>
      <w:r w:rsidRPr="00D71476">
        <w:t xml:space="preserve"> 2017 (Fig</w:t>
      </w:r>
      <w:r>
        <w:t>ure</w:t>
      </w:r>
      <w:r w:rsidRPr="00D71476">
        <w:t xml:space="preserve"> 3). </w:t>
      </w:r>
    </w:p>
    <w:p w14:paraId="2B52A210" w14:textId="77777777" w:rsidR="007535D4" w:rsidRDefault="007535D4" w:rsidP="007535D4">
      <w:pPr>
        <w:spacing w:line="360" w:lineRule="auto"/>
        <w:ind w:left="-5" w:right="53" w:firstLine="725"/>
      </w:pPr>
      <w:r>
        <w:t>Genetic parentage analysis</w:t>
      </w:r>
      <w:r w:rsidRPr="00D71476">
        <w:t xml:space="preserve"> </w:t>
      </w:r>
      <w:r>
        <w:t xml:space="preserve">followed the approach used in previous studies evaluating spring Chinook salmon reintroductions throughout the Upper Willamette River </w: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instrText xml:space="preserve"> ADDIN EN.CITE </w:instrText>
      </w:r>
      <w:r>
        <w:fldChar w:fldCharType="begin">
          <w:fldData xml:space="preserve">PEVuZE5vdGU+PENpdGU+PEF1dGhvcj5TYXJkPC9BdXRob3I+PFllYXI+MjAxNjwvWWVhcj48UmVj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Sm9obnNvbiwgTS4gQS48L2F1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</w:fldData>
        </w:fldChar>
      </w:r>
      <w:r>
        <w:instrText xml:space="preserve"> ADDIN EN.CITE.DATA </w:instrText>
      </w:r>
      <w:r>
        <w:fldChar w:fldCharType="end"/>
      </w:r>
      <w:r>
        <w:fldChar w:fldCharType="separate"/>
      </w:r>
      <w:r>
        <w:rPr>
          <w:noProof/>
        </w:rPr>
        <w:t>(Banks</w:t>
      </w:r>
      <w:r w:rsidRPr="00E5242A">
        <w:rPr>
          <w:i/>
          <w:noProof/>
        </w:rPr>
        <w:t xml:space="preserve"> et al.</w:t>
      </w:r>
      <w:r>
        <w:rPr>
          <w:noProof/>
        </w:rPr>
        <w:t xml:space="preserve"> 2013; Banks</w:t>
      </w:r>
      <w:r w:rsidRPr="00E5242A">
        <w:rPr>
          <w:i/>
          <w:noProof/>
        </w:rPr>
        <w:t xml:space="preserve"> et al.</w:t>
      </w:r>
      <w:r>
        <w:rPr>
          <w:noProof/>
        </w:rPr>
        <w:t xml:space="preserve"> 2016; Banks</w:t>
      </w:r>
      <w:r w:rsidRPr="00E5242A">
        <w:rPr>
          <w:i/>
          <w:noProof/>
        </w:rPr>
        <w:t xml:space="preserve"> et al.</w:t>
      </w:r>
      <w:r>
        <w:rPr>
          <w:noProof/>
        </w:rPr>
        <w:t xml:space="preserve"> 2014; Evans</w:t>
      </w:r>
      <w:r w:rsidRPr="00E5242A">
        <w:rPr>
          <w:i/>
          <w:noProof/>
        </w:rPr>
        <w:t xml:space="preserve"> et al.</w:t>
      </w:r>
      <w:r>
        <w:rPr>
          <w:noProof/>
        </w:rPr>
        <w:t xml:space="preserve"> 2019; Evans</w:t>
      </w:r>
      <w:r w:rsidRPr="00E5242A">
        <w:rPr>
          <w:i/>
          <w:noProof/>
        </w:rPr>
        <w:t xml:space="preserve"> et al.</w:t>
      </w:r>
      <w:r>
        <w:rPr>
          <w:noProof/>
        </w:rPr>
        <w:t xml:space="preserve"> 2016; O’Malley</w:t>
      </w:r>
      <w:r w:rsidRPr="00E5242A">
        <w:rPr>
          <w:i/>
          <w:noProof/>
        </w:rPr>
        <w:t xml:space="preserve"> et al.</w:t>
      </w:r>
      <w:r>
        <w:rPr>
          <w:noProof/>
        </w:rPr>
        <w:t xml:space="preserve"> 2014; O’Malley</w:t>
      </w:r>
      <w:r w:rsidRPr="00E5242A">
        <w:rPr>
          <w:i/>
          <w:noProof/>
        </w:rPr>
        <w:t xml:space="preserve"> et al.</w:t>
      </w:r>
      <w:r>
        <w:rPr>
          <w:noProof/>
        </w:rPr>
        <w:t xml:space="preserve"> 2015; Sard</w:t>
      </w:r>
      <w:r w:rsidRPr="00E5242A">
        <w:rPr>
          <w:i/>
          <w:noProof/>
        </w:rPr>
        <w:t xml:space="preserve"> et al.</w:t>
      </w:r>
      <w:r>
        <w:rPr>
          <w:noProof/>
        </w:rPr>
        <w:t xml:space="preserve"> 2016b; Sard</w:t>
      </w:r>
      <w:r w:rsidRPr="00E5242A">
        <w:rPr>
          <w:i/>
          <w:noProof/>
        </w:rPr>
        <w:t xml:space="preserve"> et al.</w:t>
      </w:r>
      <w:r>
        <w:rPr>
          <w:noProof/>
        </w:rPr>
        <w:t xml:space="preserve"> 2015)</w:t>
      </w:r>
      <w:r>
        <w:fldChar w:fldCharType="end"/>
      </w:r>
      <w:r>
        <w:t xml:space="preserve">. Assignment of offspring to parents </w:t>
      </w:r>
      <w:r w:rsidRPr="00D71476">
        <w:t>w</w:t>
      </w:r>
      <w:r>
        <w:t xml:space="preserve">as </w:t>
      </w:r>
      <w:r w:rsidRPr="00D71476">
        <w:t xml:space="preserve">first conducted within the maximum-likelihood framework of CERVUS </w:t>
      </w:r>
      <w:r>
        <w:t>v</w:t>
      </w:r>
      <w:r w:rsidRPr="00D71476">
        <w:t>3.07</w:t>
      </w:r>
      <w:r>
        <w:t xml:space="preserve"> </w:t>
      </w:r>
      <w:r>
        <w:fldChar w:fldCharType="begin"/>
      </w:r>
      <w:r>
        <w:instrText xml:space="preserve"> ADDIN EN.CITE &lt;EndNote&gt;&lt;Cite&gt;&lt;Author&gt;Kalinowski&lt;/Author&gt;&lt;Year&gt;2007&lt;/Year&gt;&lt;RecNum&gt;1543&lt;/RecNum&gt;&lt;DisplayText&gt;(Kalinowski&lt;style face="italic"&gt; et al.&lt;/style&gt;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fldChar w:fldCharType="separate"/>
      </w:r>
      <w:r>
        <w:rPr>
          <w:noProof/>
        </w:rPr>
        <w:t>(Kalinowski</w:t>
      </w:r>
      <w:r w:rsidRPr="003D7321">
        <w:rPr>
          <w:i/>
          <w:noProof/>
        </w:rPr>
        <w:t xml:space="preserve"> et al.</w:t>
      </w:r>
      <w:r>
        <w:rPr>
          <w:noProof/>
        </w:rPr>
        <w:t xml:space="preserve"> 2007)</w:t>
      </w:r>
      <w:r>
        <w:fldChar w:fldCharType="end"/>
      </w:r>
      <w:r w:rsidRPr="00D71476">
        <w:t xml:space="preserve">. </w:t>
      </w:r>
      <w:r>
        <w:t xml:space="preserve">Then, we assigned parentage using </w:t>
      </w:r>
      <w:r w:rsidRPr="00D71476">
        <w:t xml:space="preserve">the PLS-FL algorithm implemented </w:t>
      </w:r>
      <w:r w:rsidRPr="00D71476">
        <w:lastRenderedPageBreak/>
        <w:t xml:space="preserve">in COLONY </w:t>
      </w:r>
      <w:r>
        <w:t>v</w:t>
      </w:r>
      <w:r w:rsidRPr="00D71476">
        <w:t>2.0.6.8</w:t>
      </w:r>
      <w:r>
        <w:t xml:space="preserve"> </w:t>
      </w:r>
      <w:r>
        <w:fldChar w:fldCharType="begin"/>
      </w:r>
      <w:r>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fldChar w:fldCharType="separate"/>
      </w:r>
      <w:r>
        <w:rPr>
          <w:noProof/>
        </w:rPr>
        <w:t>(Jones &amp; Wang 2010)</w:t>
      </w:r>
      <w:r>
        <w:fldChar w:fldCharType="end"/>
      </w:r>
      <w:r w:rsidRPr="00D71476">
        <w:t>.</w:t>
      </w:r>
      <w:r>
        <w:t xml:space="preserve"> We combined the outputs CERVUS and COLONY to generate a consensus pedigree used in all downstream analyses. Further detail of pedigree inference is available in the supplemental methods. </w:t>
      </w:r>
      <w:r w:rsidRPr="00D71476">
        <w:t xml:space="preserve">We estimated non-exclusion probabilities and expected number of false </w:t>
      </w:r>
      <w:r w:rsidRPr="00BA09C4">
        <w:t>parent-offspring pairs</w:t>
      </w:r>
      <w:r>
        <w:t xml:space="preserve"> </w:t>
      </w:r>
      <w:r>
        <w:fldChar w:fldCharType="begin"/>
      </w:r>
      <w:r>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fldChar w:fldCharType="separate"/>
      </w:r>
      <w:r>
        <w:rPr>
          <w:noProof/>
        </w:rPr>
        <w:t>(Christie 2010)</w:t>
      </w:r>
      <w:r>
        <w:fldChar w:fldCharType="end"/>
      </w:r>
      <w:r>
        <w:t xml:space="preserve"> (supplemental table 1)</w:t>
      </w:r>
      <w:r w:rsidRPr="00D71476">
        <w:t xml:space="preserve">. </w:t>
      </w:r>
      <w:r>
        <w:t xml:space="preserve">We also estimated the allele miscall rate and dropout rate using COLONY </w:t>
      </w:r>
      <w:r>
        <w:fldChar w:fldCharType="begin"/>
      </w:r>
      <w:r>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fldChar w:fldCharType="separate"/>
      </w:r>
      <w:r>
        <w:rPr>
          <w:noProof/>
        </w:rPr>
        <w:t>(Wang 2018)</w:t>
      </w:r>
      <w:r>
        <w:fldChar w:fldCharType="end"/>
      </w:r>
      <w:r>
        <w:t xml:space="preserve"> (supplemental table 2).</w:t>
      </w:r>
      <w:r w:rsidRPr="00D71476">
        <w:t xml:space="preserve"> </w:t>
      </w:r>
    </w:p>
    <w:p w14:paraId="1C20032D" w14:textId="77777777" w:rsidR="007535D4" w:rsidRPr="009E19FA" w:rsidRDefault="007535D4" w:rsidP="007535D4">
      <w:pPr>
        <w:spacing w:line="360" w:lineRule="auto"/>
        <w:rPr>
          <w:u w:val="single"/>
        </w:rPr>
      </w:pPr>
    </w:p>
    <w:p w14:paraId="13269424" w14:textId="77777777" w:rsidR="007535D4" w:rsidRPr="000E3E5B" w:rsidRDefault="007535D4" w:rsidP="007535D4">
      <w:pPr>
        <w:spacing w:line="360" w:lineRule="auto"/>
        <w:rPr>
          <w:u w:val="single"/>
        </w:rPr>
      </w:pPr>
      <w:r w:rsidRPr="000E3E5B">
        <w:rPr>
          <w:u w:val="single"/>
        </w:rPr>
        <w:t>Assignments</w:t>
      </w:r>
    </w:p>
    <w:p w14:paraId="4A0DE4CC" w14:textId="77777777" w:rsidR="007535D4" w:rsidRDefault="007535D4" w:rsidP="007535D4">
      <w:pPr>
        <w:spacing w:line="360" w:lineRule="auto"/>
        <w:ind w:firstLine="720"/>
      </w:pPr>
      <w:r w:rsidRPr="00D71476">
        <w:t xml:space="preserve">We summarized the number and proportion of unmarked adult Chinook salmon sampled at either the </w:t>
      </w:r>
      <w:r>
        <w:t>Cougar Trap</w:t>
      </w:r>
      <w:r w:rsidRPr="00D71476">
        <w:t xml:space="preserve"> or spawning grounds below </w:t>
      </w:r>
      <w:r>
        <w:t>Cougar Dam</w:t>
      </w:r>
      <w:r w:rsidRPr="00D71476">
        <w:t xml:space="preserve"> </w:t>
      </w:r>
      <w:r w:rsidRPr="006D2397">
        <w:t>in 2010 – 2020</w:t>
      </w:r>
      <w:r w:rsidRPr="00D71476">
        <w:t xml:space="preserve"> that can be assigned as </w:t>
      </w:r>
      <w:r>
        <w:t>offspring</w:t>
      </w:r>
      <w:r w:rsidRPr="00D71476">
        <w:t xml:space="preserve"> of Chinook salmon previously released above </w:t>
      </w:r>
      <w:r>
        <w:t>Cougar Dam</w:t>
      </w:r>
      <w:r w:rsidRPr="00D71476">
        <w:t xml:space="preserve"> in 20</w:t>
      </w:r>
      <w:r>
        <w:t xml:space="preserve">07 </w:t>
      </w:r>
      <w:r w:rsidRPr="006D2397">
        <w:t>–</w:t>
      </w:r>
      <w:r>
        <w:t xml:space="preserve"> </w:t>
      </w:r>
      <w:r w:rsidRPr="00D71476">
        <w:t>2017.</w:t>
      </w:r>
      <w:r>
        <w:t xml:space="preserve"> </w:t>
      </w:r>
      <w:r w:rsidRPr="00D71476">
        <w:t xml:space="preserve">To evaluate the </w:t>
      </w:r>
      <w:r>
        <w:t>effect</w:t>
      </w:r>
      <w:r w:rsidRPr="00D71476">
        <w:t xml:space="preserve"> of the LSDR </w:t>
      </w:r>
      <w:r>
        <w:t xml:space="preserve">and downstream </w:t>
      </w:r>
      <w:r w:rsidRPr="00D71476">
        <w:t>recycling program</w:t>
      </w:r>
      <w:r>
        <w:t>s</w:t>
      </w:r>
      <w:r w:rsidRPr="00D71476">
        <w:t xml:space="preserve">, we determined the number of </w:t>
      </w:r>
      <w:r>
        <w:t xml:space="preserve">both NOR salmon produced above the dam and </w:t>
      </w:r>
      <w:r w:rsidRPr="00D71476">
        <w:t xml:space="preserve">NOR immigrants </w:t>
      </w:r>
      <w:r>
        <w:t xml:space="preserve">that were </w:t>
      </w:r>
      <w:r w:rsidRPr="00D71476">
        <w:t>collected at</w:t>
      </w:r>
      <w:r>
        <w:t xml:space="preserve"> the</w:t>
      </w:r>
      <w:r w:rsidRPr="00D71476">
        <w:t xml:space="preserve"> </w:t>
      </w:r>
      <w:r>
        <w:t>Cougar Trap</w:t>
      </w:r>
      <w:r w:rsidRPr="00D71476">
        <w:t xml:space="preserve"> each day</w:t>
      </w:r>
      <w:r>
        <w:t xml:space="preserve">. </w:t>
      </w:r>
      <w:r w:rsidRPr="00D71476">
        <w:t xml:space="preserve">To better understand the relationship between </w:t>
      </w:r>
      <w:r>
        <w:t>arrival time</w:t>
      </w:r>
      <w:r w:rsidRPr="00D71476">
        <w:t xml:space="preserve"> </w:t>
      </w:r>
      <w:r>
        <w:t xml:space="preserve">at the Cougar Trap </w:t>
      </w:r>
      <w:r w:rsidRPr="00D71476">
        <w:t xml:space="preserve">and the probability that </w:t>
      </w:r>
      <w:r>
        <w:t>a salmon</w:t>
      </w:r>
      <w:r w:rsidRPr="00D71476">
        <w:t xml:space="preserve"> was produced above the dam </w:t>
      </w:r>
      <w:r>
        <w:t xml:space="preserve">for </w:t>
      </w:r>
      <w:r w:rsidRPr="00D71476">
        <w:t>offspring years 2013 – 2020</w:t>
      </w:r>
      <w:r>
        <w:t xml:space="preserve"> (when nearly all candidate parents are sampled)</w:t>
      </w:r>
      <w:r w:rsidRPr="00D71476">
        <w:t>, we fit a binomial generalized linear</w:t>
      </w:r>
      <w:r>
        <w:t xml:space="preserve"> mixed</w:t>
      </w:r>
      <w:r w:rsidRPr="00D71476">
        <w:t xml:space="preserve"> model (</w:t>
      </w:r>
      <w:proofErr w:type="spellStart"/>
      <w:r w:rsidRPr="00D71476">
        <w:t>GLM</w:t>
      </w:r>
      <w:r>
        <w:t>M</w:t>
      </w:r>
      <w:r>
        <w:rPr>
          <w:vertAlign w:val="subscript"/>
        </w:rPr>
        <w:t>immigrant</w:t>
      </w:r>
      <w:proofErr w:type="spellEnd"/>
      <w:r w:rsidRPr="00D71476">
        <w:t xml:space="preserve">) using </w:t>
      </w:r>
      <w:r w:rsidRPr="00EA6259">
        <w:rPr>
          <w:i/>
          <w:iCs/>
        </w:rPr>
        <w:t>sex</w:t>
      </w:r>
      <w:r w:rsidRPr="00D71476">
        <w:t>,</w:t>
      </w:r>
      <w:r>
        <w:t xml:space="preserve"> the </w:t>
      </w:r>
      <w:r w:rsidRPr="00EA6259">
        <w:rPr>
          <w:i/>
          <w:iCs/>
        </w:rPr>
        <w:t>Julian day of sampling</w:t>
      </w:r>
      <w:r>
        <w:t xml:space="preserve"> at the Cougar Trap, and their interaction as predictors, and a random slope among years for </w:t>
      </w:r>
      <w:r w:rsidRPr="00EA6259">
        <w:rPr>
          <w:i/>
          <w:iCs/>
        </w:rPr>
        <w:t>Julian day of sampling</w:t>
      </w:r>
      <w:r>
        <w:t xml:space="preserve">. Further detail of model selection, validation and hypothesis testing are provided in the supplemental methods. </w:t>
      </w:r>
    </w:p>
    <w:p w14:paraId="120F3709" w14:textId="77777777" w:rsidR="007535D4" w:rsidRDefault="007535D4" w:rsidP="007535D4">
      <w:pPr>
        <w:spacing w:line="360" w:lineRule="auto"/>
      </w:pPr>
    </w:p>
    <w:p w14:paraId="6CBF0E56" w14:textId="77777777" w:rsidR="007535D4" w:rsidRPr="007E2491" w:rsidRDefault="007535D4" w:rsidP="007535D4">
      <w:pPr>
        <w:spacing w:line="360" w:lineRule="auto"/>
        <w:rPr>
          <w:u w:val="single"/>
        </w:rPr>
      </w:pPr>
      <w:r w:rsidRPr="00D71476">
        <w:rPr>
          <w:u w:val="single"/>
        </w:rPr>
        <w:t>Demography</w:t>
      </w:r>
    </w:p>
    <w:p w14:paraId="7895F0AD" w14:textId="77777777" w:rsidR="007535D4" w:rsidRDefault="007535D4" w:rsidP="007535D4">
      <w:pPr>
        <w:spacing w:line="360" w:lineRule="auto"/>
      </w:pPr>
      <w:r w:rsidRPr="00D71476">
        <w:tab/>
      </w:r>
      <w:r>
        <w:t xml:space="preserve">We defined total lifetime fitness (TLF) as the total number of adult offspring assigned to a candidate parent (Figure 2). We analyzed candidate parents from 2007 – 2017 and potential offspring from 2010 – 2020. Therefore, we present TLF for candidate parents from 2007 – 2014. We also present partial estimates of TLF for candidate parents in 2015 (based on age-3, age-4, age-5 offspring only), 2016 (based on age-3, age-4, offspring only), and 2017 (based on age-3 offspring only) but note that these partial values underestimate TLF. </w:t>
      </w:r>
    </w:p>
    <w:p w14:paraId="2B3F0B5E" w14:textId="77777777" w:rsidR="007535D4" w:rsidRDefault="007535D4" w:rsidP="007535D4">
      <w:pPr>
        <w:spacing w:line="360" w:lineRule="auto"/>
      </w:pPr>
      <w:r w:rsidRPr="00D71476">
        <w:rPr>
          <w:i/>
          <w:iCs/>
        </w:rPr>
        <w:lastRenderedPageBreak/>
        <w:tab/>
      </w:r>
      <w:r w:rsidRPr="00DD570E">
        <w:t>CRR</w:t>
      </w:r>
      <w:r>
        <w:t>s</w:t>
      </w:r>
      <w:r>
        <w:rPr>
          <w:i/>
          <w:iCs/>
        </w:rPr>
        <w:t xml:space="preserve"> </w:t>
      </w:r>
      <w:r>
        <w:t xml:space="preserve">were estimated for each cohort of candidate parents released or observed above the Cougar Dam. We report </w:t>
      </w:r>
      <w:proofErr w:type="spellStart"/>
      <w:r>
        <w:t>CRR</w:t>
      </w:r>
      <w:r>
        <w:rPr>
          <w:vertAlign w:val="subscript"/>
        </w:rPr>
        <w:t>total</w:t>
      </w:r>
      <w:proofErr w:type="spellEnd"/>
      <w:r>
        <w:t xml:space="preserve">, defined as the total number of offspring produced by salmon released or observed above Cougar Dam divided by the total number of salmon released or observed above Cougar Dam. </w:t>
      </w:r>
      <w:r w:rsidRPr="007A014D">
        <w:t xml:space="preserve">We </w:t>
      </w:r>
      <w:r>
        <w:t xml:space="preserve">also </w:t>
      </w:r>
      <w:r w:rsidRPr="007A014D">
        <w:t>report both a female-only CRR</w:t>
      </w:r>
      <w:r w:rsidRPr="007A014D">
        <w:rPr>
          <w:vertAlign w:val="subscript"/>
        </w:rPr>
        <w:t>F</w:t>
      </w:r>
      <w:r w:rsidRPr="007A014D">
        <w:t xml:space="preserve"> and a male-only CRR</w:t>
      </w:r>
      <w:r w:rsidRPr="007A014D">
        <w:rPr>
          <w:vertAlign w:val="subscript"/>
        </w:rPr>
        <w:t>M</w:t>
      </w:r>
      <w:r w:rsidRPr="007A014D">
        <w:t xml:space="preserve">. For example, </w:t>
      </w:r>
      <w:r>
        <w:t>CRR</w:t>
      </w:r>
      <w:r>
        <w:rPr>
          <w:vertAlign w:val="subscript"/>
        </w:rPr>
        <w:t>F</w:t>
      </w:r>
      <w:r w:rsidRPr="007A014D">
        <w:t xml:space="preserve"> </w:t>
      </w:r>
      <w:r>
        <w:t>is the</w:t>
      </w:r>
      <w:r w:rsidRPr="007A014D">
        <w:t xml:space="preserve"> total number of female </w:t>
      </w:r>
      <w:r>
        <w:t>offspring</w:t>
      </w:r>
      <w:r w:rsidRPr="007A014D">
        <w:t xml:space="preserve"> produced by females</w:t>
      </w:r>
      <w:r>
        <w:t xml:space="preserve"> released or observed above Cougar Dam</w:t>
      </w:r>
      <w:r w:rsidRPr="007A014D">
        <w:t xml:space="preserve"> </w:t>
      </w:r>
      <w:r>
        <w:t>divided by</w:t>
      </w:r>
      <w:r w:rsidRPr="007A014D">
        <w:t xml:space="preserve"> the total number of females</w:t>
      </w:r>
      <w:r>
        <w:t xml:space="preserve"> released or observed above Cougar Dam</w:t>
      </w:r>
      <w:r w:rsidRPr="007A014D">
        <w:t>.</w:t>
      </w:r>
      <w:r>
        <w:t xml:space="preserve"> We present CRR estimates for parental cohorts from 2007 – 2015, but note that the 2015 CRR is likely an underestimate given that it does not include age-6 offspring. </w:t>
      </w:r>
    </w:p>
    <w:p w14:paraId="2CA3EBFE" w14:textId="77777777" w:rsidR="007535D4" w:rsidRDefault="007535D4" w:rsidP="007535D4">
      <w:pPr>
        <w:spacing w:line="360" w:lineRule="auto"/>
      </w:pPr>
      <w:r w:rsidRPr="00D71476">
        <w:tab/>
      </w:r>
      <w:r w:rsidRPr="00811F41">
        <w:t>The effective number of breeders (</w:t>
      </w:r>
      <w:r w:rsidRPr="00811F41">
        <w:rPr>
          <w:i/>
        </w:rPr>
        <w:t>N</w:t>
      </w:r>
      <w:r w:rsidRPr="00811F41">
        <w:rPr>
          <w:i/>
          <w:vertAlign w:val="subscript"/>
        </w:rPr>
        <w:t>b</w:t>
      </w:r>
      <w:r w:rsidRPr="00811F41">
        <w:t xml:space="preserve">) among </w:t>
      </w:r>
      <w:r>
        <w:t xml:space="preserve">cohorts of salmon released or observed above Cougar Dam </w:t>
      </w:r>
      <w:r w:rsidRPr="00811F41">
        <w:t xml:space="preserve">was estimated using the linkage disequilibrium (LD) method, as implemented in the program NEESTIMATOR </w:t>
      </w:r>
      <w:r>
        <w:t>v</w:t>
      </w:r>
      <w:r w:rsidRPr="00811F41">
        <w:t>2.1</w:t>
      </w:r>
      <w:r>
        <w:t xml:space="preserve"> </w:t>
      </w:r>
      <w:r>
        <w:fldChar w:fldCharType="begin"/>
      </w:r>
      <w:r>
        <w:instrText xml:space="preserve"> ADDIN EN.CITE &lt;EndNote&gt;&lt;Cite&gt;&lt;Author&gt;Do&lt;/Author&gt;&lt;Year&gt;2014&lt;/Year&gt;&lt;RecNum&gt;1547&lt;/RecNum&gt;&lt;DisplayText&gt;(Do&lt;style face="italic"&gt; et al.&lt;/style&gt; 2014; Waples &amp;amp; Do 2008)&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fldChar w:fldCharType="separate"/>
      </w:r>
      <w:r>
        <w:rPr>
          <w:noProof/>
        </w:rPr>
        <w:t>(Do</w:t>
      </w:r>
      <w:r w:rsidRPr="00C0139A">
        <w:rPr>
          <w:i/>
          <w:noProof/>
        </w:rPr>
        <w:t xml:space="preserve"> et al.</w:t>
      </w:r>
      <w:r>
        <w:rPr>
          <w:noProof/>
        </w:rPr>
        <w:t xml:space="preserve"> 2014; Waples &amp; Do 2008)</w:t>
      </w:r>
      <w:r>
        <w:fldChar w:fldCharType="end"/>
      </w:r>
      <w:r w:rsidRPr="00811F41">
        <w:t>. This method examines patterns of LD (nonrandom allelic associations, which are suggestive of common ancestry) among offspring of a cohort</w:t>
      </w:r>
      <w:r>
        <w:t xml:space="preserve">. </w:t>
      </w:r>
      <w:r w:rsidRPr="00811F41">
        <w:rPr>
          <w:i/>
        </w:rPr>
        <w:t>N</w:t>
      </w:r>
      <w:r w:rsidRPr="00811F41">
        <w:rPr>
          <w:i/>
          <w:vertAlign w:val="subscript"/>
        </w:rPr>
        <w:t>b</w:t>
      </w:r>
      <w:r w:rsidRPr="00811F41">
        <w:t xml:space="preserve"> was calculated using </w:t>
      </w:r>
      <w:r>
        <w:t>the genotypes of all offspring assigned to each parental cohort from 2007 – 2015. We</w:t>
      </w:r>
      <w:r w:rsidRPr="00811F41">
        <w:t xml:space="preserve"> excluded singletons and </w:t>
      </w:r>
      <w:r>
        <w:t xml:space="preserve">generated </w:t>
      </w:r>
      <w:r w:rsidRPr="00811F41">
        <w:t>95% confidence intervals using a jackknife re-sampling method (</w:t>
      </w:r>
      <w:proofErr w:type="spellStart"/>
      <w:r w:rsidRPr="00811F41">
        <w:t>Waples</w:t>
      </w:r>
      <w:proofErr w:type="spellEnd"/>
      <w:r w:rsidRPr="00811F41">
        <w:t xml:space="preserve"> and Do 2008). </w:t>
      </w:r>
    </w:p>
    <w:p w14:paraId="27A136C2" w14:textId="77777777" w:rsidR="007535D4" w:rsidRPr="006F0FFA" w:rsidRDefault="007535D4" w:rsidP="007535D4">
      <w:pPr>
        <w:spacing w:line="360" w:lineRule="auto"/>
        <w:rPr>
          <w:color w:val="000000" w:themeColor="text1"/>
        </w:rPr>
      </w:pPr>
    </w:p>
    <w:p w14:paraId="6EBE6EE4" w14:textId="77777777" w:rsidR="007535D4" w:rsidRPr="00D71476" w:rsidRDefault="007535D4" w:rsidP="007535D4">
      <w:pPr>
        <w:spacing w:line="360" w:lineRule="auto"/>
        <w:rPr>
          <w:u w:val="single"/>
        </w:rPr>
      </w:pPr>
      <w:r w:rsidRPr="00D71476">
        <w:rPr>
          <w:u w:val="single"/>
        </w:rPr>
        <w:t>Predictors of Fitness</w:t>
      </w:r>
    </w:p>
    <w:p w14:paraId="1AB1066F" w14:textId="77777777" w:rsidR="007535D4" w:rsidRDefault="007535D4" w:rsidP="007535D4">
      <w:pPr>
        <w:spacing w:line="360" w:lineRule="auto"/>
        <w:ind w:firstLine="720"/>
      </w:pPr>
      <w:r w:rsidRPr="000D645F">
        <w:t xml:space="preserve">We </w:t>
      </w:r>
      <w:r>
        <w:t>fit</w:t>
      </w:r>
      <w:r w:rsidRPr="000D645F">
        <w:t xml:space="preserve"> </w:t>
      </w:r>
      <w:r>
        <w:t xml:space="preserve">a </w:t>
      </w:r>
      <w:r w:rsidRPr="000D645F">
        <w:t>generalized linear mixed model</w:t>
      </w:r>
      <w:r>
        <w:t xml:space="preserve"> (GLMM)</w:t>
      </w:r>
      <w:r w:rsidRPr="000D645F">
        <w:t xml:space="preserve"> to identify</w:t>
      </w:r>
      <w:r>
        <w:t xml:space="preserve"> significant</w:t>
      </w:r>
      <w:r w:rsidRPr="000D645F">
        <w:t xml:space="preserve"> predictors of </w:t>
      </w:r>
      <w:r>
        <w:t>fitness in the above dam population.</w:t>
      </w:r>
      <w:r w:rsidRPr="000D645F">
        <w:t xml:space="preserve"> </w:t>
      </w:r>
      <w:r>
        <w:t>Specifically, w</w:t>
      </w:r>
      <w:r w:rsidRPr="000D645F">
        <w:t xml:space="preserve">e fit a single GLMM </w:t>
      </w:r>
      <w:r>
        <w:t xml:space="preserve">on TLF of candidate parents from 2007 – 2014 and partial TLF of candidate parents from 2015, because age-6 </w:t>
      </w:r>
      <w:r w:rsidRPr="0015428C">
        <w:t>offspring are expected to contribute very little to TLF</w:t>
      </w:r>
      <w:r>
        <w:t xml:space="preserve"> (&lt;2%) (hereafter GLMM</w:t>
      </w:r>
      <w:r>
        <w:rPr>
          <w:vertAlign w:val="subscript"/>
        </w:rPr>
        <w:t>TLF</w:t>
      </w:r>
      <w:r>
        <w:t>)</w:t>
      </w:r>
      <w:r w:rsidRPr="0015428C">
        <w:t>.</w:t>
      </w:r>
      <w:r>
        <w:t xml:space="preserve"> W</w:t>
      </w:r>
      <w:r w:rsidRPr="000D645F">
        <w:t>e considered the influence of</w:t>
      </w:r>
      <w:r>
        <w:t xml:space="preserve"> multiple potential predictors of fitness including</w:t>
      </w:r>
      <w:r w:rsidRPr="000D645F">
        <w:t xml:space="preserve"> </w:t>
      </w:r>
      <w:r w:rsidRPr="000D645F">
        <w:rPr>
          <w:i/>
          <w:iCs/>
        </w:rPr>
        <w:t>sex,</w:t>
      </w:r>
      <w:r>
        <w:rPr>
          <w:i/>
          <w:iCs/>
        </w:rPr>
        <w:t xml:space="preserve"> origin,</w:t>
      </w:r>
      <w:r w:rsidRPr="000D645F">
        <w:rPr>
          <w:i/>
          <w:iCs/>
        </w:rPr>
        <w:t xml:space="preserve"> release day, release location, release group density, release group sex ratio, </w:t>
      </w:r>
      <w:r>
        <w:rPr>
          <w:i/>
          <w:iCs/>
        </w:rPr>
        <w:t xml:space="preserve">annual sex ratio. </w:t>
      </w:r>
      <w:r w:rsidRPr="00996809">
        <w:t>In addition to fitting each of these predictors as a main fixed effect</w:t>
      </w:r>
      <w:r>
        <w:t>,</w:t>
      </w:r>
      <w:r w:rsidRPr="00996809">
        <w:t xml:space="preserve"> we also examined</w:t>
      </w:r>
      <w:r w:rsidRPr="000D645F">
        <w:t xml:space="preserve"> three interaction terms, </w:t>
      </w:r>
      <w:r>
        <w:t xml:space="preserve">including </w:t>
      </w:r>
      <w:r w:rsidRPr="000D645F">
        <w:rPr>
          <w:i/>
          <w:iCs/>
        </w:rPr>
        <w:t>sex*release day, sex*</w:t>
      </w:r>
      <w:r>
        <w:rPr>
          <w:i/>
          <w:iCs/>
        </w:rPr>
        <w:t>origin</w:t>
      </w:r>
      <w:r w:rsidRPr="000D645F">
        <w:rPr>
          <w:i/>
          <w:iCs/>
        </w:rPr>
        <w:t xml:space="preserve">, </w:t>
      </w:r>
      <w:r w:rsidRPr="000D645F">
        <w:t xml:space="preserve">and </w:t>
      </w:r>
      <w:r w:rsidRPr="000D645F">
        <w:rPr>
          <w:i/>
          <w:iCs/>
        </w:rPr>
        <w:t>sex*</w:t>
      </w:r>
      <w:r>
        <w:rPr>
          <w:i/>
          <w:iCs/>
        </w:rPr>
        <w:t xml:space="preserve">annual sex ratio </w:t>
      </w:r>
      <w:r>
        <w:t xml:space="preserve">and two random effects, </w:t>
      </w:r>
      <w:r>
        <w:rPr>
          <w:i/>
          <w:iCs/>
        </w:rPr>
        <w:t>release group</w:t>
      </w:r>
      <w:r>
        <w:t xml:space="preserve">, and </w:t>
      </w:r>
      <w:r>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w:t>
      </w:r>
      <w:r w:rsidRPr="000D645F">
        <w:lastRenderedPageBreak/>
        <w:t xml:space="preserve">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Pr>
          <w:i/>
          <w:iCs/>
        </w:rPr>
        <w:t xml:space="preserve">Annual </w:t>
      </w:r>
      <w:r w:rsidRPr="000D645F">
        <w:rPr>
          <w:i/>
          <w:iCs/>
        </w:rPr>
        <w:t xml:space="preserve">sex ratio </w:t>
      </w:r>
      <w:r w:rsidRPr="000D645F">
        <w:t xml:space="preserve">is the ratio of males to females in a </w:t>
      </w:r>
      <w:r>
        <w:t>year</w:t>
      </w:r>
      <w:r w:rsidRPr="000D645F">
        <w:t>.</w:t>
      </w:r>
      <w:r>
        <w:t xml:space="preserve"> </w:t>
      </w:r>
      <w:r w:rsidRPr="000D645F">
        <w:t xml:space="preserve">Sex ratios were log-transformed before inclusion as predictors in a model. 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fldChar w:fldCharType="begin"/>
      </w:r>
      <w:r>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fldChar w:fldCharType="separate"/>
      </w:r>
      <w:r>
        <w:rPr>
          <w:noProof/>
        </w:rPr>
        <w:t>(2009)</w:t>
      </w:r>
      <w:r>
        <w:fldChar w:fldCharType="end"/>
      </w:r>
      <w:r w:rsidRPr="000D645F">
        <w:t xml:space="preserve"> and </w:t>
      </w:r>
      <w:proofErr w:type="spellStart"/>
      <w:r w:rsidRPr="000D645F">
        <w:t>Bolker</w:t>
      </w:r>
      <w:proofErr w:type="spellEnd"/>
      <w:r w:rsidRPr="000D645F">
        <w:t xml:space="preserve"> </w:t>
      </w:r>
      <w:r>
        <w:fldChar w:fldCharType="begin"/>
      </w:r>
      <w:r>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fldChar w:fldCharType="separate"/>
      </w:r>
      <w:r>
        <w:rPr>
          <w:noProof/>
        </w:rPr>
        <w:t>(2015)</w:t>
      </w:r>
      <w:r>
        <w:fldChar w:fldCharType="end"/>
      </w:r>
      <w:r w:rsidRPr="000D645F">
        <w:t xml:space="preserve">. </w:t>
      </w:r>
      <w:r>
        <w:t xml:space="preserve">Details of our modeling approach can be found in the supplemental methods. </w:t>
      </w:r>
    </w:p>
    <w:p w14:paraId="14508F7E" w14:textId="77777777" w:rsidR="007535D4" w:rsidRDefault="007535D4" w:rsidP="007535D4">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 (hereafter </w:t>
      </w:r>
      <w:proofErr w:type="spellStart"/>
      <w:r>
        <w:t>GLMM</w:t>
      </w:r>
      <w:r>
        <w:rPr>
          <w:vertAlign w:val="subscript"/>
        </w:rPr>
        <w:t>size</w:t>
      </w:r>
      <w:proofErr w:type="spellEnd"/>
      <w:r>
        <w:t xml:space="preserve">). We defined </w:t>
      </w:r>
      <w:r w:rsidRPr="00523916">
        <w:rPr>
          <w:i/>
          <w:iCs/>
        </w:rPr>
        <w:t>size at maturity</w:t>
      </w:r>
      <w:r>
        <w:t xml:space="preserve"> as the fork length in cm for candidate parents measured at the time of release. This </w:t>
      </w:r>
      <w:proofErr w:type="spellStart"/>
      <w:r>
        <w:t>GLMM</w:t>
      </w:r>
      <w:r>
        <w:rPr>
          <w:vertAlign w:val="subscript"/>
        </w:rPr>
        <w:t>size</w:t>
      </w:r>
      <w:proofErr w:type="spellEnd"/>
      <w:r>
        <w:t xml:space="preserve"> used the final significant predictors from the GLMM on TLF using all parents (GLMM</w:t>
      </w:r>
      <w:r>
        <w:rPr>
          <w:vertAlign w:val="subscript"/>
        </w:rPr>
        <w:t>TLF</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Pr>
          <w:i/>
          <w:iCs/>
        </w:rPr>
        <w:t>size at maturity</w:t>
      </w:r>
      <w:r>
        <w:t xml:space="preserve"> using a linear mixed model that fit </w:t>
      </w:r>
      <w:r>
        <w:rPr>
          <w:i/>
          <w:iCs/>
        </w:rPr>
        <w:t>size at maturity</w:t>
      </w:r>
      <w:r>
        <w:t xml:space="preserve"> as an effect of </w:t>
      </w:r>
      <w:r>
        <w:rPr>
          <w:i/>
          <w:iCs/>
        </w:rPr>
        <w:t>origin, sex</w:t>
      </w:r>
      <w:r>
        <w:t xml:space="preserve"> and a random effect of year.</w:t>
      </w:r>
    </w:p>
    <w:p w14:paraId="719D8CF8" w14:textId="77777777" w:rsidR="007535D4" w:rsidRDefault="007535D4" w:rsidP="007535D4">
      <w:r>
        <w:br w:type="page"/>
      </w:r>
    </w:p>
    <w:p w14:paraId="4435E8C6" w14:textId="77777777" w:rsidR="007535D4" w:rsidRPr="00D71476" w:rsidRDefault="007535D4" w:rsidP="007535D4">
      <w:pPr>
        <w:spacing w:line="360" w:lineRule="auto"/>
        <w:rPr>
          <w:b/>
          <w:bCs/>
        </w:rPr>
      </w:pPr>
      <w:r w:rsidRPr="00D71476">
        <w:rPr>
          <w:b/>
          <w:bCs/>
        </w:rPr>
        <w:lastRenderedPageBreak/>
        <w:t>Results</w:t>
      </w:r>
    </w:p>
    <w:p w14:paraId="632FD64F" w14:textId="77777777" w:rsidR="007535D4" w:rsidRPr="00D71476" w:rsidRDefault="007535D4" w:rsidP="007535D4">
      <w:pPr>
        <w:spacing w:line="360" w:lineRule="auto"/>
        <w:rPr>
          <w:u w:val="single"/>
        </w:rPr>
      </w:pPr>
      <w:r w:rsidRPr="00D71476">
        <w:rPr>
          <w:u w:val="single"/>
        </w:rPr>
        <w:t>Sampling and Genotyping</w:t>
      </w:r>
    </w:p>
    <w:p w14:paraId="3D3D817F" w14:textId="77777777" w:rsidR="007535D4" w:rsidRDefault="007535D4" w:rsidP="007535D4">
      <w:pPr>
        <w:spacing w:line="360" w:lineRule="auto"/>
      </w:pPr>
      <w:r w:rsidRPr="00D71476">
        <w:rPr>
          <w:i/>
          <w:iCs/>
        </w:rPr>
        <w:tab/>
      </w:r>
      <w:r w:rsidRPr="00D71476">
        <w:t xml:space="preserve">After filtering, there were 9839 individuals genotyped at an average of 10.86 microsatellite loci (Table 1). </w:t>
      </w:r>
      <w:r>
        <w:t xml:space="preserve">Ninety-nine percent of individuals in the filtered dataset were genotyped at nine or more loci. </w:t>
      </w:r>
      <w:r w:rsidRPr="00D71476">
        <w:t xml:space="preserve">There were 6700 salmon initially collected at McKenzie or </w:t>
      </w:r>
      <w:proofErr w:type="spellStart"/>
      <w:r w:rsidRPr="00D71476">
        <w:t>Leaburg</w:t>
      </w:r>
      <w:proofErr w:type="spellEnd"/>
      <w:r w:rsidRPr="00D71476">
        <w:t xml:space="preserve"> Hatcheries and transported above </w:t>
      </w:r>
      <w:r>
        <w:t>Cougar Dam</w:t>
      </w:r>
      <w:r w:rsidRPr="00D71476">
        <w:t xml:space="preserve"> (hatchery outplants), 2930 NOR and HOR salmon initially encountered at </w:t>
      </w:r>
      <w:r>
        <w:t>the Cougar Trap</w:t>
      </w:r>
      <w:r w:rsidRPr="00D71476">
        <w:t xml:space="preserve"> and released above the dam</w:t>
      </w:r>
      <w:r>
        <w:t xml:space="preserve"> or downstream</w:t>
      </w:r>
      <w:r w:rsidRPr="00D71476">
        <w:t xml:space="preserve">, 12 precocial males sampled on spawning grounds above the </w:t>
      </w:r>
      <w:r>
        <w:t>dam</w:t>
      </w:r>
      <w:r w:rsidRPr="00D71476">
        <w:t>, 192 carcasses sampled during SGSs below the dam</w:t>
      </w:r>
      <w:r>
        <w:t>,</w:t>
      </w:r>
      <w:r w:rsidRPr="00D71476">
        <w:t xml:space="preserve"> and </w:t>
      </w:r>
      <w:r>
        <w:t>five</w:t>
      </w:r>
      <w:r w:rsidRPr="00D71476">
        <w:t xml:space="preserve"> carcasses sampled during SGSs above the dam (Table 2). </w:t>
      </w:r>
    </w:p>
    <w:p w14:paraId="7B9DB515" w14:textId="77777777" w:rsidR="007535D4" w:rsidRDefault="007535D4" w:rsidP="007535D4">
      <w:pPr>
        <w:spacing w:line="360" w:lineRule="auto"/>
      </w:pPr>
    </w:p>
    <w:p w14:paraId="6C38DF90" w14:textId="77777777" w:rsidR="007535D4" w:rsidRPr="00D71476" w:rsidRDefault="007535D4" w:rsidP="007535D4">
      <w:pPr>
        <w:spacing w:line="360" w:lineRule="auto"/>
        <w:rPr>
          <w:u w:val="single"/>
        </w:rPr>
      </w:pPr>
      <w:r w:rsidRPr="00D71476">
        <w:rPr>
          <w:u w:val="single"/>
        </w:rPr>
        <w:t>Assignment</w:t>
      </w:r>
    </w:p>
    <w:p w14:paraId="5CE577BE" w14:textId="77777777" w:rsidR="007535D4" w:rsidRPr="004E2378" w:rsidRDefault="007535D4" w:rsidP="007535D4">
      <w:pPr>
        <w:spacing w:line="360" w:lineRule="auto"/>
      </w:pPr>
      <w:r w:rsidRPr="00D71476">
        <w:tab/>
        <w:t xml:space="preserve">We attempted to assign 2915 potential offspring to 8985 candidate parents (Tables </w:t>
      </w:r>
      <w:r>
        <w:t>4</w:t>
      </w:r>
      <w:r w:rsidRPr="00D71476">
        <w:t xml:space="preserve"> and </w:t>
      </w:r>
      <w:r>
        <w:t>3</w:t>
      </w:r>
      <w:r w:rsidRPr="00D71476">
        <w:t xml:space="preserve">, respectively). Considering only </w:t>
      </w:r>
      <w:r>
        <w:t xml:space="preserve">the eight offspring </w:t>
      </w:r>
      <w:r w:rsidRPr="00D71476">
        <w:t>years whe</w:t>
      </w:r>
      <w:r>
        <w:t>n</w:t>
      </w:r>
      <w:r w:rsidRPr="00D71476">
        <w:t xml:space="preserve"> all </w:t>
      </w:r>
      <w:r>
        <w:t xml:space="preserve">candidate </w:t>
      </w:r>
      <w:r w:rsidRPr="00D71476">
        <w:t>parents</w:t>
      </w:r>
      <w:r>
        <w:t xml:space="preserve"> that returned three to six years prior</w:t>
      </w:r>
      <w:r w:rsidRPr="00D71476">
        <w:t xml:space="preserve"> </w:t>
      </w:r>
      <w:r>
        <w:t xml:space="preserve">were sampled (2013 – 2020), 1183 of 1783 potential offspring assigned to at least one parent, for a total assignment rate of 67%. 1629 potential offspring were sampled at the Cougar Trap in this period. Of these 1629, 1151 assigned to </w:t>
      </w:r>
      <w:r w:rsidRPr="00D71476">
        <w:t xml:space="preserve">at least one parent above </w:t>
      </w:r>
      <w:r>
        <w:t>Cougar Dam, for an assignment rate of</w:t>
      </w:r>
      <w:r w:rsidRPr="00D71476">
        <w:t xml:space="preserve"> 71%</w:t>
      </w:r>
      <w:r>
        <w:t xml:space="preserve">. </w:t>
      </w:r>
      <w:r w:rsidRPr="00D71476">
        <w:t>Assuming individuals that d</w:t>
      </w:r>
      <w:r>
        <w:t>id</w:t>
      </w:r>
      <w:r w:rsidRPr="00D71476">
        <w:t xml:space="preserve"> not assign to at least one parent above the dam were not produced above the dam, this suggests 29% of NOR salmon collected at</w:t>
      </w:r>
      <w:r>
        <w:t xml:space="preserve"> the</w:t>
      </w:r>
      <w:r w:rsidRPr="00D71476">
        <w:t xml:space="preserve"> </w:t>
      </w:r>
      <w:r>
        <w:t>Cougar Trap we</w:t>
      </w:r>
      <w:r w:rsidRPr="00D71476">
        <w:t>re</w:t>
      </w:r>
      <w:r>
        <w:t xml:space="preserve"> NOR immigrants</w:t>
      </w:r>
      <w:r w:rsidRPr="00D71476">
        <w:t xml:space="preserve">. We found that the </w:t>
      </w:r>
      <w:r>
        <w:t>proportion of NOR immigrants collected at the Cougar Trap</w:t>
      </w:r>
      <w:r w:rsidRPr="00D71476">
        <w:t xml:space="preserve"> </w:t>
      </w:r>
      <w:r>
        <w:t>in</w:t>
      </w:r>
      <w:r w:rsidRPr="00D71476">
        <w:t>creased throughout the season</w:t>
      </w:r>
      <w:r>
        <w:t xml:space="preserve"> </w:t>
      </w:r>
      <w:r w:rsidRPr="00D71476">
        <w:t xml:space="preserve">(Table 5, </w:t>
      </w:r>
      <w:r>
        <w:t>Figure</w:t>
      </w:r>
      <w:r w:rsidRPr="00D71476">
        <w:t xml:space="preserve"> 4</w:t>
      </w:r>
      <w:r w:rsidRPr="0076259D">
        <w:rPr>
          <w:color w:val="000000" w:themeColor="text1"/>
        </w:rPr>
        <w:t xml:space="preserve">). </w:t>
      </w:r>
      <w:r>
        <w:t xml:space="preserve">During model selection, we found that the sex by Julian day of sampling interaction did not improve the fit to the data. Including sex only marginally improved the fit (Table 5, delta AIC = 1.7), but we chose to retain it in the final model </w:t>
      </w:r>
      <w:r>
        <w:rPr>
          <w:color w:val="000000" w:themeColor="text1"/>
        </w:rPr>
        <w:t>(</w:t>
      </w:r>
      <w:proofErr w:type="spellStart"/>
      <w:r>
        <w:rPr>
          <w:color w:val="000000" w:themeColor="text1"/>
        </w:rPr>
        <w:t>GLMM</w:t>
      </w:r>
      <w:r>
        <w:rPr>
          <w:color w:val="000000" w:themeColor="text1"/>
          <w:vertAlign w:val="subscript"/>
        </w:rPr>
        <w:t>immigrant</w:t>
      </w:r>
      <w:proofErr w:type="spellEnd"/>
      <w:r>
        <w:rPr>
          <w:color w:val="000000" w:themeColor="text1"/>
        </w:rPr>
        <w:t>).</w:t>
      </w:r>
      <w:r>
        <w:t xml:space="preserve"> Using </w:t>
      </w:r>
      <w:proofErr w:type="spellStart"/>
      <w:r>
        <w:rPr>
          <w:color w:val="000000" w:themeColor="text1"/>
        </w:rPr>
        <w:t>GLMM</w:t>
      </w:r>
      <w:r>
        <w:rPr>
          <w:color w:val="000000" w:themeColor="text1"/>
          <w:vertAlign w:val="subscript"/>
        </w:rPr>
        <w:t>immigrant</w:t>
      </w:r>
      <w:proofErr w:type="spellEnd"/>
      <w:r>
        <w:rPr>
          <w:color w:val="000000" w:themeColor="text1"/>
        </w:rPr>
        <w:t>,</w:t>
      </w:r>
      <w:r w:rsidRPr="0076259D">
        <w:rPr>
          <w:color w:val="000000" w:themeColor="text1"/>
        </w:rPr>
        <w:t xml:space="preserve"> the proportion of NOR immigrants collected at </w:t>
      </w:r>
      <w:r>
        <w:rPr>
          <w:color w:val="000000" w:themeColor="text1"/>
        </w:rPr>
        <w:t>the Cougar Trap</w:t>
      </w:r>
      <w:r w:rsidRPr="0076259D">
        <w:rPr>
          <w:color w:val="000000" w:themeColor="text1"/>
        </w:rPr>
        <w:t xml:space="preserve"> was estimated to increase from less than 5% early in the season to ~50% by September 1. However, there was substantial variation among years in the relationship between time and the proportion of NOR immigrants collected at </w:t>
      </w:r>
      <w:r>
        <w:rPr>
          <w:color w:val="000000" w:themeColor="text1"/>
        </w:rPr>
        <w:t>the Cougar Trap</w:t>
      </w:r>
      <w:r w:rsidRPr="0076259D">
        <w:rPr>
          <w:color w:val="000000" w:themeColor="text1"/>
        </w:rPr>
        <w:t xml:space="preserve">. The 95% confidence interval of the </w:t>
      </w:r>
      <w:r>
        <w:rPr>
          <w:color w:val="000000" w:themeColor="text1"/>
        </w:rPr>
        <w:t>predicted proportion of NOR immigrants</w:t>
      </w:r>
      <w:r w:rsidRPr="0076259D">
        <w:rPr>
          <w:color w:val="000000" w:themeColor="text1"/>
        </w:rPr>
        <w:t xml:space="preserve"> on September 1 spanned from ~ 38% – 63%. </w:t>
      </w:r>
    </w:p>
    <w:p w14:paraId="6A2FAB88" w14:textId="77777777" w:rsidR="007535D4" w:rsidRDefault="007535D4" w:rsidP="007535D4">
      <w:pPr>
        <w:spacing w:line="360" w:lineRule="auto"/>
      </w:pPr>
      <w:r>
        <w:lastRenderedPageBreak/>
        <w:tab/>
        <w:t xml:space="preserve">In 2015 – 2020, when downstream recycling was implemented, 875 NOR salmon collected at the Cougar Trap assigned to salmon released above the dam in 2009 – 2016. Of 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 from 2015 – 2020,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If LSDR using a September 1 cutoff date had been implemented during these years instead of downstream recycling, 834 (</w:t>
      </w:r>
      <w:r w:rsidRPr="00675128">
        <w:t>95%)</w:t>
      </w:r>
      <w:r>
        <w:t xml:space="preserve"> NOR salmon produced above the dam and 212 (63%) NOR immigrants would have been released above the dam.</w:t>
      </w:r>
    </w:p>
    <w:p w14:paraId="41D475BF" w14:textId="77777777" w:rsidR="007535D4" w:rsidRPr="00D71476" w:rsidRDefault="007535D4" w:rsidP="007535D4">
      <w:pPr>
        <w:spacing w:line="360" w:lineRule="auto"/>
      </w:pPr>
    </w:p>
    <w:p w14:paraId="0EB5E519" w14:textId="77777777" w:rsidR="007535D4" w:rsidRPr="00D71476" w:rsidRDefault="007535D4" w:rsidP="007535D4">
      <w:pPr>
        <w:spacing w:line="360" w:lineRule="auto"/>
        <w:rPr>
          <w:u w:val="single"/>
        </w:rPr>
      </w:pPr>
      <w:r w:rsidRPr="00D71476">
        <w:rPr>
          <w:u w:val="single"/>
        </w:rPr>
        <w:t>Demography</w:t>
      </w:r>
    </w:p>
    <w:p w14:paraId="7322B936" w14:textId="77777777" w:rsidR="007535D4" w:rsidRPr="00D71476" w:rsidRDefault="007535D4" w:rsidP="007535D4">
      <w:pPr>
        <w:spacing w:line="360" w:lineRule="auto"/>
      </w:pPr>
      <w:r w:rsidRPr="00D71476">
        <w:rPr>
          <w:i/>
          <w:iCs/>
        </w:rPr>
        <w:t>Age at Maturity</w:t>
      </w:r>
      <w:r w:rsidRPr="00D71476">
        <w:t xml:space="preserve"> </w:t>
      </w:r>
    </w:p>
    <w:p w14:paraId="16283140" w14:textId="77777777" w:rsidR="007535D4" w:rsidRPr="00D71476" w:rsidRDefault="007535D4" w:rsidP="007535D4">
      <w:pPr>
        <w:spacing w:line="360" w:lineRule="auto"/>
        <w:ind w:firstLine="720"/>
      </w:pPr>
      <w:commentRangeStart w:id="3"/>
      <w:r>
        <w:t>Among the</w:t>
      </w:r>
      <w:r w:rsidRPr="00D71476">
        <w:t xml:space="preserve"> </w:t>
      </w:r>
      <w:r>
        <w:t xml:space="preserve">parental cohort </w:t>
      </w:r>
      <w:r w:rsidRPr="00D71476">
        <w:t xml:space="preserve">years </w:t>
      </w:r>
      <w:r>
        <w:t>when</w:t>
      </w:r>
      <w:r w:rsidRPr="00D71476">
        <w:t xml:space="preserve"> we </w:t>
      </w:r>
      <w:r>
        <w:t>could</w:t>
      </w:r>
      <w:r w:rsidRPr="00D71476">
        <w:t xml:space="preserve"> identify age</w:t>
      </w:r>
      <w:r>
        <w:t>-</w:t>
      </w:r>
      <w:r w:rsidRPr="00D71476">
        <w:t>3</w:t>
      </w:r>
      <w:r>
        <w:t xml:space="preserve"> through age-</w:t>
      </w:r>
      <w:r w:rsidRPr="00D71476">
        <w:t>6 salmon (20</w:t>
      </w:r>
      <w:r>
        <w:t>07</w:t>
      </w:r>
      <w:r w:rsidRPr="00D71476">
        <w:t xml:space="preserve"> – 20</w:t>
      </w:r>
      <w:r>
        <w:t>14</w:t>
      </w:r>
      <w:r w:rsidRPr="00D71476">
        <w:t>)</w:t>
      </w:r>
      <w:r>
        <w:t>, m</w:t>
      </w:r>
      <w:r w:rsidRPr="00D71476">
        <w:t xml:space="preserve">ost </w:t>
      </w:r>
      <w:r>
        <w:t xml:space="preserve">assigned offspring </w:t>
      </w:r>
      <w:r w:rsidRPr="00D71476">
        <w:t>were age</w:t>
      </w:r>
      <w:r>
        <w:t>-</w:t>
      </w:r>
      <w:r w:rsidRPr="00D71476">
        <w:t xml:space="preserve">4 or </w:t>
      </w:r>
      <w:r>
        <w:t>age-</w:t>
      </w:r>
      <w:r w:rsidRPr="00D71476">
        <w:t>5</w:t>
      </w:r>
      <w:commentRangeEnd w:id="3"/>
      <w:r>
        <w:rPr>
          <w:rStyle w:val="CommentReference"/>
        </w:rPr>
        <w:commentReference w:id="3"/>
      </w:r>
      <w:r w:rsidRPr="00D71476">
        <w:t xml:space="preserve"> </w:t>
      </w:r>
      <w:r w:rsidRPr="00675128">
        <w:t>(5</w:t>
      </w:r>
      <w:r>
        <w:t>1</w:t>
      </w:r>
      <w:r w:rsidRPr="00675128">
        <w:t>.</w:t>
      </w:r>
      <w:r>
        <w:t>5</w:t>
      </w:r>
      <w:r w:rsidRPr="00675128">
        <w:t>%</w:t>
      </w:r>
      <w:r w:rsidRPr="00D71476">
        <w:t xml:space="preserve"> and </w:t>
      </w:r>
      <w:r>
        <w:t>44.7</w:t>
      </w:r>
      <w:r w:rsidRPr="00D71476">
        <w:t>%, respectively), with few returning at age</w:t>
      </w:r>
      <w:r>
        <w:t>-</w:t>
      </w:r>
      <w:r w:rsidRPr="00D71476">
        <w:t xml:space="preserve">3 or </w:t>
      </w:r>
      <w:r>
        <w:t>age-</w:t>
      </w:r>
      <w:r w:rsidRPr="00D71476">
        <w:t>6</w:t>
      </w:r>
      <w:r>
        <w:t xml:space="preserve"> (2.4</w:t>
      </w:r>
      <w:r w:rsidRPr="00D71476">
        <w:t>% and 1.</w:t>
      </w:r>
      <w:r>
        <w:t>4</w:t>
      </w:r>
      <w:r w:rsidRPr="00D71476">
        <w:t>%, respectively</w:t>
      </w:r>
      <w:r>
        <w:t>)</w:t>
      </w:r>
      <w:r w:rsidRPr="00D71476">
        <w:t>. This pattern was consistent across all years</w:t>
      </w:r>
      <w:r>
        <w:t xml:space="preserve"> </w:t>
      </w:r>
      <w:r w:rsidRPr="00D71476">
        <w:t>(</w:t>
      </w:r>
      <w:r>
        <w:t>Figure</w:t>
      </w:r>
      <w:r w:rsidRPr="00D71476">
        <w:t xml:space="preserve"> 5).</w:t>
      </w:r>
      <w:r>
        <w:t xml:space="preserve"> H</w:t>
      </w:r>
      <w:r w:rsidRPr="00D71476">
        <w:t xml:space="preserve">owever, there was </w:t>
      </w:r>
      <w:r>
        <w:t>weak but significant trend towards younger offspring in later years (linear model, -0.014 year offspring age, per parent cohort year, p = 0.014).</w:t>
      </w:r>
      <w:r w:rsidRPr="00D71476">
        <w:t xml:space="preserve"> </w:t>
      </w:r>
    </w:p>
    <w:p w14:paraId="1EF615A1" w14:textId="77777777" w:rsidR="007535D4" w:rsidRPr="00D71476" w:rsidRDefault="007535D4" w:rsidP="007535D4">
      <w:pPr>
        <w:spacing w:line="360" w:lineRule="auto"/>
        <w:rPr>
          <w:i/>
          <w:iCs/>
        </w:rPr>
      </w:pPr>
    </w:p>
    <w:p w14:paraId="61A88FDD" w14:textId="77777777" w:rsidR="007535D4" w:rsidRDefault="007535D4" w:rsidP="007535D4">
      <w:pPr>
        <w:spacing w:line="360" w:lineRule="auto"/>
        <w:rPr>
          <w:i/>
          <w:iCs/>
        </w:rPr>
      </w:pPr>
      <w:r w:rsidRPr="00D71476">
        <w:rPr>
          <w:i/>
          <w:iCs/>
        </w:rPr>
        <w:t>Total Lifetime Fitness</w:t>
      </w:r>
    </w:p>
    <w:p w14:paraId="1AA3EAFA" w14:textId="77777777" w:rsidR="007535D4" w:rsidRPr="00310607" w:rsidRDefault="007535D4" w:rsidP="007535D4">
      <w:pPr>
        <w:spacing w:line="360" w:lineRule="auto"/>
      </w:pPr>
      <w:r>
        <w:tab/>
        <w:t xml:space="preserve">We present the mean TLF for candidate parents as well as its range and standard deviation by year, sex, and origin in Table 6. From 2007 – 2015, there were 7453 candidate parents, and only 1511 (20%) produced at least one offspring that returned to the Cougar Trap or was sampled as a carcass below the dam. For the parental cohort years when all (2007 – 2014) or most (2015) offspring are expected to have returned, the overall mean TLF was 0.36 and ranged from 0 – 17. For the subset of these years when both NOR and HOR salmon were </w:t>
      </w:r>
      <w:r>
        <w:lastRenderedPageBreak/>
        <w:t xml:space="preserve">released above the dam (2010 – 2015), mean TLF was greater for NOR than HOR salmon (0.49 </w:t>
      </w:r>
      <w:r w:rsidRPr="003239BB">
        <w:rPr>
          <w:i/>
          <w:iCs/>
        </w:rPr>
        <w:t>vs.</w:t>
      </w:r>
      <w:r>
        <w:t xml:space="preserve"> 0.23, respectively). </w:t>
      </w:r>
    </w:p>
    <w:p w14:paraId="1D7A3C8F" w14:textId="77777777" w:rsidR="007535D4" w:rsidRPr="00D71476" w:rsidRDefault="007535D4" w:rsidP="007535D4">
      <w:pPr>
        <w:spacing w:line="360" w:lineRule="auto"/>
      </w:pPr>
    </w:p>
    <w:p w14:paraId="7571F537" w14:textId="77777777" w:rsidR="007535D4" w:rsidRPr="00D71476" w:rsidRDefault="007535D4" w:rsidP="007535D4">
      <w:pPr>
        <w:spacing w:line="360" w:lineRule="auto"/>
        <w:rPr>
          <w:i/>
          <w:iCs/>
        </w:rPr>
      </w:pPr>
      <w:r w:rsidRPr="00D71476">
        <w:rPr>
          <w:i/>
          <w:iCs/>
        </w:rPr>
        <w:t>Cohort Replacement Rate</w:t>
      </w:r>
    </w:p>
    <w:p w14:paraId="2FD932D2" w14:textId="77777777" w:rsidR="007535D4" w:rsidRPr="00C9610A" w:rsidRDefault="007535D4" w:rsidP="007535D4">
      <w:pPr>
        <w:spacing w:line="360" w:lineRule="auto"/>
      </w:pPr>
      <w:r w:rsidRPr="00D71476">
        <w:tab/>
      </w:r>
      <w:r>
        <w:t>The total cohort replacement rate (</w:t>
      </w:r>
      <w:proofErr w:type="spellStart"/>
      <w:r>
        <w:t>CRR</w:t>
      </w:r>
      <w:r>
        <w:rPr>
          <w:vertAlign w:val="subscript"/>
        </w:rPr>
        <w:t>total</w:t>
      </w:r>
      <w:proofErr w:type="spellEnd"/>
      <w:r>
        <w:t xml:space="preserve">) was less than one in all years from 2007 – 2015, indicating that the population above Cougar Dam is not replacing itself (Table 7). Maximum </w:t>
      </w:r>
      <w:proofErr w:type="spellStart"/>
      <w:r>
        <w:t>CRR</w:t>
      </w:r>
      <w:r>
        <w:rPr>
          <w:vertAlign w:val="subscript"/>
        </w:rPr>
        <w:t>total</w:t>
      </w:r>
      <w:proofErr w:type="spellEnd"/>
      <w:r>
        <w:t xml:space="preserve"> (0.44) was observed in 2007, and minimum </w:t>
      </w:r>
      <w:proofErr w:type="spellStart"/>
      <w:r>
        <w:t>CRR</w:t>
      </w:r>
      <w:r>
        <w:rPr>
          <w:vertAlign w:val="subscript"/>
        </w:rPr>
        <w:t>total</w:t>
      </w:r>
      <w:proofErr w:type="spellEnd"/>
      <w:r>
        <w:t xml:space="preserve"> (0.08) was observed in 2009, both years when only HOR hatchery outplants were released above the dam. In most years (2007 – 2012), females were the limiting sex. CRR</w:t>
      </w:r>
      <w:r>
        <w:rPr>
          <w:vertAlign w:val="subscript"/>
        </w:rPr>
        <w:t>F</w:t>
      </w:r>
      <w:r>
        <w:t xml:space="preserve"> was less than one in these years. In the three years when males were the limiting sex (2013 – 2015), CRR</w:t>
      </w:r>
      <w:r>
        <w:rPr>
          <w:vertAlign w:val="subscript"/>
        </w:rPr>
        <w:t>M</w:t>
      </w:r>
      <w:r>
        <w:t xml:space="preserve"> was also less than one. The overall weighted mean CRR was 0.21. </w:t>
      </w:r>
    </w:p>
    <w:p w14:paraId="3A7F753C" w14:textId="77777777" w:rsidR="007535D4" w:rsidRDefault="007535D4" w:rsidP="007535D4">
      <w:pPr>
        <w:spacing w:line="360" w:lineRule="auto"/>
      </w:pPr>
    </w:p>
    <w:p w14:paraId="46C15B8F" w14:textId="77777777" w:rsidR="007535D4" w:rsidRPr="00D71476" w:rsidRDefault="007535D4" w:rsidP="007535D4">
      <w:pPr>
        <w:spacing w:line="360" w:lineRule="auto"/>
        <w:rPr>
          <w:i/>
          <w:iCs/>
        </w:rPr>
      </w:pPr>
      <w:r w:rsidRPr="00D71476">
        <w:rPr>
          <w:i/>
          <w:iCs/>
        </w:rPr>
        <w:t>Effective Number of Breeders</w:t>
      </w:r>
    </w:p>
    <w:p w14:paraId="02E251D9" w14:textId="77777777" w:rsidR="007535D4" w:rsidRDefault="007535D4" w:rsidP="007535D4">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Pr="00DA3E76">
        <w:rPr>
          <w:color w:val="000000" w:themeColor="text1"/>
        </w:rPr>
        <w:t>The</w:t>
      </w:r>
      <w:r>
        <w:rPr>
          <w:color w:val="000000" w:themeColor="text1"/>
        </w:rPr>
        <w:t xml:space="preserve"> ratio of </w:t>
      </w:r>
      <w:r w:rsidRPr="00EF621B">
        <w:rPr>
          <w:i/>
          <w:iCs/>
          <w:color w:val="000000" w:themeColor="text1"/>
        </w:rPr>
        <w:t>N</w:t>
      </w:r>
      <w:r w:rsidRPr="00EF621B">
        <w:rPr>
          <w:i/>
          <w:iCs/>
          <w:color w:val="000000" w:themeColor="text1"/>
          <w:vertAlign w:val="subscript"/>
        </w:rPr>
        <w:t>b</w:t>
      </w:r>
      <w:r>
        <w:rPr>
          <w:i/>
          <w:iCs/>
        </w:rPr>
        <w:t xml:space="preserve"> </w:t>
      </w:r>
      <w:r>
        <w:t xml:space="preserve">to the number of candidate parents ranged from 0.22 to 0.36. </w:t>
      </w:r>
    </w:p>
    <w:p w14:paraId="3F6A9D97" w14:textId="77777777" w:rsidR="007535D4" w:rsidRDefault="007535D4" w:rsidP="007535D4">
      <w:pPr>
        <w:spacing w:line="360" w:lineRule="auto"/>
      </w:pPr>
    </w:p>
    <w:p w14:paraId="782C86B1" w14:textId="77777777" w:rsidR="007535D4" w:rsidRPr="00D71476" w:rsidRDefault="007535D4" w:rsidP="007535D4">
      <w:pPr>
        <w:spacing w:line="360" w:lineRule="auto"/>
        <w:rPr>
          <w:u w:val="single"/>
        </w:rPr>
      </w:pPr>
      <w:r w:rsidRPr="00D71476">
        <w:rPr>
          <w:u w:val="single"/>
        </w:rPr>
        <w:t>Predictors of Fitness</w:t>
      </w:r>
    </w:p>
    <w:p w14:paraId="5F38272A" w14:textId="77777777" w:rsidR="007535D4" w:rsidRPr="00D71476" w:rsidRDefault="007535D4" w:rsidP="007535D4">
      <w:pPr>
        <w:spacing w:line="360" w:lineRule="auto"/>
      </w:pPr>
      <w:r>
        <w:rPr>
          <w:i/>
          <w:iCs/>
        </w:rPr>
        <w:t>Generalized Linear Mixed Modeling</w:t>
      </w:r>
    </w:p>
    <w:p w14:paraId="084361A2" w14:textId="77777777" w:rsidR="007535D4" w:rsidRDefault="007535D4" w:rsidP="007535D4">
      <w:pPr>
        <w:spacing w:after="112" w:line="360" w:lineRule="auto"/>
        <w:ind w:firstLine="720"/>
        <w:rPr>
          <w:i/>
          <w:iCs/>
        </w:rPr>
      </w:pPr>
      <w:r>
        <w:rPr>
          <w:color w:val="000000" w:themeColor="text1"/>
        </w:rPr>
        <w:t>We did not find evidence of strong multicollinearity among the evaluated predictors of TLF (GVIF</w:t>
      </w:r>
      <w:r>
        <w:rPr>
          <w:color w:val="000000" w:themeColor="text1"/>
          <w:vertAlign w:val="superscript"/>
        </w:rPr>
        <w:t>1/2*df</w:t>
      </w:r>
      <w:r>
        <w:rPr>
          <w:color w:val="000000" w:themeColor="text1"/>
        </w:rPr>
        <w:t xml:space="preserve"> &lt; 2), and included all predictors at the start of model selection. Modeling the effect of </w:t>
      </w:r>
      <w:r>
        <w:rPr>
          <w:i/>
          <w:iCs/>
          <w:color w:val="000000" w:themeColor="text1"/>
        </w:rPr>
        <w:t>release group density</w:t>
      </w:r>
      <w:r>
        <w:rPr>
          <w:color w:val="000000" w:themeColor="text1"/>
        </w:rPr>
        <w:t xml:space="preserve"> as a second order polynomial provided a marginally better fit to the data than modeling </w:t>
      </w:r>
      <w:r>
        <w:rPr>
          <w:i/>
          <w:iCs/>
          <w:color w:val="000000" w:themeColor="text1"/>
        </w:rPr>
        <w:t>release group density</w:t>
      </w:r>
      <w:r>
        <w:rPr>
          <w:color w:val="000000" w:themeColor="text1"/>
        </w:rPr>
        <w:t xml:space="preserve"> as a linear predictor, but all other predictors were modeled as linear effects. The best random effects structure according to AIC included random intercepts for both </w:t>
      </w:r>
      <w:r>
        <w:rPr>
          <w:i/>
          <w:iCs/>
          <w:color w:val="000000" w:themeColor="text1"/>
        </w:rPr>
        <w:t xml:space="preserve">year </w:t>
      </w:r>
      <w:r>
        <w:rPr>
          <w:color w:val="000000" w:themeColor="text1"/>
        </w:rPr>
        <w:t xml:space="preserve">and </w:t>
      </w:r>
      <w:r>
        <w:rPr>
          <w:i/>
          <w:iCs/>
          <w:color w:val="000000" w:themeColor="text1"/>
        </w:rPr>
        <w:t>release group.</w:t>
      </w:r>
      <w:r>
        <w:rPr>
          <w:color w:val="000000" w:themeColor="text1"/>
        </w:rPr>
        <w:t xml:space="preserve"> 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 xml:space="preserve">sex*annual sex ratio. </w:t>
      </w:r>
      <w:r>
        <w:t>Parameter estimates and their standard errors, as well as significance testing for each predictor retained in the final model are presented</w:t>
      </w:r>
      <w:r>
        <w:rPr>
          <w:i/>
          <w:iCs/>
        </w:rPr>
        <w:t xml:space="preserve"> </w:t>
      </w:r>
      <w:r>
        <w:t>in Table 9</w:t>
      </w:r>
      <w:r>
        <w:rPr>
          <w:i/>
          <w:iCs/>
        </w:rPr>
        <w:t>.</w:t>
      </w:r>
    </w:p>
    <w:p w14:paraId="1C05427E" w14:textId="77777777" w:rsidR="007535D4" w:rsidRPr="006D5CC7" w:rsidRDefault="007535D4" w:rsidP="007535D4">
      <w:pPr>
        <w:spacing w:line="360" w:lineRule="auto"/>
        <w:rPr>
          <w:i/>
          <w:iCs/>
        </w:rPr>
      </w:pPr>
      <w:r>
        <w:rPr>
          <w:i/>
          <w:iCs/>
        </w:rPr>
        <w:lastRenderedPageBreak/>
        <w:t>Effects of Significant Predictors of TLF</w:t>
      </w:r>
    </w:p>
    <w:p w14:paraId="10D4AFEC" w14:textId="77777777" w:rsidR="007535D4" w:rsidRDefault="007535D4" w:rsidP="007535D4">
      <w:pPr>
        <w:spacing w:line="360" w:lineRule="auto"/>
      </w:pPr>
      <w:r>
        <w:tab/>
        <w:t xml:space="preserve">To aid in interpretation of the parameters estimated in the final model (Table 9), we also estimated effects of each significant predictor on the response scale (TLF) after accounting for variation at all other significant predictors (Figures 7 – 9). </w:t>
      </w:r>
      <w:r w:rsidRPr="00D7409D">
        <w:t>NOR salmon have substantially higher predicted fitness than HOR</w:t>
      </w:r>
      <w:r>
        <w:t xml:space="preserve"> salmon</w:t>
      </w:r>
      <w:r w:rsidRPr="00D7409D">
        <w:t xml:space="preserve"> and this effect is somewhat stronger for males than females, but this interaction is only marginally significant and has a limited effect size </w:t>
      </w:r>
      <w:r>
        <w:t>(Figure 7</w:t>
      </w:r>
      <w:r w:rsidRPr="00D7409D">
        <w:t>). NOR males are predicted to be 2.1</w:t>
      </w:r>
      <w:r>
        <w:t>-</w:t>
      </w:r>
      <w:r w:rsidRPr="00D7409D">
        <w:t>fold more fit th</w:t>
      </w:r>
      <w:r>
        <w:t>an</w:t>
      </w:r>
      <w:r w:rsidRPr="00D7409D">
        <w:t xml:space="preserve"> HOR males, and NOR females are predicted to be 1.6</w:t>
      </w:r>
      <w:r>
        <w:t>-</w:t>
      </w:r>
      <w:r w:rsidRPr="00D7409D">
        <w:t>fold more fit than HOR females.</w:t>
      </w:r>
      <w:r>
        <w:t xml:space="preserve"> </w:t>
      </w:r>
      <w:r w:rsidRPr="004E734D">
        <w:t xml:space="preserve">Overall, the </w:t>
      </w:r>
      <w:r w:rsidRPr="004E734D">
        <w:rPr>
          <w:i/>
          <w:iCs/>
        </w:rPr>
        <w:t>annual sex ratio</w:t>
      </w:r>
      <w:r w:rsidRPr="004E734D">
        <w:t xml:space="preserve"> has a small</w:t>
      </w:r>
      <w:r>
        <w:t>, and marginally significant</w:t>
      </w:r>
      <w:r w:rsidRPr="004E734D">
        <w:t xml:space="preserve"> effect on </w:t>
      </w:r>
      <w:r>
        <w:t>TLF</w:t>
      </w:r>
      <w:r w:rsidRPr="004E734D">
        <w:t>, with male</w:t>
      </w:r>
      <w:r>
        <w:t>-</w:t>
      </w:r>
      <w:r w:rsidRPr="004E734D">
        <w:t>biased sex ratios producing somewhat higher fitness than female</w:t>
      </w:r>
      <w:r>
        <w:t>-biased sex ratios</w:t>
      </w:r>
      <w:r w:rsidRPr="004E734D">
        <w:t>, however this effect was much stronger for females than males</w:t>
      </w:r>
      <w:r>
        <w:t>.</w:t>
      </w:r>
      <w:r w:rsidRPr="004E734D">
        <w:t xml:space="preserve"> </w:t>
      </w:r>
      <w:r>
        <w:t>When viewed on response scale (TLF) (Figure 8),</w:t>
      </w:r>
      <w:r w:rsidRPr="004E734D">
        <w:t xml:space="preserve"> changes in </w:t>
      </w:r>
      <w:r w:rsidRPr="004E734D">
        <w:rPr>
          <w:i/>
          <w:iCs/>
        </w:rPr>
        <w:t>annual sex ratio</w:t>
      </w:r>
      <w:r w:rsidRPr="004E734D">
        <w:t xml:space="preserve"> affects fitness mostly through females, who perform worse when the sex ratio is female</w:t>
      </w:r>
      <w:r>
        <w:t>-</w:t>
      </w:r>
      <w:r w:rsidRPr="004E734D">
        <w:t>biased. 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3.5-fold, whereas male fitness is expected to vary 1.4</w:t>
      </w:r>
      <w:r>
        <w:t>-</w:t>
      </w:r>
      <w:r w:rsidRPr="004E734D">
        <w:t>fold</w:t>
      </w:r>
      <w:r>
        <w:t>. Finally, salmon released above Cougar Dam e</w:t>
      </w:r>
      <w:r w:rsidRPr="008471F2">
        <w:t xml:space="preserve">arlier </w:t>
      </w:r>
      <w:r>
        <w:t>in the season</w:t>
      </w:r>
      <w:r w:rsidRPr="008471F2">
        <w:t xml:space="preserve"> are predicted to have greater fitness than </w:t>
      </w:r>
      <w:r>
        <w:t>those released later</w:t>
      </w:r>
      <w:r w:rsidRPr="008471F2">
        <w:t xml:space="preserve"> </w:t>
      </w:r>
      <w:r>
        <w:t>(Figure 9)</w:t>
      </w:r>
      <w:r w:rsidRPr="008471F2">
        <w:t>. Individuals released on the earliest</w:t>
      </w:r>
      <w:r>
        <w:t xml:space="preserve"> day</w:t>
      </w:r>
      <w:r w:rsidRPr="008471F2">
        <w:t xml:space="preserve"> </w:t>
      </w:r>
      <w:r>
        <w:t>in the dataset</w:t>
      </w:r>
      <w:r w:rsidRPr="008471F2">
        <w:t xml:space="preserve"> are predicted to have 1.7-fold greater fitness than the latest release day.</w:t>
      </w:r>
    </w:p>
    <w:p w14:paraId="4A6DA389" w14:textId="77777777" w:rsidR="007535D4" w:rsidRDefault="007535D4" w:rsidP="007535D4">
      <w:pPr>
        <w:spacing w:line="360" w:lineRule="auto"/>
        <w:ind w:firstLine="720"/>
      </w:pPr>
      <w:r>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 (Table 9). Variation in TLF attributed to differences among years or release groups, as measured by standard deviation of the </w:t>
      </w:r>
      <w:r>
        <w:rPr>
          <w:i/>
          <w:iCs/>
        </w:rPr>
        <w:t xml:space="preserve">year </w:t>
      </w:r>
      <w:r>
        <w:t xml:space="preserve">and </w:t>
      </w:r>
      <w:r>
        <w:rPr>
          <w:i/>
          <w:iCs/>
        </w:rPr>
        <w:t xml:space="preserve">release group </w:t>
      </w:r>
      <w:r>
        <w:t xml:space="preserve">random effects, was similar in scale to the fixed effect of </w:t>
      </w:r>
      <w:r>
        <w:rPr>
          <w:i/>
          <w:iCs/>
        </w:rPr>
        <w:t xml:space="preserve">origin </w:t>
      </w:r>
      <w:r>
        <w:t>presented above</w:t>
      </w:r>
      <w:r>
        <w:rPr>
          <w:i/>
          <w:iCs/>
        </w:rPr>
        <w:t xml:space="preserve">.  </w:t>
      </w:r>
    </w:p>
    <w:p w14:paraId="6B279E73" w14:textId="77777777" w:rsidR="007535D4" w:rsidRDefault="007535D4" w:rsidP="007535D4">
      <w:pPr>
        <w:spacing w:line="360" w:lineRule="auto"/>
      </w:pPr>
      <w:r>
        <w:tab/>
      </w:r>
    </w:p>
    <w:p w14:paraId="69F6A041" w14:textId="77777777" w:rsidR="007535D4" w:rsidRPr="004856A0" w:rsidRDefault="007535D4" w:rsidP="007535D4">
      <w:pPr>
        <w:spacing w:line="360" w:lineRule="auto"/>
        <w:rPr>
          <w:i/>
          <w:iCs/>
        </w:rPr>
      </w:pPr>
      <w:r w:rsidRPr="004856A0">
        <w:rPr>
          <w:i/>
          <w:iCs/>
        </w:rPr>
        <w:t>Size at Maturity</w:t>
      </w:r>
    </w:p>
    <w:p w14:paraId="356ECED5" w14:textId="77777777" w:rsidR="007535D4" w:rsidRDefault="007535D4" w:rsidP="007535D4">
      <w:pPr>
        <w:spacing w:line="360" w:lineRule="auto"/>
        <w:ind w:firstLine="720"/>
      </w:pPr>
      <w:r>
        <w:t xml:space="preserve">Our dataset included </w:t>
      </w:r>
      <w:r w:rsidRPr="00523916">
        <w:rPr>
          <w:i/>
          <w:iCs/>
        </w:rPr>
        <w:t>size at maturity</w:t>
      </w:r>
      <w:r>
        <w:t xml:space="preserve"> for approximately one half of the candidate parents released above the dam from 2007 – 2015 used to fit GLMM</w:t>
      </w:r>
      <w:r>
        <w:rPr>
          <w:vertAlign w:val="subscript"/>
        </w:rPr>
        <w:t>TLF</w:t>
      </w:r>
      <w:r>
        <w:t xml:space="preserve">. NOR salmon released above the dam were significantly larger than their HOR counterparts </w:t>
      </w:r>
      <w:r w:rsidRPr="00D1383A">
        <w:t xml:space="preserve">after controlling for </w:t>
      </w:r>
      <w:r>
        <w:t xml:space="preserve">size differences owing to </w:t>
      </w:r>
      <w:r w:rsidRPr="00523916">
        <w:rPr>
          <w:i/>
          <w:iCs/>
        </w:rPr>
        <w:t>sex</w:t>
      </w:r>
      <w:r>
        <w:t xml:space="preserve"> and </w:t>
      </w:r>
      <w:r w:rsidRPr="00523916">
        <w:rPr>
          <w:i/>
          <w:iCs/>
        </w:rPr>
        <w:t>year</w:t>
      </w:r>
      <w:r w:rsidRPr="00D1383A">
        <w:t xml:space="preserve"> (</w:t>
      </w:r>
      <w:r>
        <w:t xml:space="preserve">linear mixed model, </w:t>
      </w:r>
      <w:r w:rsidRPr="00D1383A">
        <w:rPr>
          <w:rFonts w:ascii="Roboto" w:hAnsi="Roboto"/>
          <w:color w:val="202124"/>
          <w:sz w:val="21"/>
          <w:szCs w:val="21"/>
          <w:shd w:val="clear" w:color="auto" w:fill="FFFFFF"/>
        </w:rPr>
        <w:t>β</w:t>
      </w:r>
      <w:r>
        <w:rPr>
          <w:vertAlign w:val="subscript"/>
        </w:rPr>
        <w:t>origin [NOR]</w:t>
      </w:r>
      <w:r>
        <w:t xml:space="preserve"> </w:t>
      </w:r>
      <w:r w:rsidRPr="00D1383A">
        <w:t>= 2.92</w:t>
      </w:r>
      <w:r>
        <w:t xml:space="preserve"> cm</w:t>
      </w:r>
      <w:r w:rsidRPr="00D1383A">
        <w:t xml:space="preserve">, </w:t>
      </w:r>
      <w:proofErr w:type="spellStart"/>
      <w:r w:rsidRPr="00D1383A">
        <w:t>s</w:t>
      </w:r>
      <w:r>
        <w:t>.</w:t>
      </w:r>
      <w:r w:rsidRPr="00D1383A">
        <w:t>e</w:t>
      </w:r>
      <w:r>
        <w:t>.</w:t>
      </w:r>
      <w:proofErr w:type="spellEnd"/>
      <w:r w:rsidRPr="00D1383A">
        <w:t xml:space="preserve"> = 0.26, p</w:t>
      </w:r>
      <w:r>
        <w:t>-</w:t>
      </w:r>
      <w:r w:rsidRPr="00D1383A">
        <w:t xml:space="preserve">value </w:t>
      </w:r>
      <w:r>
        <w:t>likelihood ratio test</w:t>
      </w:r>
      <w:r w:rsidRPr="00D1383A">
        <w:t xml:space="preserve"> &lt; 2</w:t>
      </w:r>
      <w:r>
        <w:t xml:space="preserve">.2 x </w:t>
      </w:r>
      <w:r w:rsidRPr="00D1383A">
        <w:t>10</w:t>
      </w:r>
      <w:r>
        <w:rPr>
          <w:vertAlign w:val="superscript"/>
        </w:rPr>
        <w:t>-16</w:t>
      </w:r>
      <w:r w:rsidRPr="00D1383A">
        <w:t>)</w:t>
      </w:r>
      <w:r>
        <w:t xml:space="preserve">. To evaluate the relationship between </w:t>
      </w:r>
      <w:r w:rsidRPr="00523916">
        <w:rPr>
          <w:i/>
          <w:iCs/>
        </w:rPr>
        <w:t>siz</w:t>
      </w:r>
      <w:r>
        <w:rPr>
          <w:i/>
          <w:iCs/>
        </w:rPr>
        <w:t>e at maturity</w:t>
      </w:r>
      <w:r>
        <w:t xml:space="preserve">, </w:t>
      </w:r>
      <w:r>
        <w:rPr>
          <w:i/>
          <w:iCs/>
        </w:rPr>
        <w:t xml:space="preserve">origin </w:t>
      </w:r>
      <w:r>
        <w:t xml:space="preserve">and TLF, we fit a GLMM on TLF for the 3781 candidate parents with a </w:t>
      </w:r>
      <w:r w:rsidRPr="00724B96">
        <w:rPr>
          <w:i/>
          <w:iCs/>
        </w:rPr>
        <w:t xml:space="preserve">size at maturity </w:t>
      </w:r>
      <w:r>
        <w:lastRenderedPageBreak/>
        <w:t xml:space="preserve">measurement, using the significant predictors of fitness from the final model and </w:t>
      </w:r>
      <w:r w:rsidRPr="00724B96">
        <w:rPr>
          <w:i/>
          <w:iCs/>
        </w:rPr>
        <w:t>size at maturity</w:t>
      </w:r>
      <w:r>
        <w:rPr>
          <w:i/>
          <w:iCs/>
        </w:rPr>
        <w:t xml:space="preserve"> </w:t>
      </w:r>
      <w:r>
        <w:t>as an additional predictor (</w:t>
      </w:r>
      <w:proofErr w:type="spellStart"/>
      <w:r>
        <w:t>GLMM</w:t>
      </w:r>
      <w:r>
        <w:rPr>
          <w:vertAlign w:val="subscript"/>
        </w:rPr>
        <w:t>size</w:t>
      </w:r>
      <w:proofErr w:type="spellEnd"/>
      <w:r>
        <w:t xml:space="preserve">). Size had a significant positive effect on TLF </w:t>
      </w:r>
      <w:r w:rsidRPr="00D1383A">
        <w:t>(</w:t>
      </w:r>
      <w:r w:rsidRPr="00D1383A">
        <w:rPr>
          <w:rFonts w:ascii="Roboto" w:hAnsi="Roboto"/>
          <w:color w:val="202124"/>
          <w:sz w:val="21"/>
          <w:szCs w:val="21"/>
          <w:shd w:val="clear" w:color="auto" w:fill="FFFFFF"/>
        </w:rPr>
        <w:t>β</w:t>
      </w:r>
      <w:r>
        <w:rPr>
          <w:vertAlign w:val="subscript"/>
        </w:rPr>
        <w:t>size</w:t>
      </w:r>
      <w:r>
        <w:t xml:space="preserve"> </w:t>
      </w:r>
      <w:r w:rsidRPr="00D1383A">
        <w:t xml:space="preserve">= </w:t>
      </w:r>
      <w:r>
        <w:t>0.069</w:t>
      </w:r>
      <w:r w:rsidRPr="00D1383A">
        <w:t xml:space="preserve">, </w:t>
      </w:r>
      <w:proofErr w:type="spellStart"/>
      <w:r w:rsidRPr="00D1383A">
        <w:t>s</w:t>
      </w:r>
      <w:r>
        <w:t>.</w:t>
      </w:r>
      <w:r w:rsidRPr="00D1383A">
        <w:t>e</w:t>
      </w:r>
      <w:r>
        <w:t>.</w:t>
      </w:r>
      <w:proofErr w:type="spellEnd"/>
      <w:r w:rsidRPr="00D1383A">
        <w:t xml:space="preserve"> = 0.</w:t>
      </w:r>
      <w:r>
        <w:t>006</w:t>
      </w:r>
      <w:r w:rsidRPr="00D1383A">
        <w:t>, p</w:t>
      </w:r>
      <w:r>
        <w:t>-</w:t>
      </w:r>
      <w:r w:rsidRPr="00D1383A">
        <w:t xml:space="preserve">value </w:t>
      </w:r>
      <w:r>
        <w:t>likelihood ratio test</w:t>
      </w:r>
      <w:r w:rsidRPr="00D1383A">
        <w:t xml:space="preserve"> &lt; 2</w:t>
      </w:r>
      <w:r>
        <w:t xml:space="preserve">.0 x </w:t>
      </w:r>
      <w:r w:rsidRPr="00D1383A">
        <w:t>10</w:t>
      </w:r>
      <w:r>
        <w:rPr>
          <w:vertAlign w:val="superscript"/>
        </w:rPr>
        <w:t>-16</w:t>
      </w:r>
      <w:r>
        <w:t xml:space="preserve">), and the estimated effect of origin was reduced to 44% of its estimated effect when </w:t>
      </w:r>
      <w:r w:rsidRPr="00DD4593">
        <w:rPr>
          <w:i/>
          <w:iCs/>
        </w:rPr>
        <w:t>size at maturity</w:t>
      </w:r>
      <w:r>
        <w:t xml:space="preserve"> was not included in the model, confirming that these two variables are highly confounded.  </w:t>
      </w:r>
    </w:p>
    <w:p w14:paraId="77018676" w14:textId="77777777" w:rsidR="007535D4" w:rsidRDefault="007535D4" w:rsidP="007535D4"/>
    <w:p w14:paraId="109048D8" w14:textId="77777777" w:rsidR="007535D4" w:rsidRPr="004E734D" w:rsidRDefault="007535D4" w:rsidP="007535D4">
      <w:r w:rsidRPr="004E734D">
        <w:br w:type="page"/>
      </w:r>
    </w:p>
    <w:p w14:paraId="0A473035" w14:textId="77777777" w:rsidR="007535D4" w:rsidRPr="006B5F4F" w:rsidRDefault="007535D4" w:rsidP="007535D4">
      <w:pPr>
        <w:spacing w:line="360" w:lineRule="auto"/>
        <w:rPr>
          <w:b/>
          <w:bCs/>
          <w:u w:val="single"/>
        </w:rPr>
      </w:pPr>
      <w:r w:rsidRPr="00345D6C">
        <w:rPr>
          <w:b/>
          <w:bCs/>
          <w:u w:val="single"/>
        </w:rPr>
        <w:lastRenderedPageBreak/>
        <w:t>Discussion</w:t>
      </w:r>
    </w:p>
    <w:p w14:paraId="68111B65" w14:textId="77777777" w:rsidR="007535D4" w:rsidRDefault="007535D4" w:rsidP="007535D4">
      <w:pPr>
        <w:spacing w:line="360" w:lineRule="auto"/>
        <w:rPr>
          <w:i/>
          <w:iCs/>
        </w:rPr>
      </w:pPr>
      <w:r>
        <w:rPr>
          <w:i/>
          <w:iCs/>
        </w:rPr>
        <w:t>Genetic Parentage Analysis Provides Crucial Demographic Information</w:t>
      </w:r>
    </w:p>
    <w:p w14:paraId="7354F018" w14:textId="77777777" w:rsidR="007535D4" w:rsidRDefault="007535D4" w:rsidP="007535D4">
      <w:pPr>
        <w:spacing w:line="360" w:lineRule="auto"/>
      </w:pPr>
      <w:r>
        <w:rPr>
          <w:i/>
          <w:iCs/>
        </w:rPr>
        <w:tab/>
      </w:r>
      <w:r>
        <w:t xml:space="preserve">Previous evaluations of the reintroduction effort above Cougar Dam found that none of the four cohorts of salmon reintroduced from 2007 – 2010 replaced themselves (i.e. CRR was less than one) (cites), even after accounting for productivity of precocial males and </w:t>
      </w:r>
      <w:proofErr w:type="spellStart"/>
      <w:r>
        <w:t>adfluvial</w:t>
      </w:r>
      <w:proofErr w:type="spellEnd"/>
      <w:r>
        <w:t xml:space="preserve"> females (cite). We also found that the CRR did not exceed one from 2011 – 2015, regardless of whether cohort replacement rate wa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Together these results indicate that no cohorts of reintroduced salmon have reached replacement in any year from 2007 – 2015. Overall, from 2007 – 2015, approximately one adult offspring returned for every five salmon released above the dam. </w:t>
      </w:r>
    </w:p>
    <w:p w14:paraId="1C8BB2F8" w14:textId="77777777" w:rsidR="007535D4" w:rsidRDefault="007535D4" w:rsidP="007535D4">
      <w:pPr>
        <w:spacing w:line="360" w:lineRule="auto"/>
        <w:ind w:firstLine="720"/>
        <w:rPr>
          <w:i/>
          <w:iCs/>
        </w:rPr>
      </w:pPr>
      <w:r>
        <w:t xml:space="preserve">We found that multiple aspects of upstream (adult) trap-and-haul likely influence fitness at the individual level (TLF). Incorporating these findings into the adaptive management of the reintroduction may improve productivity (see </w:t>
      </w:r>
      <w:r w:rsidRPr="00D67C20">
        <w:rPr>
          <w:i/>
          <w:iCs/>
        </w:rPr>
        <w:t>Mixed Modeling Provides Insights into Trap-and-Haul Practices</w:t>
      </w:r>
      <w:r>
        <w:rPr>
          <w:i/>
          <w:iCs/>
        </w:rPr>
        <w:t xml:space="preserve"> </w:t>
      </w:r>
      <w:r>
        <w:t xml:space="preserve">and </w:t>
      </w:r>
      <w:r>
        <w:rPr>
          <w:i/>
          <w:iCs/>
        </w:rPr>
        <w:t>Origin Effects</w:t>
      </w:r>
      <w:r>
        <w:t xml:space="preserve"> discussion below). However, our estimate of fitness integrates productivity and mortality at multiple life-stages across both parents and their offspring </w:t>
      </w:r>
      <w:r>
        <w:fldChar w:fldCharType="begin"/>
      </w:r>
      <w:r>
        <w:instrText xml:space="preserve"> ADDIN EN.CITE &lt;EndNote&gt;&lt;Cite&gt;&lt;Author&gt;Wolf&lt;/Author&gt;&lt;Year&gt;2001&lt;/Year&gt;&lt;RecNum&gt;1674&lt;/RecNum&gt;&lt;DisplayText&gt;(Wolf &amp;amp; Wade 2001)&lt;/DisplayText&gt;&lt;record&gt;&lt;rec-number&gt;1674&lt;/rec-number&gt;&lt;foreign-keys&gt;&lt;key app="EN" db-id="fstdwt0t3xzrskewzvmxpsf80xx25990rfrd" timestamp="1676672183"&gt;1674&lt;/key&gt;&lt;/foreign-keys&gt;&lt;ref-type name="Journal Article"&gt;17&lt;/ref-type&gt;&lt;contributors&gt;&lt;authors&gt;&lt;author&gt;Wolf, Jason B&lt;/author&gt;&lt;author&gt;Wade, Michael J&lt;/author&gt;&lt;/authors&gt;&lt;/contributors&gt;&lt;titles&gt;&lt;title&gt;On the assignment of fitness to parents and offspring: whose fitness is it and when does it matter?&lt;/title&gt;&lt;secondary-title&gt;Journal of evolutionary biology&lt;/secondary-title&gt;&lt;/titles&gt;&lt;periodical&gt;&lt;full-title&gt;Journal of Evolutionary Biology&lt;/full-title&gt;&lt;/periodical&gt;&lt;pages&gt;347-356&lt;/pages&gt;&lt;volume&gt;14&lt;/volume&gt;&lt;number&gt;2&lt;/number&gt;&lt;dates&gt;&lt;year&gt;2001&lt;/year&gt;&lt;/dates&gt;&lt;isbn&gt;1010-061X&lt;/isbn&gt;&lt;urls&gt;&lt;/urls&gt;&lt;/record&gt;&lt;/Cite&gt;&lt;/EndNote&gt;</w:instrText>
      </w:r>
      <w:r>
        <w:fldChar w:fldCharType="separate"/>
      </w:r>
      <w:r>
        <w:rPr>
          <w:noProof/>
        </w:rPr>
        <w:t>(Wolf &amp; Wade 2001)</w:t>
      </w:r>
      <w:r>
        <w:fldChar w:fldCharType="end"/>
      </w:r>
      <w:r>
        <w:t>. Bottlenecks at any stage may assert a large influence on</w:t>
      </w:r>
      <w:r w:rsidRPr="00E156BE">
        <w:rPr>
          <w:color w:val="000000" w:themeColor="text1"/>
        </w:rPr>
        <w:t xml:space="preserve"> TLF, and therefore CRR. </w:t>
      </w:r>
      <w:r>
        <w:rPr>
          <w:color w:val="000000" w:themeColor="text1"/>
        </w:rPr>
        <w:t xml:space="preserve">For example, </w:t>
      </w:r>
      <w:r>
        <w:t xml:space="preserve">downstream passage through the Cougar Dam and reservoir is associated with high mortality among </w:t>
      </w:r>
      <w:proofErr w:type="spellStart"/>
      <w:r>
        <w:t>outmigrating</w:t>
      </w:r>
      <w:proofErr w:type="spellEnd"/>
      <w:r>
        <w:t xml:space="preserve"> juveniles </w:t>
      </w:r>
      <w:r>
        <w:fldChar w:fldCharType="begin">
          <w:fldData xml:space="preserve">PEVuZE5vdGU+PENpdGU+PEF1dGhvcj5Sb21lcjwvQXV0aG9yPjxZZWFyPjIwMTY8L1llYXI+PFJl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</w:fldData>
        </w:fldChar>
      </w:r>
      <w:r>
        <w:instrText xml:space="preserve"> ADDIN EN.CITE </w:instrText>
      </w:r>
      <w:r>
        <w:fldChar w:fldCharType="begin">
          <w:fldData xml:space="preserve">PEVuZE5vdGU+PENpdGU+PEF1dGhvcj5Sb21lcjwvQXV0aG9yPjxZZWFyPjIwMTY8L1llYXI+PFJl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</w:fldData>
        </w:fldChar>
      </w:r>
      <w:r>
        <w:instrText xml:space="preserve"> ADDIN EN.CITE.DATA </w:instrText>
      </w:r>
      <w:r>
        <w:fldChar w:fldCharType="end"/>
      </w:r>
      <w:r>
        <w:fldChar w:fldCharType="separate"/>
      </w:r>
      <w:r>
        <w:rPr>
          <w:noProof/>
        </w:rPr>
        <w:t>(Beeman</w:t>
      </w:r>
      <w:r w:rsidRPr="00314A60">
        <w:rPr>
          <w:i/>
          <w:noProof/>
        </w:rPr>
        <w:t xml:space="preserve"> et al.</w:t>
      </w:r>
      <w:r>
        <w:rPr>
          <w:noProof/>
        </w:rPr>
        <w:t xml:space="preserve"> 2014; Duncan 2011; Monzyk</w:t>
      </w:r>
      <w:r w:rsidRPr="00314A60">
        <w:rPr>
          <w:i/>
          <w:noProof/>
        </w:rPr>
        <w:t xml:space="preserve"> et al.</w:t>
      </w:r>
      <w:r>
        <w:rPr>
          <w:noProof/>
        </w:rPr>
        <w:t xml:space="preserve"> 2015; Romer</w:t>
      </w:r>
      <w:r w:rsidRPr="00314A60">
        <w:rPr>
          <w:i/>
          <w:noProof/>
        </w:rPr>
        <w:t xml:space="preserve"> et al.</w:t>
      </w:r>
      <w:r>
        <w:rPr>
          <w:noProof/>
        </w:rPr>
        <w:t xml:space="preserve"> 2016)</w:t>
      </w:r>
      <w:r>
        <w:fldChar w:fldCharType="end"/>
      </w:r>
      <w:r>
        <w:t xml:space="preserve">, and is likely a significant impediment to sustained demographic viability of the reintroduced population (i.e. CRR greater than one). Indeed, genetic parentage analysis by Evans et al (2016) found that CRR was greater than one for three consecutive cohorts of Chinook salmon reintroduced above Foster Dam on the nearby Upper Willamette River tributary, the South Santiam River. The higher productivity of this program has been attributed, in part, to greater downstream passage survival at Foster Dam (38m) compared to Cougar Dam (158m) </w:t>
      </w:r>
      <w:r>
        <w:fldChar w:fldCharType="begin">
          <w:fldData xml:space="preserve">PEVuZE5vdGU+PENpdGU+PEF1dGhvcj5FdmFuczwvQXV0aG9yPjxZZWFyPjIwMTY8L1llYXI+PFJl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g0NC04NTI8L3BhZ2VzPjx2b2x1bWU+NzM8L3ZvbHVtZT48bnVtYmVyPjU8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==
</w:fldData>
        </w:fldChar>
      </w:r>
      <w:r>
        <w:instrText xml:space="preserve"> ADDIN EN.CITE </w:instrText>
      </w:r>
      <w:r>
        <w:fldChar w:fldCharType="begin">
          <w:fldData xml:space="preserve">PEVuZE5vdGU+PENpdGU+PEF1dGhvcj5FdmFuczwvQXV0aG9yPjxZZWFyPjIwMTY8L1llYXI+PFJl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==
</w:fldData>
        </w:fldChar>
      </w:r>
      <w:r>
        <w:instrText xml:space="preserve"> ADDIN EN.CITE.DATA </w:instrText>
      </w:r>
      <w:r>
        <w:fldChar w:fldCharType="end"/>
      </w:r>
      <w:r>
        <w:fldChar w:fldCharType="separate"/>
      </w:r>
      <w:r>
        <w:rPr>
          <w:noProof/>
        </w:rPr>
        <w:t>(Evans</w:t>
      </w:r>
      <w:r w:rsidRPr="00C571C5">
        <w:rPr>
          <w:i/>
          <w:noProof/>
        </w:rPr>
        <w:t xml:space="preserve"> et al.</w:t>
      </w:r>
      <w:r>
        <w:rPr>
          <w:noProof/>
        </w:rPr>
        <w:t xml:space="preserve"> 2016; Hughes</w:t>
      </w:r>
      <w:r w:rsidRPr="00C571C5">
        <w:rPr>
          <w:i/>
          <w:noProof/>
        </w:rPr>
        <w:t xml:space="preserve"> et al.</w:t>
      </w:r>
      <w:r>
        <w:rPr>
          <w:noProof/>
        </w:rPr>
        <w:t xml:space="preserve"> 2016; Kock</w:t>
      </w:r>
      <w:r w:rsidRPr="00C571C5">
        <w:rPr>
          <w:i/>
          <w:noProof/>
        </w:rPr>
        <w:t xml:space="preserve"> et al.</w:t>
      </w:r>
      <w:r>
        <w:rPr>
          <w:noProof/>
        </w:rPr>
        <w:t xml:space="preserve"> 2020)</w:t>
      </w:r>
      <w:r>
        <w:fldChar w:fldCharType="end"/>
      </w:r>
      <w:r>
        <w:t xml:space="preserve">. To date, no assisted downstream passage measures are in place at Cougar Dam. Fortunately, substantial variation in downstream passage survival with dam operating conditions (Beeman et al. 2014) suggests that interim measures may improve downstream passage survival. We suggest that our findings on the effects of trap-and-haul practices, such as the effect of origin, be combined </w:t>
      </w:r>
      <w:r>
        <w:lastRenderedPageBreak/>
        <w:t xml:space="preserve">with other results from this reintroduced population (e.g. production of age-0 offspring </w:t>
      </w:r>
      <w:r>
        <w:fldChar w:fldCharType="begin">
          <w:fldData xml:space="preserve">PEVuZE5vdGU+PENpdGU+PEF1dGhvcj5CYW5rczwvQXV0aG9yPjxZZWFyPjIwMTY8L1llYXI+PFJl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</w:fldData>
        </w:fldChar>
      </w:r>
      <w:r>
        <w:instrText xml:space="preserve"> ADDIN EN.CITE </w:instrText>
      </w:r>
      <w:r>
        <w:fldChar w:fldCharType="begin">
          <w:fldData xml:space="preserve">PEVuZE5vdGU+PENpdGU+PEF1dGhvcj5CYW5rczwvQXV0aG9yPjxZZWFyPjIwMTY8L1llYXI+PFJl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</w:fldData>
        </w:fldChar>
      </w:r>
      <w:r>
        <w:instrText xml:space="preserve"> ADDIN EN.CITE.DATA </w:instrText>
      </w:r>
      <w:r>
        <w:fldChar w:fldCharType="end"/>
      </w:r>
      <w:r>
        <w:fldChar w:fldCharType="separate"/>
      </w:r>
      <w:r>
        <w:rPr>
          <w:noProof/>
        </w:rPr>
        <w:t>(Banks</w:t>
      </w:r>
      <w:r w:rsidRPr="00E92300">
        <w:rPr>
          <w:i/>
          <w:noProof/>
        </w:rPr>
        <w:t xml:space="preserve"> et al.</w:t>
      </w:r>
      <w:r>
        <w:rPr>
          <w:noProof/>
        </w:rPr>
        <w:t xml:space="preserve"> 2016; Banks</w:t>
      </w:r>
      <w:r w:rsidRPr="00E92300">
        <w:rPr>
          <w:i/>
          <w:noProof/>
        </w:rPr>
        <w:t xml:space="preserve"> et al.</w:t>
      </w:r>
      <w:r>
        <w:rPr>
          <w:noProof/>
        </w:rPr>
        <w:t xml:space="preserve"> 2014; Sard</w:t>
      </w:r>
      <w:r w:rsidRPr="00E92300">
        <w:rPr>
          <w:i/>
          <w:noProof/>
        </w:rPr>
        <w:t xml:space="preserve"> et al.</w:t>
      </w:r>
      <w:r>
        <w:rPr>
          <w:noProof/>
        </w:rPr>
        <w:t xml:space="preserve"> 2015)</w:t>
      </w:r>
      <w:r>
        <w:fldChar w:fldCharType="end"/>
      </w:r>
      <w:r>
        <w:t xml:space="preserve">, downstream passage survival </w:t>
      </w:r>
      <w:r>
        <w:fldChar w:fldCharType="begin">
          <w:fldData xml:space="preserve">PEVuZE5vdGU+PENpdGU+PEF1dGhvcj5CZWVtYW48L0F1dGhvcj48WWVhcj4yMDE0PC9ZZWFyPjxS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</w:fldData>
        </w:fldChar>
      </w:r>
      <w:r>
        <w:instrText xml:space="preserve"> ADDIN EN.CITE </w:instrText>
      </w:r>
      <w:r>
        <w:fldChar w:fldCharType="begin">
          <w:fldData xml:space="preserve">PEVuZE5vdGU+PENpdGU+PEF1dGhvcj5CZWVtYW48L0F1dGhvcj48WWVhcj4yMDE0PC9ZZWFyPjxS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</w:fldData>
        </w:fldChar>
      </w:r>
      <w:r>
        <w:instrText xml:space="preserve"> ADDIN EN.CITE.DATA </w:instrText>
      </w:r>
      <w:r>
        <w:fldChar w:fldCharType="end"/>
      </w:r>
      <w:r>
        <w:fldChar w:fldCharType="separate"/>
      </w:r>
      <w:r>
        <w:rPr>
          <w:noProof/>
        </w:rPr>
        <w:t>(Beeman</w:t>
      </w:r>
      <w:r w:rsidRPr="00E92300">
        <w:rPr>
          <w:i/>
          <w:noProof/>
        </w:rPr>
        <w:t xml:space="preserve"> et al.</w:t>
      </w:r>
      <w:r>
        <w:rPr>
          <w:noProof/>
        </w:rPr>
        <w:t xml:space="preserve"> 2014; Duncan 2011; Romer</w:t>
      </w:r>
      <w:r w:rsidRPr="00E92300">
        <w:rPr>
          <w:i/>
          <w:noProof/>
        </w:rPr>
        <w:t xml:space="preserve"> et al.</w:t>
      </w:r>
      <w:r>
        <w:rPr>
          <w:noProof/>
        </w:rPr>
        <w:t xml:space="preserve"> 2016)</w:t>
      </w:r>
      <w:r>
        <w:fldChar w:fldCharType="end"/>
      </w:r>
      <w:r>
        <w:t xml:space="preserve">, and </w:t>
      </w:r>
      <w:proofErr w:type="spellStart"/>
      <w:r>
        <w:t>prespawn</w:t>
      </w:r>
      <w:proofErr w:type="spellEnd"/>
      <w:r>
        <w:t xml:space="preserve"> mortality </w:t>
      </w:r>
      <w:r>
        <w:fldChar w:fldCharType="begin"/>
      </w:r>
      <w:r>
        <w:instrText xml:space="preserve"> ADDIN EN.CITE &lt;EndNote&gt;&lt;Cite&gt;&lt;Author&gt;Keefer&lt;/Author&gt;&lt;Year&gt;2010&lt;/Year&gt;&lt;RecNum&gt;1568&lt;/RecNum&gt;&lt;DisplayText&gt;(Keefer&lt;style face="italic"&gt; et al.&lt;/style&gt;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fldChar w:fldCharType="separate"/>
      </w:r>
      <w:r>
        <w:rPr>
          <w:noProof/>
        </w:rPr>
        <w:t>(Keefer</w:t>
      </w:r>
      <w:r w:rsidRPr="00E92300">
        <w:rPr>
          <w:i/>
          <w:noProof/>
        </w:rPr>
        <w:t xml:space="preserve"> et al.</w:t>
      </w:r>
      <w:r>
        <w:rPr>
          <w:noProof/>
        </w:rPr>
        <w:t xml:space="preserve"> 2010)</w:t>
      </w:r>
      <w:r>
        <w:fldChar w:fldCharType="end"/>
      </w:r>
      <w:r>
        <w:t xml:space="preserve">) in a life-cycle model that integrates productivity and survival across multiple life-stages </w:t>
      </w:r>
      <w:r>
        <w:fldChar w:fldCharType="begin"/>
      </w:r>
      <w:r>
        <w:instrText xml:space="preserve"> ADDIN EN.CITE &lt;EndNote&gt;&lt;Cite&gt;&lt;Author&gt;Pess&lt;/Author&gt;&lt;Year&gt;2019&lt;/Year&gt;&lt;RecNum&gt;1668&lt;/RecNum&gt;&lt;DisplayText&gt;(Pess &amp;amp; Jordan 2019)&lt;/DisplayText&gt;&lt;record&gt;&lt;rec-number&gt;1668&lt;/rec-number&gt;&lt;foreign-keys&gt;&lt;key app="EN" db-id="fstdwt0t3xzrskewzvmxpsf80xx25990rfrd" timestamp="1676401915"&gt;1668&lt;/key&gt;&lt;/foreign-keys&gt;&lt;ref-type name="Journal Article"&gt;17&lt;/ref-type&gt;&lt;contributors&gt;&lt;authors&gt;&lt;author&gt;Pess, George R&lt;/author&gt;&lt;author&gt;Jordan, Chris E&lt;/author&gt;&lt;/authors&gt;&lt;/contributors&gt;&lt;titles&gt;&lt;title&gt;Characterizing watershed-scale effects of habitat restoration actions to inform life cycle models: Case studies using data-rich vs. data-poor approaches&lt;/title&gt;&lt;/titles&gt;&lt;dates&gt;&lt;year&gt;2019&lt;/year&gt;&lt;/dates&gt;&lt;urls&gt;&lt;/urls&gt;&lt;/record&gt;&lt;/Cite&gt;&lt;/EndNote&gt;</w:instrText>
      </w:r>
      <w:r>
        <w:fldChar w:fldCharType="separate"/>
      </w:r>
      <w:r>
        <w:rPr>
          <w:noProof/>
        </w:rPr>
        <w:t>(Pess &amp; Jordan 2019)</w:t>
      </w:r>
      <w:r>
        <w:fldChar w:fldCharType="end"/>
      </w:r>
      <w:r>
        <w:t>. This life-cycle model will be a powerful tool in the adaptive management of the reintroduction, because it can predict how simultaneous changes to the reintroduction program may effect CRR.</w:t>
      </w:r>
    </w:p>
    <w:p w14:paraId="365D9D73" w14:textId="77777777" w:rsidR="007535D4" w:rsidRPr="001F2E24" w:rsidRDefault="007535D4" w:rsidP="007535D4">
      <w:pPr>
        <w:spacing w:line="360" w:lineRule="auto"/>
      </w:pPr>
      <w:r>
        <w:rPr>
          <w:i/>
          <w:iCs/>
        </w:rPr>
        <w:tab/>
      </w:r>
      <w:r>
        <w:t>The effective number of breeders (N</w:t>
      </w:r>
      <w:r w:rsidRPr="001F2E24">
        <w:rPr>
          <w:vertAlign w:val="subscript"/>
        </w:rPr>
        <w:t>b</w:t>
      </w:r>
      <w:r>
        <w:t xml:space="preserve">) is a population genetic parameter used to account for overlapping age classes in the estimation of effective population size. A threshold of fifty to one hundred is commonly used to determine when a population is facing extinction risk due to inbreeding depression </w:t>
      </w:r>
      <w:r>
        <w:fldChar w:fldCharType="begin"/>
      </w:r>
      <w:r>
        <w:instrText xml:space="preserve"> ADDIN EN.CITE &lt;EndNote&gt;&lt;Cite&gt;&lt;Author&gt;Waples&lt;/Author&gt;&lt;Year&gt;1990&lt;/Year&gt;&lt;RecNum&gt;1640&lt;/RecNum&gt;&lt;DisplayText&gt;(Waples 1990)&lt;/DisplayText&gt;&lt;record&gt;&lt;rec-number&gt;1640&lt;/rec-number&gt;&lt;foreign-keys&gt;&lt;key app="EN" db-id="fstdwt0t3xzrskewzvmxpsf80xx25990rfrd" timestamp="1675971243"&gt;1640&lt;/key&gt;&lt;/foreign-keys&gt;&lt;ref-type name="Journal Article"&gt;17&lt;/ref-type&gt;&lt;contributors&gt;&lt;authors&gt;&lt;author&gt;Waples, Robin S&lt;/author&gt;&lt;/authors&gt;&lt;/contributors&gt;&lt;titles&gt;&lt;title&gt;Conservation genetics of Pacific salmon. II. Effective population size and the rate of loss of genetic variability&lt;/title&gt;&lt;secondary-title&gt;Journal of Heredity&lt;/secondary-title&gt;&lt;/titles&gt;&lt;periodical&gt;&lt;full-title&gt;Journal of Heredity&lt;/full-title&gt;&lt;/periodical&gt;&lt;pages&gt;267-276&lt;/pages&gt;&lt;volume&gt;81&lt;/volume&gt;&lt;number&gt;4&lt;/number&gt;&lt;dates&gt;&lt;year&gt;1990&lt;/year&gt;&lt;/dates&gt;&lt;isbn&gt;1465-7333&lt;/isbn&gt;&lt;urls&gt;&lt;/urls&gt;&lt;/record&gt;&lt;/Cite&gt;&lt;/EndNote&gt;</w:instrText>
      </w:r>
      <w:r>
        <w:fldChar w:fldCharType="separate"/>
      </w:r>
      <w:r>
        <w:rPr>
          <w:noProof/>
        </w:rPr>
        <w:t>(Waples 1990)</w:t>
      </w:r>
      <w:r>
        <w:fldChar w:fldCharType="end"/>
      </w:r>
      <w:r>
        <w:t xml:space="preserve">. We found that the effective number of breeders was greater than this threshold in all parental cohorts above Cougar Dam. However, these values need to be placed into the context of the greater metapopulation structure of McKenzie River Chinook salmon. The population of salmon above Cougar Dam is not an isolated population composed solely of salmon produced above the dam. Instead, it is supplemented with hatchery outplants that represent the majority of potential spawners in all years, and a small number of NOR immigrants. Therefore, genetic diversity above the dam, and hence </w:t>
      </w:r>
      <w:r w:rsidRPr="00DE6D98">
        <w:rPr>
          <w:i/>
          <w:iCs/>
        </w:rPr>
        <w:t>N</w:t>
      </w:r>
      <w:r w:rsidRPr="00DE6D98">
        <w:rPr>
          <w:i/>
          <w:iCs/>
          <w:vertAlign w:val="subscript"/>
        </w:rPr>
        <w:t>b</w:t>
      </w:r>
      <w:r>
        <w:t xml:space="preserve">, reflects the collective genetic diversity of the NOR descendants of hatchery outplants, hatchery outplants themselves and NOR immigrants that successfully spawn above the dam. Assuming measures to improve downstream survival are implemented, managers may wish to reduce the level of future supplementation to benefit from the increased productivity of natural origin spawners (see </w:t>
      </w:r>
      <w:r>
        <w:rPr>
          <w:i/>
          <w:iCs/>
        </w:rPr>
        <w:t xml:space="preserve">Origin Effects </w:t>
      </w:r>
      <w:r>
        <w:t xml:space="preserve">discussion), and to facilitate local adaption </w:t>
      </w:r>
      <w:r>
        <w:fldChar w:fldCharType="begin">
          <w:fldData xml:space="preserve">PEVuZE5vdGU+PENpdGU+PEF1dGhvcj5DYW1wYmVsbDwvQXV0aG9yPjxZZWFyPjIwMTc8L1llYXI+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</w:fldData>
        </w:fldChar>
      </w:r>
      <w:r>
        <w:instrText xml:space="preserve"> ADDIN EN.CITE </w:instrText>
      </w:r>
      <w:r>
        <w:fldChar w:fldCharType="begin">
          <w:fldData xml:space="preserve">PEVuZE5vdGU+PENpdGU+PEF1dGhvcj5DYW1wYmVsbDwvQXV0aG9yPjxZZWFyPjIwMTc8L1llYXI+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</w:fldData>
        </w:fldChar>
      </w:r>
      <w:r>
        <w:instrText xml:space="preserve"> ADDIN EN.CITE.DATA </w:instrText>
      </w:r>
      <w:r>
        <w:fldChar w:fldCharType="end"/>
      </w:r>
      <w:r>
        <w:fldChar w:fldCharType="separate"/>
      </w:r>
      <w:r>
        <w:rPr>
          <w:noProof/>
        </w:rPr>
        <w:t>(Campbell</w:t>
      </w:r>
      <w:r w:rsidRPr="00A24D94">
        <w:rPr>
          <w:i/>
          <w:noProof/>
        </w:rPr>
        <w:t xml:space="preserve"> et al.</w:t>
      </w:r>
      <w:r>
        <w:rPr>
          <w:noProof/>
        </w:rPr>
        <w:t xml:space="preserve"> 2017; Galbreath</w:t>
      </w:r>
      <w:r w:rsidRPr="00A24D94">
        <w:rPr>
          <w:i/>
          <w:noProof/>
        </w:rPr>
        <w:t xml:space="preserve"> et al.</w:t>
      </w:r>
      <w:r>
        <w:rPr>
          <w:noProof/>
        </w:rPr>
        <w:t xml:space="preserve"> 2014)</w:t>
      </w:r>
      <w:r>
        <w:fldChar w:fldCharType="end"/>
      </w:r>
      <w:r>
        <w:t>. However, it is not known how changes to the level of supplementation will influence N</w:t>
      </w:r>
      <w:r w:rsidRPr="00A24D94">
        <w:rPr>
          <w:vertAlign w:val="subscript"/>
        </w:rPr>
        <w:t>b</w:t>
      </w:r>
      <w:r>
        <w:t xml:space="preserve">, and the risk of inbreeding depression to above dam population. Continued genetic monitoring will be critical for guiding such changes. </w:t>
      </w:r>
    </w:p>
    <w:p w14:paraId="406E17F3" w14:textId="77777777" w:rsidR="007535D4" w:rsidRDefault="007535D4" w:rsidP="007535D4"/>
    <w:p w14:paraId="5A999094" w14:textId="77777777" w:rsidR="007535D4" w:rsidRDefault="007535D4" w:rsidP="007535D4">
      <w:pPr>
        <w:spacing w:line="360" w:lineRule="auto"/>
        <w:rPr>
          <w:i/>
          <w:iCs/>
        </w:rPr>
      </w:pPr>
      <w:r>
        <w:rPr>
          <w:i/>
          <w:iCs/>
        </w:rPr>
        <w:t>Mixed Modeling Provides Insights into Trap-and-Haul Practices</w:t>
      </w:r>
    </w:p>
    <w:p w14:paraId="504C6CA9" w14:textId="77777777" w:rsidR="007535D4" w:rsidRDefault="007535D4" w:rsidP="007535D4">
      <w:pPr>
        <w:spacing w:line="360" w:lineRule="auto"/>
      </w:pPr>
      <w:r>
        <w:rPr>
          <w:i/>
          <w:iCs/>
        </w:rPr>
        <w:tab/>
      </w:r>
      <w:r>
        <w:t xml:space="preserve">We were able to identify aspects of trap-and-haul practices that significantly explained variation in individual fitness across nine cohorts of Chinook salmon released above Cougar Dam using a mixed modeling approach. We found that fitness can be predicted by origin, </w:t>
      </w:r>
      <w:r>
        <w:lastRenderedPageBreak/>
        <w:t>release day, annual sex ratio, an origin by sex interaction and an annual sex ratio by sex interaction. We also found that much fitness variation was distributed among the random effects of year and release group.</w:t>
      </w:r>
    </w:p>
    <w:p w14:paraId="1EF162A4" w14:textId="77777777" w:rsidR="007535D4" w:rsidRDefault="007535D4" w:rsidP="007535D4">
      <w:pPr>
        <w:spacing w:line="360" w:lineRule="auto"/>
        <w:ind w:firstLine="720"/>
      </w:pPr>
      <w:r w:rsidRPr="00C80C6E">
        <w:t xml:space="preserve">First, we found that </w:t>
      </w:r>
      <w:r>
        <w:t>Chinook salmon released above Cougar Dam e</w:t>
      </w:r>
      <w:r w:rsidRPr="008471F2">
        <w:t xml:space="preserve">arlier </w:t>
      </w:r>
      <w:r>
        <w:t>in the season</w:t>
      </w:r>
      <w:r w:rsidRPr="008471F2">
        <w:t xml:space="preserve"> </w:t>
      </w:r>
      <w:r>
        <w:t>we</w:t>
      </w:r>
      <w:r w:rsidRPr="008471F2">
        <w:t xml:space="preserve">re predicted to have greater </w:t>
      </w:r>
      <w:r>
        <w:t>fitness</w:t>
      </w:r>
      <w:r w:rsidRPr="008471F2">
        <w:t xml:space="preserve"> than </w:t>
      </w:r>
      <w:r>
        <w:t xml:space="preserve">those released later. Attempts to directly characterize patterns of selection on arrival timing find substantial variation from year to year, including directional, stabilizing, disruptive selection </w:t>
      </w:r>
      <w:r>
        <w:fldChar w:fldCharType="begin">
          <w:fldData xml:space="preserve">PEVuZE5vdGU+PENpdGU+PEF1dGhvcj5BbmRlcnNvbjwvQXV0aG9yPjxZZWFyPjIwMTM8L1llYXI+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</w:fldData>
        </w:fldChar>
      </w:r>
      <w:r>
        <w:instrText xml:space="preserve"> ADDIN EN.CITE </w:instrText>
      </w:r>
      <w:r>
        <w:fldChar w:fldCharType="begin">
          <w:fldData xml:space="preserve">PEVuZE5vdGU+PENpdGU+PEF1dGhvcj5BbmRlcnNvbjwvQXV0aG9yPjxZZWFyPjIwMTM8L1llYXI+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</w:fldData>
        </w:fldChar>
      </w:r>
      <w:r>
        <w:instrText xml:space="preserve"> ADDIN EN.CITE.DATA </w:instrText>
      </w:r>
      <w:r>
        <w:fldChar w:fldCharType="end"/>
      </w:r>
      <w:r>
        <w:fldChar w:fldCharType="separate"/>
      </w:r>
      <w:r>
        <w:rPr>
          <w:noProof/>
        </w:rPr>
        <w:t>(Anderson</w:t>
      </w:r>
      <w:r w:rsidRPr="00B612CA">
        <w:rPr>
          <w:i/>
          <w:noProof/>
        </w:rPr>
        <w:t xml:space="preserve"> et al.</w:t>
      </w:r>
      <w:r>
        <w:rPr>
          <w:noProof/>
        </w:rPr>
        <w:t xml:space="preserve"> 2013; Dickerson</w:t>
      </w:r>
      <w:r w:rsidRPr="00B612CA">
        <w:rPr>
          <w:i/>
          <w:noProof/>
        </w:rPr>
        <w:t xml:space="preserve"> et al.</w:t>
      </w:r>
      <w:r>
        <w:rPr>
          <w:noProof/>
        </w:rPr>
        <w:t xml:space="preserve"> 2005; Evans</w:t>
      </w:r>
      <w:r w:rsidRPr="00B612CA">
        <w:rPr>
          <w:i/>
          <w:noProof/>
        </w:rPr>
        <w:t xml:space="preserve"> et al.</w:t>
      </w:r>
      <w:r>
        <w:rPr>
          <w:noProof/>
        </w:rPr>
        <w:t xml:space="preserve"> 2019; Seamons</w:t>
      </w:r>
      <w:r w:rsidRPr="00B612CA">
        <w:rPr>
          <w:i/>
          <w:noProof/>
        </w:rPr>
        <w:t xml:space="preserve"> et al.</w:t>
      </w:r>
      <w:r>
        <w:rPr>
          <w:noProof/>
        </w:rPr>
        <w:t xml:space="preserve"> 2007)</w:t>
      </w:r>
      <w:r>
        <w:fldChar w:fldCharType="end"/>
      </w:r>
      <w:r>
        <w:t xml:space="preserve">. These inconsistent patterns can be attributed to interannual variation in competition, and the environment encountered by adult salmon returning to spawn and emerging offspring. Indeed, previous genetic parentage analyses of UWR spring Chinook salmon reintroduction programs have found inconsistent effects of release day on fitness, with opposite patterns detected year to year in the same river </w:t>
      </w:r>
      <w:r>
        <w:fldChar w:fldCharType="begin">
          <w:fldData xml:space="preserve">PEVuZE5vdGU+PENpdGU+PEF1dGhvcj5FdmFuczwvQXV0aG9yPjxZZWFyPjIwMTY8L1llYXI+PFJl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g0NC04NTI8L3BhZ2VzPjx2b2x1bWU+NzM8L3ZvbHVtZT48bnVtYmVyPjU8L251bWJlcj48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</w:fldData>
        </w:fldChar>
      </w:r>
      <w:r>
        <w:instrText xml:space="preserve"> ADDIN EN.CITE </w:instrText>
      </w:r>
      <w:r>
        <w:fldChar w:fldCharType="begin">
          <w:fldData xml:space="preserve">PEVuZE5vdGU+PENpdGU+PEF1dGhvcj5FdmFuczwvQXV0aG9yPjxZZWFyPjIwMTY8L1llYXI+PFJl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</w:fldData>
        </w:fldChar>
      </w:r>
      <w:r>
        <w:instrText xml:space="preserve"> ADDIN EN.CITE.DATA </w:instrText>
      </w:r>
      <w:r>
        <w:fldChar w:fldCharType="end"/>
      </w:r>
      <w:r>
        <w:fldChar w:fldCharType="separate"/>
      </w:r>
      <w:r>
        <w:rPr>
          <w:noProof/>
        </w:rPr>
        <w:t>(Banks</w:t>
      </w:r>
      <w:r w:rsidRPr="00712182">
        <w:rPr>
          <w:i/>
          <w:noProof/>
        </w:rPr>
        <w:t xml:space="preserve"> et al.</w:t>
      </w:r>
      <w:r>
        <w:rPr>
          <w:noProof/>
        </w:rPr>
        <w:t xml:space="preserve"> 2016; Banks</w:t>
      </w:r>
      <w:r w:rsidRPr="00712182">
        <w:rPr>
          <w:i/>
          <w:noProof/>
        </w:rPr>
        <w:t xml:space="preserve"> et al.</w:t>
      </w:r>
      <w:r>
        <w:rPr>
          <w:noProof/>
        </w:rPr>
        <w:t xml:space="preserve"> 2014; Evans</w:t>
      </w:r>
      <w:r w:rsidRPr="00712182">
        <w:rPr>
          <w:i/>
          <w:noProof/>
        </w:rPr>
        <w:t xml:space="preserve"> et al.</w:t>
      </w:r>
      <w:r>
        <w:rPr>
          <w:noProof/>
        </w:rPr>
        <w:t xml:space="preserve"> 2016; Sard</w:t>
      </w:r>
      <w:r w:rsidRPr="00712182">
        <w:rPr>
          <w:i/>
          <w:noProof/>
        </w:rPr>
        <w:t xml:space="preserve"> et al.</w:t>
      </w:r>
      <w:r>
        <w:rPr>
          <w:noProof/>
        </w:rPr>
        <w:t xml:space="preserve"> 2016b)</w:t>
      </w:r>
      <w:r>
        <w:fldChar w:fldCharType="end"/>
      </w:r>
      <w:r>
        <w:t xml:space="preserve">. Early release has also been associated with greater risk of pre-spawn mortality among hatchery outplants above dams in the UWR </w:t>
      </w:r>
      <w:r>
        <w:fldChar w:fldCharType="begin"/>
      </w:r>
      <w:r>
        <w:instrText xml:space="preserve"> ADDIN EN.CITE &lt;EndNote&gt;&lt;Cite&gt;&lt;Author&gt;Keefer&lt;/Author&gt;&lt;Year&gt;2010&lt;/Year&gt;&lt;RecNum&gt;1568&lt;/RecNum&gt;&lt;DisplayText&gt;(Keefer&lt;style face="italic"&gt; et al.&lt;/style&gt;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fldChar w:fldCharType="separate"/>
      </w:r>
      <w:r>
        <w:rPr>
          <w:noProof/>
        </w:rPr>
        <w:t>(Keefer</w:t>
      </w:r>
      <w:r w:rsidRPr="00712182">
        <w:rPr>
          <w:i/>
          <w:noProof/>
        </w:rPr>
        <w:t xml:space="preserve"> et al.</w:t>
      </w:r>
      <w:r>
        <w:rPr>
          <w:noProof/>
        </w:rPr>
        <w:t xml:space="preserve"> 2010)</w:t>
      </w:r>
      <w:r>
        <w:fldChar w:fldCharType="end"/>
      </w:r>
      <w:r>
        <w:t xml:space="preserve">. Our modeling efforts were focused on identifying consistent relationships between predictors and fitness among nearly nine thousand salmon released over nine years. We did not conduct year-by-year modeling, nor did we allow the relationships between predictors and fitness to vary among years (i.e. a random slopes model). Using this approach, we found that the overall pattern favored early release. However, we also found that there was variation among years in the effect of release during exploratory data analysis, including two years when the early release was associated with reduced fitness. Taken together, we believe these results from multiple reintroductions and years highlight how phenotypic variation may buffer populations in the face of unpredictable environmental variation, and emphasize that trap-and-haul practitioners should attempt to schedule releases to match the distribution of migration timing that would be observed among volitionally migrating salmon. </w:t>
      </w:r>
    </w:p>
    <w:p w14:paraId="2D61FFDA" w14:textId="77777777" w:rsidR="007535D4" w:rsidRDefault="007535D4" w:rsidP="007535D4">
      <w:pPr>
        <w:spacing w:line="360" w:lineRule="auto"/>
        <w:ind w:firstLine="720"/>
      </w:pPr>
      <w:r>
        <w:t xml:space="preserve">We also found that the annual sex ratio and its interaction with sex were predictive of fitness. This effect was stronger among females, which were predicted to have greater fitness when the sex ratio is male biased. Interestingly, this pattern in inconsistent with the pattern </w:t>
      </w:r>
      <w:r>
        <w:lastRenderedPageBreak/>
        <w:t xml:space="preserve">observed on the nearby North Santiam that found lower fitness for both sexes of reintroduced spring Chinook salmon when the sex ratio was male biased </w:t>
      </w:r>
      <w:r>
        <w:fldChar w:fldCharType="begin"/>
      </w:r>
      <w:r>
        <w:instrText xml:space="preserve"> ADDIN EN.CITE &lt;EndNote&gt;&lt;Cite&gt;&lt;Author&gt;O’Malley&lt;/Author&gt;&lt;Year&gt;2022&lt;/Year&gt;&lt;RecNum&gt;1574&lt;/RecNum&gt;&lt;DisplayText&gt;(O’Malley&lt;style face="italic"&gt; et al.&lt;/style&gt;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fldChar w:fldCharType="separate"/>
      </w:r>
      <w:r>
        <w:rPr>
          <w:noProof/>
        </w:rPr>
        <w:t>(O’Malley</w:t>
      </w:r>
      <w:r w:rsidRPr="003629EA">
        <w:rPr>
          <w:i/>
          <w:noProof/>
        </w:rPr>
        <w:t xml:space="preserve"> et al.</w:t>
      </w:r>
      <w:r>
        <w:rPr>
          <w:noProof/>
        </w:rPr>
        <w:t xml:space="preserve"> 2022)</w:t>
      </w:r>
      <w:r>
        <w:fldChar w:fldCharType="end"/>
      </w:r>
      <w:r>
        <w:t>. Many ecological processes may mediate the relationship between sex ratio and fitness, and these processes may vary between the two rivers. For example, the proportion of hatchery-origin spawners (</w:t>
      </w:r>
      <w:proofErr w:type="spellStart"/>
      <w:r>
        <w:t>pHOS</w:t>
      </w:r>
      <w:proofErr w:type="spellEnd"/>
      <w:r>
        <w:t xml:space="preserve">) above Detroit Dam on the North Santiam River was 100% for most years evaluated, while </w:t>
      </w:r>
      <w:proofErr w:type="spellStart"/>
      <w:r>
        <w:t>pHOS</w:t>
      </w:r>
      <w:proofErr w:type="spellEnd"/>
      <w:r>
        <w:t xml:space="preserve"> above Cougar Dam on the South Fork McKenzie River averaged 65% after construction of the Cougar Trap. It is possible that the presence of larger NOR males in the South Fork McKenzie River ameliorate the deleterious effect of strongly male-biased sex ratios like that observed in the North Santiam River, by providing the opportunity for female mate choice </w:t>
      </w:r>
      <w:r>
        <w:fldChar w:fldCharType="begin">
          <w:fldData xml:space="preserve">PEVuZE5vdGU+PENpdGU+PEF1dGhvcj5TZWFtb25zPC9BdXRob3I+PFllYXI+MjAwNzwvWWVhcj48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</w:fldData>
        </w:fldChar>
      </w:r>
      <w:r>
        <w:instrText xml:space="preserve"> ADDIN EN.CITE </w:instrText>
      </w:r>
      <w:r>
        <w:fldChar w:fldCharType="begin">
          <w:fldData xml:space="preserve">PEVuZE5vdGU+PENpdGU+PEF1dGhvcj5TZWFtb25zPC9BdXRob3I+PFllYXI+MjAwNzwvWWVhcj48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</w:fldData>
        </w:fldChar>
      </w:r>
      <w:r>
        <w:instrText xml:space="preserve"> ADDIN EN.CITE.DATA </w:instrText>
      </w:r>
      <w:r>
        <w:fldChar w:fldCharType="end"/>
      </w:r>
      <w:r>
        <w:fldChar w:fldCharType="separate"/>
      </w:r>
      <w:r>
        <w:rPr>
          <w:noProof/>
        </w:rPr>
        <w:t>(Fleming &amp; Gross 1994; Seamons</w:t>
      </w:r>
      <w:r w:rsidRPr="00035B56">
        <w:rPr>
          <w:i/>
          <w:noProof/>
        </w:rPr>
        <w:t xml:space="preserve"> et al.</w:t>
      </w:r>
      <w:r>
        <w:rPr>
          <w:noProof/>
        </w:rPr>
        <w:t xml:space="preserve"> 2007)</w:t>
      </w:r>
      <w:r>
        <w:fldChar w:fldCharType="end"/>
      </w:r>
      <w:r>
        <w:t xml:space="preserve">, or by reducing the tendency for females to delay spawning in the presence of a high proportion of smaller, HOR males </w:t>
      </w:r>
      <w:r>
        <w:fldChar w:fldCharType="begin"/>
      </w:r>
      <w:r>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fldChar w:fldCharType="separate"/>
      </w:r>
      <w:r>
        <w:rPr>
          <w:noProof/>
        </w:rPr>
        <w:t>(Berejikian 2000)</w:t>
      </w:r>
      <w:r>
        <w:fldChar w:fldCharType="end"/>
      </w:r>
      <w:r>
        <w:t xml:space="preserve">. Alternatively, there may be differences in the strength of density-dependent processes between the rivers, altering the relationship between sex ratio and fitness for each sex </w:t>
      </w:r>
      <w:r>
        <w:fldChar w:fldCharType="begin"/>
      </w:r>
      <w:r>
        <w:instrText xml:space="preserve"> ADDIN EN.CITE &lt;EndNote&gt;&lt;Cite&gt;&lt;Author&gt;Seamons&lt;/Author&gt;&lt;Year&gt;2007&lt;/Year&gt;&lt;RecNum&gt;1673&lt;/RecNum&gt;&lt;DisplayText&gt;(Seamons&lt;style face="italic"&gt; et al.&lt;/style&gt; 2007)&lt;/DisplayText&gt;&lt;record&gt;&lt;rec-number&gt;1673&lt;/rec-number&gt;&lt;foreign-keys&gt;&lt;key app="EN" db-id="fstdwt0t3xzrskewzvmxpsf80xx25990rfrd" timestamp="1676666000"&gt;1673&lt;/key&gt;&lt;/foreign-keys&gt;&lt;ref-type name="Journal Article"&gt;17&lt;/ref-type&gt;&lt;contributors&gt;&lt;authors&gt;&lt;author&gt;Seamons, Todd R&lt;/author&gt;&lt;author&gt;Bentzen, Paul&lt;/author&gt;&lt;author&gt;Quinn, Thomas P&lt;/author&gt;&lt;/authors&gt;&lt;/contributors&gt;&lt;titles&gt;&lt;title&gt;DNA parentage analysis reveals inter-annual variation in selection: results from 19 consecutive brood years in steelhead trout&lt;/title&gt;&lt;secondary-title&gt;Evolutionary Ecology Research&lt;/secondary-title&gt;&lt;/titles&gt;&lt;periodical&gt;&lt;full-title&gt;Evolutionary Ecology Research&lt;/full-title&gt;&lt;/periodical&gt;&lt;pages&gt;409-431&lt;/pages&gt;&lt;volume&gt;9&lt;/volume&gt;&lt;number&gt;3&lt;/number&gt;&lt;dates&gt;&lt;year&gt;2007&lt;/year&gt;&lt;/dates&gt;&lt;isbn&gt;1522-0613&lt;/isbn&gt;&lt;urls&gt;&lt;/urls&gt;&lt;/record&gt;&lt;/Cite&gt;&lt;/EndNote&gt;</w:instrText>
      </w:r>
      <w:r>
        <w:fldChar w:fldCharType="separate"/>
      </w:r>
      <w:r>
        <w:rPr>
          <w:noProof/>
        </w:rPr>
        <w:t>(Seamons</w:t>
      </w:r>
      <w:r w:rsidRPr="00035B56">
        <w:rPr>
          <w:i/>
          <w:noProof/>
        </w:rPr>
        <w:t xml:space="preserve"> et al.</w:t>
      </w:r>
      <w:r>
        <w:rPr>
          <w:noProof/>
        </w:rPr>
        <w:t xml:space="preserve"> 2007)</w:t>
      </w:r>
      <w:r>
        <w:fldChar w:fldCharType="end"/>
      </w:r>
      <w:r>
        <w:t xml:space="preserve"> (other </w:t>
      </w:r>
      <w:proofErr w:type="spellStart"/>
      <w:r>
        <w:t>seamons</w:t>
      </w:r>
      <w:proofErr w:type="spellEnd"/>
      <w:r>
        <w:t xml:space="preserve"> 2004 cite???). Ultimately, identifying the mechanisms responsible for producing the relationship between sex ratio and fitness is beyond the scope of this study. The conflicting patterns between the North Santiam and McKenzie Rivers highlight the complexity inherent to trap-and-haul based reintroduction and the need for genetic monitoring. In the absence of genetic monitoring, for example in the early stages of reintroductions, we recommend that practitioners exercise the precautionary principle and attempt to reproduce the operational sex ratios expected among volitionally migrating salmon.</w:t>
      </w:r>
    </w:p>
    <w:p w14:paraId="23A1129B" w14:textId="77777777" w:rsidR="007535D4" w:rsidRDefault="007535D4" w:rsidP="007535D4">
      <w:pPr>
        <w:spacing w:line="360" w:lineRule="auto"/>
      </w:pPr>
      <w:r>
        <w:tab/>
        <w:t xml:space="preserve">Decades of experience and research into trap-and-haul has allowed practitioners to minimize stress and improve outcomes for salmon after they are released </w:t>
      </w:r>
      <w:r>
        <w:fldChar w:fldCharType="begin"/>
      </w:r>
      <w:r>
        <w:instrText xml:space="preserve"> ADDIN EN.CITE &lt;EndNote&gt;&lt;Cite&gt;&lt;Author&gt;Kock&lt;/Author&gt;&lt;Year&gt;2020&lt;/Year&gt;&lt;RecNum&gt;1521&lt;/RecNum&gt;&lt;DisplayText&gt;(Kock&lt;style face="italic"&gt; et al.&lt;/style&gt; 2020)&lt;/DisplayText&gt;&lt;record&gt;&lt;rec-number&gt;1521&lt;/rec-number&gt;&lt;foreign-keys&gt;&lt;key app="EN" db-id="fstdwt0t3xzrskewzvmxpsf80xx25990rfrd" timestamp="1646098669"&gt;1521&lt;/key&gt;&lt;key app="ENWeb" db-id=""&gt;0&lt;/key&gt;&lt;/foreign-keys&gt;&lt;ref-type name="Journal Article"&gt;17&lt;/ref-type&gt;&lt;contributors&gt;&lt;authors&gt;&lt;author&gt;Kock, Tobias J.&lt;/author&gt;&lt;author&gt;Ferguson, John W.&lt;/author&gt;&lt;author&gt;Keefer, Matthew L.&lt;/author&gt;&lt;author&gt;Schreck, Carl B.&lt;/author&gt;&lt;/authors&gt;&lt;/contributors&gt;&lt;titles&gt;&lt;title&gt;Review of trap-and-haul for managing Pacific salmonids (Oncorhynchus spp.) in impounded river systems&lt;/title&gt;&lt;secondary-title&gt;Reviews in Fish Biology and Fisheries&lt;/secondary-title&gt;&lt;/titles&gt;&lt;periodical&gt;&lt;full-title&gt;Reviews in Fish Biology and Fisheries&lt;/full-title&gt;&lt;/periodical&gt;&lt;pages&gt;53-94&lt;/pages&gt;&lt;volume&gt;31&lt;/volume&gt;&lt;number&gt;1&lt;/number&gt;&lt;section&gt;53&lt;/section&gt;&lt;dates&gt;&lt;year&gt;2020&lt;/year&gt;&lt;/dates&gt;&lt;isbn&gt;0960-3166&amp;#xD;1573-5184&lt;/isbn&gt;&lt;urls&gt;&lt;/urls&gt;&lt;electronic-resource-num&gt;10.1007/s11160-020-09627-7&lt;/electronic-resource-num&gt;&lt;/record&gt;&lt;/Cite&gt;&lt;/EndNote&gt;</w:instrText>
      </w:r>
      <w:r>
        <w:fldChar w:fldCharType="separate"/>
      </w:r>
      <w:r>
        <w:rPr>
          <w:noProof/>
        </w:rPr>
        <w:t>(Kock</w:t>
      </w:r>
      <w:r w:rsidRPr="004705D0">
        <w:rPr>
          <w:i/>
          <w:noProof/>
        </w:rPr>
        <w:t xml:space="preserve"> et al.</w:t>
      </w:r>
      <w:r>
        <w:rPr>
          <w:noProof/>
        </w:rPr>
        <w:t xml:space="preserve"> 2020)</w:t>
      </w:r>
      <w:r>
        <w:fldChar w:fldCharType="end"/>
      </w:r>
      <w:r>
        <w:t xml:space="preserve">. Consequently, it is not surprising that we did not observe significant fitness effects of some variables related to trap-and-haul practices. For example, we did not find that the number or sex ratio of salmon in a release group, or the release location impacted fitness, suggesting these variables may already be optimized, or do not affect fitness in the current ranges in which they are applied. Importantly, we observed substantial variation that could be attributed to the random effect of release group. This finding suggests that other, unmeasured variables nested within release group might impact fitness. Similarly, we found that there was much fitness </w:t>
      </w:r>
      <w:r>
        <w:lastRenderedPageBreak/>
        <w:t>variation among years after accounting for the effects of the significant, suggesting that other unmeasured variables that operate at the level of year likely influence fitness.</w:t>
      </w:r>
    </w:p>
    <w:p w14:paraId="755397ED" w14:textId="77777777" w:rsidR="007535D4" w:rsidRDefault="007535D4" w:rsidP="007535D4"/>
    <w:p w14:paraId="22F85436" w14:textId="77777777" w:rsidR="007535D4" w:rsidRDefault="007535D4" w:rsidP="007535D4">
      <w:pPr>
        <w:rPr>
          <w:i/>
          <w:iCs/>
        </w:rPr>
      </w:pPr>
      <w:r>
        <w:rPr>
          <w:i/>
          <w:iCs/>
        </w:rPr>
        <w:t>Origin Effects</w:t>
      </w:r>
    </w:p>
    <w:p w14:paraId="2BC371DC" w14:textId="77777777" w:rsidR="007535D4" w:rsidRDefault="007535D4" w:rsidP="007535D4">
      <w:pPr>
        <w:rPr>
          <w:i/>
          <w:iCs/>
        </w:rPr>
      </w:pPr>
      <w:r>
        <w:rPr>
          <w:i/>
          <w:iCs/>
        </w:rPr>
        <w:tab/>
      </w:r>
    </w:p>
    <w:p w14:paraId="03F3E163" w14:textId="1D6A93EC" w:rsidR="007535D4" w:rsidRDefault="007535D4" w:rsidP="007535D4">
      <w:pPr>
        <w:spacing w:line="360" w:lineRule="auto"/>
      </w:pPr>
      <w:r>
        <w:tab/>
        <w:t xml:space="preserve">A large body of literature has demonstrated that captive-reared salmon and steelhead released into the wild are less fit than their natural-origin counterparts </w:t>
      </w:r>
      <w:r>
        <w:fldChar w:fldCharType="begin"/>
      </w:r>
      <w:r>
        <w:instrText xml:space="preserve"> ADDIN EN.CITE &lt;EndNote&gt;&lt;Cite&gt;&lt;Author&gt;Christie&lt;/Author&gt;&lt;Year&gt;2014&lt;/Year&gt;&lt;RecNum&gt;1535&lt;/RecNum&gt;&lt;DisplayText&gt;(Christie&lt;style face="italic"&gt; et al.&lt;/style&gt; 2014)&lt;/DisplayText&gt;&lt;record&gt;&lt;rec-number&gt;1535&lt;/rec-number&gt;&lt;foreign-keys&gt;&lt;key app="EN" db-id="fstdwt0t3xzrskewzvmxpsf80xx25990rfrd" timestamp="1664987878"&gt;1535&lt;/key&gt;&lt;key app="ENWeb" db-id=""&gt;0&lt;/key&gt;&lt;/foreign-keys&gt;&lt;ref-type name="Journal Article"&gt;17&lt;/ref-type&gt;&lt;contributors&gt;&lt;authors&gt;&lt;author&gt;Christie, M. R.&lt;/author&gt;&lt;author&gt;Ford, M. J.&lt;/author&gt;&lt;author&gt;Blouin, M. S.&lt;/author&gt;&lt;/authors&gt;&lt;/contributors&gt;&lt;auth-address&gt;Department of Integrative Biology, Oregon State University Corvallis, OR, USA ; Department of Biological Sciences and Department of Forestry and Natural Resources, Purdue University West Lafayette, IN, USA.&amp;#xD;Conservation Biology Division, National Marine Fisheries Service, Northwest Fisheries Science Center Seattle, WA, USA.&amp;#xD;Department of Integrative Biology, Oregon State University Corvallis, OR, USA.&lt;/auth-address&gt;&lt;titles&gt;&lt;title&gt;On the reproductive success of early-generation hatchery fish in the wild&lt;/title&gt;&lt;secondary-title&gt;Evol Appl&lt;/secondary-title&gt;&lt;/titles&gt;&lt;periodical&gt;&lt;full-title&gt;Evol Appl&lt;/full-title&gt;&lt;/periodical&gt;&lt;pages&gt;883-96&lt;/pages&gt;&lt;volume&gt;7&lt;/volume&gt;&lt;number&gt;8&lt;/number&gt;&lt;edition&gt;2014/12/04&lt;/edition&gt;&lt;keywords&gt;&lt;keyword&gt;captive breeding&lt;/keyword&gt;&lt;keyword&gt;domestication&lt;/keyword&gt;&lt;keyword&gt;fitness&lt;/keyword&gt;&lt;keyword&gt;hatcheries&lt;/keyword&gt;&lt;keyword&gt;relative reproductive success&lt;/keyword&gt;&lt;keyword&gt;salmon.&lt;/keyword&gt;&lt;/keywords&gt;&lt;dates&gt;&lt;year&gt;2014&lt;/year&gt;&lt;pub-dates&gt;&lt;date&gt;Sep&lt;/date&gt;&lt;/pub-dates&gt;&lt;/dates&gt;&lt;isbn&gt;1752-4571 (Print)&amp;#xD;1752-4571 (Linking)&lt;/isbn&gt;&lt;accession-num&gt;25469167&lt;/accession-num&gt;&lt;urls&gt;&lt;related-urls&gt;&lt;url&gt;https://www.ncbi.nlm.nih.gov/pubmed/25469167&lt;/url&gt;&lt;/related-urls&gt;&lt;/urls&gt;&lt;custom2&gt;PMC4211718&lt;/custom2&gt;&lt;electronic-resource-num&gt;10.1111/eva.12183&lt;/electronic-resource-num&gt;&lt;/record&gt;&lt;/Cite&gt;&lt;/EndNote&gt;</w:instrText>
      </w:r>
      <w:r>
        <w:fldChar w:fldCharType="separate"/>
      </w:r>
      <w:r>
        <w:rPr>
          <w:noProof/>
        </w:rPr>
        <w:t>(Christie</w:t>
      </w:r>
      <w:r w:rsidRPr="00420552">
        <w:rPr>
          <w:i/>
          <w:noProof/>
        </w:rPr>
        <w:t xml:space="preserve"> et al.</w:t>
      </w:r>
      <w:r>
        <w:rPr>
          <w:noProof/>
        </w:rPr>
        <w:t xml:space="preserve"> 2014)</w:t>
      </w:r>
      <w:r>
        <w:fldChar w:fldCharType="end"/>
      </w:r>
      <w:r>
        <w:t>(</w:t>
      </w:r>
      <w:r w:rsidRPr="00420552">
        <w:rPr>
          <w:color w:val="FF0000"/>
        </w:rPr>
        <w:t>build out a few good representative papers here</w:t>
      </w:r>
      <w:r>
        <w:t xml:space="preserve">). The hatchery outplants released above Cougar Dam stem from the McKenzie River spring Chinook hatchery program. This program has a complex history </w:t>
      </w:r>
      <w:r>
        <w:fldChar w:fldCharType="begin"/>
      </w:r>
      <w:r>
        <w:instrText xml:space="preserve"> ADDIN EN.CITE &lt;EndNote&gt;&lt;Cite&gt;&lt;Author&gt;USACE&lt;/Author&gt;&lt;Year&gt;2019&lt;/Year&gt;&lt;RecNum&gt;1678&lt;/RecNum&gt;&lt;DisplayText&gt;(Johnson &amp;amp; Friesen 2010; ODFW &amp;amp; USACE 2019)&lt;/DisplayText&gt;&lt;record&gt;&lt;rec-number&gt;1678&lt;/rec-number&gt;&lt;foreign-keys&gt;&lt;key app="EN" db-id="fstdwt0t3xzrskewzvmxpsf80xx25990rfrd" timestamp="1676947913"&gt;1678&lt;/key&gt;&lt;/foreign-keys&gt;&lt;ref-type name="Journal Article"&gt;17&lt;/ref-type&gt;&lt;contributors&gt;&lt;authors&gt;&lt;author&gt;ODFW&lt;/author&gt;&lt;author&gt;USACE&lt;/author&gt;&lt;/authors&gt;&lt;/contributors&gt;&lt;titles&gt;&lt;title&gt;Hatchery and Genetic Management Plan: McKenzie River Spring Chinook Salmon&lt;/title&gt;&lt;/titles&gt;&lt;dates&gt;&lt;year&gt;2019&lt;/year&gt;&lt;/dates&gt;&lt;urls&gt;&lt;related-urls&gt;&lt;url&gt;https://www.dfw.state.or.us/fish/hgmp/docs/2022/NMFS-Approved%20McKenzie%20spring%20Chinook%20HGMP%20May%202019.pdf&lt;/url&gt;&lt;/related-urls&gt;&lt;/urls&gt;&lt;/record&gt;&lt;/Cite&gt;&lt;Cite&gt;&lt;Author&gt;Johnson&lt;/Author&gt;&lt;Year&gt;2010&lt;/Year&gt;&lt;RecNum&gt;1565&lt;/RecNum&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fldChar w:fldCharType="separate"/>
      </w:r>
      <w:r>
        <w:rPr>
          <w:noProof/>
        </w:rPr>
        <w:t>(Johnson &amp; Friesen 2010; ODFW &amp; USACE 2019)</w:t>
      </w:r>
      <w:r>
        <w:fldChar w:fldCharType="end"/>
      </w:r>
      <w:r>
        <w:t xml:space="preserve">. Since 1990, only McKenzie River salmon have been used as broodstock with varying levels of NOR salmon integrated into the broodstock in each year. However, the extent to which hatchery production and within basin stock transfers have eliminated local adaptation prior to that time is not known </w:t>
      </w:r>
      <w:r>
        <w:fldChar w:fldCharType="begin"/>
      </w:r>
      <w:r>
        <w:instrText xml:space="preserve"> ADDIN EN.CITE &lt;EndNote&gt;&lt;Cite&gt;&lt;Author&gt;Johnson&lt;/Author&gt;&lt;Year&gt;2010&lt;/Year&gt;&lt;RecNum&gt;1565&lt;/RecNum&gt;&lt;DisplayText&gt;(Johnson &amp;amp; Friesen 2010; Johnson &amp;amp; Friesen 2014)&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Cite&gt;&lt;Author&gt;Johnson&lt;/Author&gt;&lt;Year&gt;2014&lt;/Year&gt;&lt;RecNum&gt;1581&lt;/RecNum&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fldChar w:fldCharType="separate"/>
      </w:r>
      <w:r>
        <w:rPr>
          <w:noProof/>
        </w:rPr>
        <w:t>(Johnson &amp; Friesen 2010; Johnson &amp; Friesen 2014)</w:t>
      </w:r>
      <w:r>
        <w:fldChar w:fldCharType="end"/>
      </w:r>
      <w:r>
        <w:t xml:space="preserve">. Integrating local and NOR individuals into hatchery broodstock may reduce the effects of successive generations of domestication selection </w:t>
      </w:r>
      <w:r>
        <w:fldChar w:fldCharType="begin">
          <w:fldData xml:space="preserve">PEVuZE5vdGU+PENpdGU+PEF1dGhvcj5IYXllczwvQXV0aG9yPjxZZWFyPjIwMTM8L1llYXI+PFJl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NDctMTU4PC9wYWdlcz48dm9sdW1lPjcwPC92b2x1bWU+PG51bWJlcj4yPC9udW1i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</w:fldData>
        </w:fldChar>
      </w:r>
      <w:r>
        <w:instrText xml:space="preserve"> ADDIN EN.CITE </w:instrText>
      </w:r>
      <w:r>
        <w:fldChar w:fldCharType="begin">
          <w:fldData xml:space="preserve">PEVuZE5vdGU+PENpdGU+PEF1dGhvcj5IYXllczwvQXV0aG9yPjxZZWFyPjIwMTM8L1llYXI+PFJl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</w:fldData>
        </w:fldChar>
      </w:r>
      <w:r>
        <w:instrText xml:space="preserve"> ADDIN EN.CITE.DATA </w:instrText>
      </w:r>
      <w:r>
        <w:fldChar w:fldCharType="end"/>
      </w:r>
      <w:r>
        <w:fldChar w:fldCharType="separate"/>
      </w:r>
      <w:r>
        <w:rPr>
          <w:noProof/>
        </w:rPr>
        <w:t>(Araki</w:t>
      </w:r>
      <w:r w:rsidRPr="0067600F">
        <w:rPr>
          <w:i/>
          <w:noProof/>
        </w:rPr>
        <w:t xml:space="preserve"> et al.</w:t>
      </w:r>
      <w:r>
        <w:rPr>
          <w:noProof/>
        </w:rPr>
        <w:t xml:space="preserve"> 2007a; Hayes</w:t>
      </w:r>
      <w:r w:rsidRPr="0067600F">
        <w:rPr>
          <w:i/>
          <w:noProof/>
        </w:rPr>
        <w:t xml:space="preserve"> et al.</w:t>
      </w:r>
      <w:r>
        <w:rPr>
          <w:noProof/>
        </w:rPr>
        <w:t xml:space="preserve"> 2013; Janowitz-Koch</w:t>
      </w:r>
      <w:r w:rsidRPr="0067600F">
        <w:rPr>
          <w:i/>
          <w:noProof/>
        </w:rPr>
        <w:t xml:space="preserve"> et al.</w:t>
      </w:r>
      <w:r>
        <w:rPr>
          <w:noProof/>
        </w:rPr>
        <w:t xml:space="preserve"> 2019)</w:t>
      </w:r>
      <w:r>
        <w:fldChar w:fldCharType="end"/>
      </w:r>
      <w:r>
        <w:t xml:space="preserve">, however, even a single generation in captivity is associated with a substantial reduction in fitness in the wild </w:t>
      </w:r>
      <w:r>
        <w:fldChar w:fldCharType="begin">
          <w:fldData xml:space="preserve">PEVuZE5vdGU+PENpdGU+PEF1dGhvcj5DaHJpc3RpZTwvQXV0aG9yPjxZZWFyPjIwMTI8L1llYXI+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</w:fldData>
        </w:fldChar>
      </w:r>
      <w:r>
        <w:instrText xml:space="preserve"> ADDIN EN.CITE </w:instrText>
      </w:r>
      <w:r>
        <w:fldChar w:fldCharType="begin">
          <w:fldData xml:space="preserve">PEVuZE5vdGU+PENpdGU+PEF1dGhvcj5DaHJpc3RpZTwvQXV0aG9yPjxZZWFyPjIwMTI8L1llYXI+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</w:fldData>
        </w:fldChar>
      </w:r>
      <w:r>
        <w:instrText xml:space="preserve"> ADDIN EN.CITE.DATA </w:instrText>
      </w:r>
      <w:r>
        <w:fldChar w:fldCharType="end"/>
      </w:r>
      <w:r>
        <w:fldChar w:fldCharType="separate"/>
      </w:r>
      <w:r>
        <w:rPr>
          <w:noProof/>
        </w:rPr>
        <w:t>(Araki</w:t>
      </w:r>
      <w:r w:rsidRPr="0067600F">
        <w:rPr>
          <w:i/>
          <w:noProof/>
        </w:rPr>
        <w:t xml:space="preserve"> et al.</w:t>
      </w:r>
      <w:r>
        <w:rPr>
          <w:noProof/>
        </w:rPr>
        <w:t xml:space="preserve"> 2007b; Christie</w:t>
      </w:r>
      <w:r w:rsidRPr="0067600F">
        <w:rPr>
          <w:i/>
          <w:noProof/>
        </w:rPr>
        <w:t xml:space="preserve"> et al.</w:t>
      </w:r>
      <w:r>
        <w:rPr>
          <w:noProof/>
        </w:rPr>
        <w:t xml:space="preserve"> 2012)</w:t>
      </w:r>
      <w:r>
        <w:fldChar w:fldCharType="end"/>
      </w:r>
      <w:r>
        <w:t xml:space="preserve">. </w:t>
      </w:r>
    </w:p>
    <w:p w14:paraId="1CB97571" w14:textId="1F086CFA" w:rsidR="007A5838" w:rsidRDefault="007A5838" w:rsidP="007535D4">
      <w:pPr>
        <w:spacing w:line="360" w:lineRule="auto"/>
      </w:pPr>
    </w:p>
    <w:p w14:paraId="2199F3D5" w14:textId="77777777" w:rsidR="007A5838" w:rsidRDefault="007A5838" w:rsidP="007A5838">
      <w:pPr>
        <w:autoSpaceDE w:val="0"/>
        <w:autoSpaceDN w:val="0"/>
        <w:adjustRightInd w:val="0"/>
        <w:rPr>
          <w:rFonts w:ascii="Times New Roman" w:hAnsi="Times New Roman" w:cs="Times New Roman"/>
          <w:color w:val="000000"/>
          <w:sz w:val="20"/>
          <w:szCs w:val="20"/>
        </w:rPr>
      </w:pPr>
      <w:r>
        <w:t>“</w:t>
      </w:r>
      <w:r>
        <w:rPr>
          <w:rFonts w:ascii="Times New Roman" w:hAnsi="Times New Roman" w:cs="Times New Roman"/>
          <w:color w:val="000000"/>
          <w:sz w:val="20"/>
          <w:szCs w:val="20"/>
        </w:rPr>
        <w:t>At one extreme, all of the spawners in</w:t>
      </w:r>
    </w:p>
    <w:p w14:paraId="2A2BE508" w14:textId="77777777" w:rsidR="007A5838" w:rsidRDefault="007A5838" w:rsidP="007A5838">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captivity every generation may consist of wild fish. Several</w:t>
      </w:r>
    </w:p>
    <w:p w14:paraId="70FE35A6" w14:textId="77777777" w:rsidR="007A5838" w:rsidRDefault="007A5838" w:rsidP="007A5838">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studies have found that in this case the reproductive performance</w:t>
      </w:r>
    </w:p>
    <w:p w14:paraId="635D2806" w14:textId="77777777" w:rsidR="007A5838" w:rsidRDefault="007A5838" w:rsidP="007A5838">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in nature of the returning hatchery-produced fish is</w:t>
      </w:r>
    </w:p>
    <w:p w14:paraId="07D55ECD" w14:textId="77777777" w:rsidR="007A5838" w:rsidRDefault="007A5838" w:rsidP="007A5838">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increased, and genetic divergence between the hatchery and</w:t>
      </w:r>
    </w:p>
    <w:p w14:paraId="1FA2922D" w14:textId="77777777" w:rsidR="007A5838" w:rsidRDefault="007A5838" w:rsidP="007A5838">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natural components of supplemented population decreased,</w:t>
      </w:r>
    </w:p>
    <w:p w14:paraId="3ACE8890" w14:textId="77777777" w:rsidR="007A5838" w:rsidRDefault="007A5838" w:rsidP="007A5838">
      <w:pPr>
        <w:autoSpaceDE w:val="0"/>
        <w:autoSpaceDN w:val="0"/>
        <w:adjustRightInd w:val="0"/>
        <w:rPr>
          <w:rFonts w:ascii="Times New Roman" w:hAnsi="Times New Roman" w:cs="Times New Roman"/>
          <w:color w:val="000000"/>
          <w:sz w:val="20"/>
          <w:szCs w:val="20"/>
        </w:rPr>
      </w:pPr>
      <w:r>
        <w:rPr>
          <w:rFonts w:ascii="Times New Roman" w:hAnsi="Times New Roman" w:cs="Times New Roman"/>
          <w:color w:val="000000"/>
          <w:sz w:val="20"/>
          <w:szCs w:val="20"/>
        </w:rPr>
        <w:t xml:space="preserve">compared to segregated programs (Araki et al. </w:t>
      </w:r>
      <w:r>
        <w:rPr>
          <w:rFonts w:ascii="Times New Roman" w:hAnsi="Times New Roman" w:cs="Times New Roman"/>
          <w:color w:val="0000FF"/>
          <w:sz w:val="20"/>
          <w:szCs w:val="20"/>
        </w:rPr>
        <w:t>2007</w:t>
      </w:r>
      <w:r>
        <w:rPr>
          <w:rFonts w:ascii="Times New Roman" w:hAnsi="Times New Roman" w:cs="Times New Roman"/>
          <w:color w:val="000000"/>
          <w:sz w:val="20"/>
          <w:szCs w:val="20"/>
        </w:rPr>
        <w:t xml:space="preserve"> ; Waters</w:t>
      </w:r>
    </w:p>
    <w:p w14:paraId="214964E0" w14:textId="581E1B8A" w:rsidR="007A5838" w:rsidRDefault="007A5838" w:rsidP="007A5838">
      <w:pPr>
        <w:spacing w:line="360" w:lineRule="auto"/>
      </w:pPr>
      <w:r>
        <w:rPr>
          <w:rFonts w:ascii="Times New Roman" w:hAnsi="Times New Roman" w:cs="Times New Roman"/>
          <w:color w:val="000000"/>
          <w:sz w:val="20"/>
          <w:szCs w:val="20"/>
        </w:rPr>
        <w:t xml:space="preserve">et al. </w:t>
      </w:r>
      <w:r>
        <w:rPr>
          <w:rFonts w:ascii="Times New Roman" w:hAnsi="Times New Roman" w:cs="Times New Roman"/>
          <w:color w:val="0000FF"/>
          <w:sz w:val="20"/>
          <w:szCs w:val="20"/>
        </w:rPr>
        <w:t>2015</w:t>
      </w:r>
      <w:r>
        <w:rPr>
          <w:rFonts w:ascii="Times New Roman" w:hAnsi="Times New Roman" w:cs="Times New Roman"/>
          <w:color w:val="000000"/>
          <w:sz w:val="20"/>
          <w:szCs w:val="20"/>
        </w:rPr>
        <w:t xml:space="preserve"> ; Ford et al. </w:t>
      </w:r>
      <w:r>
        <w:rPr>
          <w:rFonts w:ascii="Times New Roman" w:hAnsi="Times New Roman" w:cs="Times New Roman"/>
          <w:color w:val="0000FF"/>
          <w:sz w:val="20"/>
          <w:szCs w:val="20"/>
        </w:rPr>
        <w:t>2016</w:t>
      </w:r>
      <w:r>
        <w:rPr>
          <w:rFonts w:ascii="Times New Roman" w:hAnsi="Times New Roman" w:cs="Times New Roman"/>
          <w:color w:val="000000"/>
          <w:sz w:val="20"/>
          <w:szCs w:val="20"/>
        </w:rPr>
        <w:t xml:space="preserve"> ).”</w:t>
      </w:r>
    </w:p>
    <w:p w14:paraId="1BE545C2" w14:textId="77777777" w:rsidR="007A5838" w:rsidRDefault="007A5838" w:rsidP="007535D4">
      <w:pPr>
        <w:spacing w:line="360" w:lineRule="auto"/>
      </w:pPr>
    </w:p>
    <w:p w14:paraId="3E1A4BFC" w14:textId="77777777" w:rsidR="007535D4" w:rsidRPr="00E25A08" w:rsidRDefault="007535D4" w:rsidP="007535D4">
      <w:pPr>
        <w:spacing w:line="360" w:lineRule="auto"/>
        <w:ind w:firstLine="720"/>
      </w:pPr>
      <w:r>
        <w:t xml:space="preserve">We found that our estimates of the relative reproductive success of HOR relative to NOR salmon in the wild (RRS), and the interaction between origin and sex were both consistent with findings from other local-origin </w:t>
      </w:r>
      <w:proofErr w:type="spellStart"/>
      <w:r>
        <w:t>broodstocks</w:t>
      </w:r>
      <w:proofErr w:type="spellEnd"/>
      <w:r>
        <w:t xml:space="preserve"> </w:t>
      </w:r>
      <w:r>
        <w:fldChar w:fldCharType="begin"/>
      </w:r>
      <w:r>
        <w:instrText xml:space="preserve"> ADDIN EN.CITE &lt;EndNote&gt;&lt;Cite&gt;&lt;Author&gt;Christie&lt;/Author&gt;&lt;Year&gt;2014&lt;/Year&gt;&lt;RecNum&gt;1535&lt;/RecNum&gt;&lt;DisplayText&gt;(Christie&lt;style face="italic"&gt; et al.&lt;/style&gt; 2014)&lt;/DisplayText&gt;&lt;record&gt;&lt;rec-number&gt;1535&lt;/rec-number&gt;&lt;foreign-keys&gt;&lt;key app="EN" db-id="fstdwt0t3xzrskewzvmxpsf80xx25990rfrd" timestamp="1664987878"&gt;1535&lt;/key&gt;&lt;key app="ENWeb" db-id=""&gt;0&lt;/key&gt;&lt;/foreign-keys&gt;&lt;ref-type name="Journal Article"&gt;17&lt;/ref-type&gt;&lt;contributors&gt;&lt;authors&gt;&lt;author&gt;Christie, M. R.&lt;/author&gt;&lt;author&gt;Ford, M. J.&lt;/author&gt;&lt;author&gt;Blouin, M. S.&lt;/author&gt;&lt;/authors&gt;&lt;/contributors&gt;&lt;auth-address&gt;Department of Integrative Biology, Oregon State University Corvallis, OR, USA ; Department of Biological Sciences and Department of Forestry and Natural Resources, Purdue University West Lafayette, IN, USA.&amp;#xD;Conservation Biology Division, National Marine Fisheries Service, Northwest Fisheries Science Center Seattle, WA, USA.&amp;#xD;Department of Integrative Biology, Oregon State University Corvallis, OR, USA.&lt;/auth-address&gt;&lt;titles&gt;&lt;title&gt;On the reproductive success of early-generation hatchery fish in the wild&lt;/title&gt;&lt;secondary-title&gt;Evol Appl&lt;/secondary-title&gt;&lt;/titles&gt;&lt;periodical&gt;&lt;full-title&gt;Evol Appl&lt;/full-title&gt;&lt;/periodical&gt;&lt;pages&gt;883-96&lt;/pages&gt;&lt;volume&gt;7&lt;/volume&gt;&lt;number&gt;8&lt;/number&gt;&lt;edition&gt;2014/12/04&lt;/edition&gt;&lt;keywords&gt;&lt;keyword&gt;captive breeding&lt;/keyword&gt;&lt;keyword&gt;domestication&lt;/keyword&gt;&lt;keyword&gt;fitness&lt;/keyword&gt;&lt;keyword&gt;hatcheries&lt;/keyword&gt;&lt;keyword&gt;relative reproductive success&lt;/keyword&gt;&lt;keyword&gt;salmon.&lt;/keyword&gt;&lt;/keywords&gt;&lt;dates&gt;&lt;year&gt;2014&lt;/year&gt;&lt;pub-dates&gt;&lt;date&gt;Sep&lt;/date&gt;&lt;/pub-dates&gt;&lt;/dates&gt;&lt;isbn&gt;1752-4571 (Print)&amp;#xD;1752-4571 (Linking)&lt;/isbn&gt;&lt;accession-num&gt;25469167&lt;/accession-num&gt;&lt;urls&gt;&lt;related-urls&gt;&lt;url&gt;https://www.ncbi.nlm.nih.gov/pubmed/25469167&lt;/url&gt;&lt;/related-urls&gt;&lt;/urls&gt;&lt;custom2&gt;PMC4211718&lt;/custom2&gt;&lt;electronic-resource-num&gt;10.1111/eva.12183&lt;/electronic-resource-num&gt;&lt;/record&gt;&lt;/Cite&gt;&lt;/EndNote&gt;</w:instrText>
      </w:r>
      <w:r>
        <w:fldChar w:fldCharType="separate"/>
      </w:r>
      <w:r>
        <w:rPr>
          <w:noProof/>
        </w:rPr>
        <w:t>(Christie</w:t>
      </w:r>
      <w:r w:rsidRPr="00574BBC">
        <w:rPr>
          <w:i/>
          <w:noProof/>
        </w:rPr>
        <w:t xml:space="preserve"> et al.</w:t>
      </w:r>
      <w:r>
        <w:rPr>
          <w:noProof/>
        </w:rPr>
        <w:t xml:space="preserve"> 2014)</w:t>
      </w:r>
      <w:r>
        <w:fldChar w:fldCharType="end"/>
      </w:r>
      <w:r>
        <w:t xml:space="preserve">. </w:t>
      </w:r>
      <w:r w:rsidRPr="00D7409D">
        <w:t xml:space="preserve">NOR males </w:t>
      </w:r>
      <w:r>
        <w:t>we</w:t>
      </w:r>
      <w:r w:rsidRPr="00D7409D">
        <w:t>re predicted to be 2.1-fold more fit th</w:t>
      </w:r>
      <w:r>
        <w:t>an</w:t>
      </w:r>
      <w:r w:rsidRPr="00D7409D">
        <w:t xml:space="preserve"> HOR males, and NOR females </w:t>
      </w:r>
      <w:r>
        <w:t>we</w:t>
      </w:r>
      <w:r w:rsidRPr="00D7409D">
        <w:t>re predicted to be 1.6-fold more fit than HOR females</w:t>
      </w:r>
      <w:r>
        <w:t>, after controlling for other variables</w:t>
      </w:r>
      <w:r w:rsidRPr="00D7409D">
        <w:t>.</w:t>
      </w:r>
      <w:r>
        <w:t xml:space="preserve"> Importantly, RRS may be mediated by a variety of processes </w:t>
      </w:r>
      <w:r w:rsidRPr="00945050">
        <w:rPr>
          <w:color w:val="FF0000"/>
        </w:rPr>
        <w:t xml:space="preserve">(cite), </w:t>
      </w:r>
      <w:r>
        <w:t xml:space="preserve">and many studies have pointed to the role of both heritable and </w:t>
      </w:r>
      <w:r>
        <w:lastRenderedPageBreak/>
        <w:t xml:space="preserve">plastic differences in body size between HORs and NORs in mediating RRS </w:t>
      </w:r>
      <w:r w:rsidRPr="00945050">
        <w:rPr>
          <w:color w:val="FF0000"/>
        </w:rPr>
        <w:t xml:space="preserve">(fix redundancy). </w:t>
      </w:r>
      <w:r>
        <w:t xml:space="preserve">Indeed, for the subset of individuals with both size and fitness estimates in our study, we found that both larger size and natural origin were predicted to improve fitness, but that size and origin were strongly confounded. </w:t>
      </w:r>
      <w:r w:rsidRPr="002D445A">
        <w:rPr>
          <w:color w:val="FF0000"/>
        </w:rPr>
        <w:t>This leads one to suspect</w:t>
      </w:r>
      <w:r>
        <w:t xml:space="preserve"> that selecting among HOR returns at McKenzie and </w:t>
      </w:r>
      <w:proofErr w:type="spellStart"/>
      <w:r>
        <w:t>Leaburg</w:t>
      </w:r>
      <w:proofErr w:type="spellEnd"/>
      <w:r>
        <w:t xml:space="preserve"> Hatcheries to increase the size of hatchery outplants may ameliorate some of the fitness differences between NOR and HOR salmon above the dam. However, this choice must be weighed against the benefit of including these larger individuals into the broodstock, and must comply with guidelines set forth in the HGMP. Similarly, the finding that NOR salmon, generally, are more fit than HOR salmon above the dam, suggests that the number of adult returns per salmon released (e.g. mean TLF or CRR) can be expected to improve with reductions in </w:t>
      </w:r>
      <w:proofErr w:type="spellStart"/>
      <w:r>
        <w:t>pHOS</w:t>
      </w:r>
      <w:proofErr w:type="spellEnd"/>
      <w:r>
        <w:t xml:space="preserve">, but this may come at the cost of reducing absolute productivity more broadly (see source sink dynamics discussion). Importantly, our estimate of relative reproductive success do not attempt to parse the fitness of NOR salmon produced above the dam from NOR immigrants. </w:t>
      </w:r>
      <w:r w:rsidRPr="00EB1911">
        <w:t xml:space="preserve">Future analyses using this pedigree will examine origin effects in greater detail, including </w:t>
      </w:r>
      <w:r>
        <w:t>potential reduction of fitness among NOR salmon owing to spawning with HORs (fix wording)</w:t>
      </w:r>
      <w:r w:rsidRPr="00EB1911">
        <w:t xml:space="preserve">, </w:t>
      </w:r>
      <w:r>
        <w:t xml:space="preserve">and </w:t>
      </w:r>
      <w:r w:rsidRPr="00EB1911">
        <w:t>evidence of re-adaptation to natural conditions among descendants of captive reared salmon</w:t>
      </w:r>
      <w:r>
        <w:t>.</w:t>
      </w:r>
    </w:p>
    <w:p w14:paraId="11E1E528" w14:textId="77777777" w:rsidR="007535D4" w:rsidRDefault="007535D4" w:rsidP="007535D4">
      <w:pPr>
        <w:rPr>
          <w:i/>
          <w:iCs/>
        </w:rPr>
      </w:pPr>
    </w:p>
    <w:p w14:paraId="2220E482" w14:textId="77777777" w:rsidR="007535D4" w:rsidRDefault="007535D4" w:rsidP="007535D4">
      <w:pPr>
        <w:rPr>
          <w:i/>
          <w:iCs/>
        </w:rPr>
      </w:pPr>
      <w:r>
        <w:rPr>
          <w:i/>
          <w:iCs/>
        </w:rPr>
        <w:t>Genetic Monitoring Informs Complex Risk-Benefit Tradeoffs Inherent to Reintroduction Programs</w:t>
      </w:r>
    </w:p>
    <w:p w14:paraId="62EB12CF" w14:textId="77777777" w:rsidR="007535D4" w:rsidRDefault="007535D4" w:rsidP="007535D4">
      <w:pPr>
        <w:rPr>
          <w:i/>
          <w:iCs/>
        </w:rPr>
      </w:pPr>
    </w:p>
    <w:p w14:paraId="6F3D8941" w14:textId="77777777" w:rsidR="007535D4" w:rsidRPr="00232302" w:rsidRDefault="007535D4" w:rsidP="007535D4">
      <w:pPr>
        <w:autoSpaceDE w:val="0"/>
        <w:autoSpaceDN w:val="0"/>
        <w:adjustRightInd w:val="0"/>
        <w:spacing w:line="360" w:lineRule="auto"/>
        <w:ind w:firstLine="720"/>
      </w:pPr>
      <w:r>
        <w:rPr>
          <w:color w:val="000000" w:themeColor="text1"/>
        </w:rPr>
        <w:t>Most s</w:t>
      </w:r>
      <w:r w:rsidRPr="0087579C">
        <w:rPr>
          <w:color w:val="000000" w:themeColor="text1"/>
        </w:rPr>
        <w:t xml:space="preserve">almon populations are organized into a </w:t>
      </w:r>
      <w:r>
        <w:rPr>
          <w:color w:val="000000" w:themeColor="text1"/>
        </w:rPr>
        <w:t xml:space="preserve">larger </w:t>
      </w:r>
      <w:r w:rsidRPr="0087579C">
        <w:rPr>
          <w:color w:val="000000" w:themeColor="text1"/>
        </w:rPr>
        <w:t>metapopulation structure</w:t>
      </w:r>
      <w:r>
        <w:rPr>
          <w:color w:val="000000" w:themeColor="text1"/>
        </w:rPr>
        <w:t>,</w:t>
      </w:r>
      <w:r w:rsidRPr="0087579C">
        <w:rPr>
          <w:color w:val="000000" w:themeColor="text1"/>
        </w:rPr>
        <w:t xml:space="preserve"> with </w:t>
      </w:r>
      <w:r>
        <w:rPr>
          <w:color w:val="000000" w:themeColor="text1"/>
        </w:rPr>
        <w:t xml:space="preserve">the level of </w:t>
      </w:r>
      <w:r w:rsidRPr="0087579C">
        <w:rPr>
          <w:color w:val="000000" w:themeColor="text1"/>
        </w:rPr>
        <w:t xml:space="preserve">connectivity between populations </w:t>
      </w:r>
      <w:r>
        <w:rPr>
          <w:color w:val="000000" w:themeColor="text1"/>
        </w:rPr>
        <w:t>determined by the</w:t>
      </w:r>
      <w:r w:rsidRPr="0087579C">
        <w:rPr>
          <w:color w:val="000000" w:themeColor="text1"/>
        </w:rPr>
        <w:t xml:space="preserve"> balance between philopatry and dispersal</w:t>
      </w:r>
      <w:r>
        <w:rPr>
          <w:color w:val="000000" w:themeColor="text1"/>
        </w:rPr>
        <w:t xml:space="preserve"> </w:t>
      </w:r>
      <w:r w:rsidRPr="00505623">
        <w:rPr>
          <w:color w:val="FF0000"/>
        </w:rPr>
        <w:t>(does this even need a cit</w:t>
      </w:r>
      <w:r>
        <w:rPr>
          <w:color w:val="FF0000"/>
        </w:rPr>
        <w:t>ation</w:t>
      </w:r>
      <w:r w:rsidRPr="00505623">
        <w:rPr>
          <w:color w:val="FF0000"/>
        </w:rPr>
        <w:t xml:space="preserve">?). </w:t>
      </w:r>
      <w:r>
        <w:t xml:space="preserve">Reintroductions fundamentally alter this metapopulation connectivity by design. Examining the consequences of these changes to connectivity on both metapopulation source-sink dynamics and the potential for local adaptation is an important aspect of adaptive management of reintroduced populations </w:t>
      </w:r>
      <w:r>
        <w:fldChar w:fldCharType="begin"/>
      </w:r>
      <w:r>
        <w:instrText xml:space="preserve"> ADDIN EN.CITE &lt;EndNote&gt;&lt;Cite&gt;&lt;Author&gt;Anderson&lt;/Author&gt;&lt;Year&gt;2014&lt;/Year&gt;&lt;RecNum&gt;1373&lt;/RecNum&gt;&lt;DisplayText&gt;(Anderson&lt;style face="italic"&gt; et al.&lt;/style&gt; 2014)&lt;/DisplayText&gt;&lt;record&gt;&lt;rec-number&gt;1373&lt;/rec-number&gt;&lt;foreign-keys&gt;&lt;key app="EN" db-id="fstdwt0t3xzrskewzvmxpsf80xx25990rfrd" timestamp="1592533728"&gt;1373&lt;/key&gt;&lt;key app="ENWeb" db-id=""&gt;0&lt;/key&gt;&lt;/foreign-keys&gt;&lt;ref-type name="Journal Article"&gt;17&lt;/ref-type&gt;&lt;contributors&gt;&lt;authors&gt;&lt;author&gt;Anderson, Joseph H.&lt;/author&gt;&lt;author&gt;Pess, George R.&lt;/author&gt;&lt;author&gt;Carmichael, Richard W.&lt;/author&gt;&lt;author&gt;Ford, Michael J.&lt;/author&gt;&lt;author&gt;Cooney, Thomas D.&lt;/author&gt;&lt;author&gt;Baldwin, Casey M.&lt;/author&gt;&lt;author&gt;McClure, Michelle M.&lt;/author&gt;&lt;/authors&gt;&lt;/contributors&gt;&lt;titles&gt;&lt;title&gt;Planning Pacific Salmon and Steelhead Reintroductions Aimed at Long-Term Viability and Recovery&lt;/title&gt;&lt;secondary-title&gt;North American Journal of Fisheries Management&lt;/secondary-title&gt;&lt;/titles&gt;&lt;periodical&gt;&lt;full-title&gt;North American Journal of Fisheries Management&lt;/full-title&gt;&lt;/periodical&gt;&lt;pages&gt;72-93&lt;/pages&gt;&lt;volume&gt;34&lt;/volume&gt;&lt;number&gt;1&lt;/number&gt;&lt;section&gt;72&lt;/section&gt;&lt;dates&gt;&lt;year&gt;2014&lt;/year&gt;&lt;/dates&gt;&lt;isbn&gt;0275-5947&amp;#xD;1548-8675&lt;/isbn&gt;&lt;urls&gt;&lt;/urls&gt;&lt;electronic-resource-num&gt;10.1080/02755947.2013.847875&lt;/electronic-resource-num&gt;&lt;/record&gt;&lt;/Cite&gt;&lt;/EndNote&gt;</w:instrText>
      </w:r>
      <w:r>
        <w:fldChar w:fldCharType="separate"/>
      </w:r>
      <w:r>
        <w:rPr>
          <w:noProof/>
        </w:rPr>
        <w:t>(Anderson</w:t>
      </w:r>
      <w:r w:rsidRPr="009E220B">
        <w:rPr>
          <w:i/>
          <w:noProof/>
        </w:rPr>
        <w:t xml:space="preserve"> et al.</w:t>
      </w:r>
      <w:r>
        <w:rPr>
          <w:noProof/>
        </w:rPr>
        <w:t xml:space="preserve"> 2014)</w:t>
      </w:r>
      <w:r>
        <w:fldChar w:fldCharType="end"/>
      </w:r>
      <w:r>
        <w:t xml:space="preserve">. Local populations with persistent negative growth rates (i.e. sinks), provide both benefits and risks at the metapopulation level. For example, sinks can increase connectivity between source populations and allow individuals to avoid negative density dependent effects within sources, or they may rescue source populations during periods of </w:t>
      </w:r>
      <w:r>
        <w:lastRenderedPageBreak/>
        <w:t xml:space="preserve">local disturbance, thereby stabilizing or increasing productivity at the metapopulation scale </w:t>
      </w:r>
      <w:r>
        <w:fldChar w:fldCharType="begin"/>
      </w:r>
      <w:r>
        <w:instrText xml:space="preserve"> ADDIN EN.CITE &lt;EndNote&gt;&lt;Cite&gt;&lt;Author&gt;Heinrichs&lt;/Author&gt;&lt;Year&gt;2015&lt;/Year&gt;&lt;RecNum&gt;1681&lt;/RecNum&gt;&lt;DisplayText&gt;(Heinrichs&lt;style face="italic"&gt; et al.&lt;/style&gt; 2015; Matthews &amp;amp; Gonzalez 2007)&lt;/DisplayText&gt;&lt;record&gt;&lt;rec-number&gt;1681&lt;/rec-number&gt;&lt;foreign-keys&gt;&lt;key app="EN" db-id="fstdwt0t3xzrskewzvmxpsf80xx25990rfrd" timestamp="1677041497"&gt;1681&lt;/key&gt;&lt;/foreign-keys&gt;&lt;ref-type name="Journal Article"&gt;17&lt;/ref-type&gt;&lt;contributors&gt;&lt;authors&gt;&lt;author&gt;Heinrichs, Julie A&lt;/author&gt;&lt;author&gt;Lawler, Joshua J&lt;/author&gt;&lt;author&gt;Schumaker, Nathan H&lt;/author&gt;&lt;author&gt;Wilsey, Chad B&lt;/author&gt;&lt;author&gt;Bender, Darren J&lt;/author&gt;&lt;/authors&gt;&lt;/contributors&gt;&lt;titles&gt;&lt;title&gt;Divergence in sink contributions to population persistence&lt;/title&gt;&lt;secondary-title&gt;Conservation Biology&lt;/secondary-title&gt;&lt;/titles&gt;&lt;periodical&gt;&lt;full-title&gt;Conservation Biology&lt;/full-title&gt;&lt;/periodical&gt;&lt;pages&gt;1674-1683&lt;/pages&gt;&lt;volume&gt;29&lt;/volume&gt;&lt;number&gt;6&lt;/number&gt;&lt;dates&gt;&lt;year&gt;2015&lt;/year&gt;&lt;/dates&gt;&lt;isbn&gt;0888-8892&lt;/isbn&gt;&lt;urls&gt;&lt;/urls&gt;&lt;/record&gt;&lt;/Cite&gt;&lt;Cite&gt;&lt;Author&gt;Matthews&lt;/Author&gt;&lt;Year&gt;2007&lt;/Year&gt;&lt;RecNum&gt;1684&lt;/RecNum&gt;&lt;record&gt;&lt;rec-number&gt;1684&lt;/rec-number&gt;&lt;foreign-keys&gt;&lt;key app="EN" db-id="fstdwt0t3xzrskewzvmxpsf80xx25990rfrd" timestamp="1677094193"&gt;1684&lt;/key&gt;&lt;/foreign-keys&gt;&lt;ref-type name="Journal Article"&gt;17&lt;/ref-type&gt;&lt;contributors&gt;&lt;authors&gt;&lt;author&gt;Matthews, David P&lt;/author&gt;&lt;author&gt;Gonzalez, Andrew&lt;/author&gt;&lt;/authors&gt;&lt;/contributors&gt;&lt;titles&gt;&lt;title&gt;The inflationary effects of environmental fluctuations ensure the persistence of sink metapopulations&lt;/title&gt;&lt;secondary-title&gt;Ecology&lt;/secondary-title&gt;&lt;/titles&gt;&lt;periodical&gt;&lt;full-title&gt;Ecology&lt;/full-title&gt;&lt;/periodical&gt;&lt;pages&gt;2848-2856&lt;/pages&gt;&lt;volume&gt;88&lt;/volume&gt;&lt;number&gt;11&lt;/number&gt;&lt;dates&gt;&lt;year&gt;2007&lt;/year&gt;&lt;/dates&gt;&lt;isbn&gt;1939-9170&lt;/isbn&gt;&lt;urls&gt;&lt;/urls&gt;&lt;/record&gt;&lt;/Cite&gt;&lt;/EndNote&gt;</w:instrText>
      </w:r>
      <w:r>
        <w:fldChar w:fldCharType="separate"/>
      </w:r>
      <w:r>
        <w:rPr>
          <w:noProof/>
        </w:rPr>
        <w:t>(Heinrichs</w:t>
      </w:r>
      <w:r w:rsidRPr="00A26EFC">
        <w:rPr>
          <w:i/>
          <w:noProof/>
        </w:rPr>
        <w:t xml:space="preserve"> et al.</w:t>
      </w:r>
      <w:r>
        <w:rPr>
          <w:noProof/>
        </w:rPr>
        <w:t xml:space="preserve"> 2015; Matthews &amp; Gonzalez 2007)</w:t>
      </w:r>
      <w:r>
        <w:fldChar w:fldCharType="end"/>
      </w:r>
      <w:r>
        <w:t xml:space="preserve">. Alternatively, sinks may reduce net metapopulation productivity by serving as ecological traps and increase the metapopulation extinction risk </w:t>
      </w:r>
      <w:r>
        <w:fldChar w:fldCharType="begin"/>
      </w:r>
      <w:r>
        <w:instrText xml:space="preserve"> ADDIN EN.CITE &lt;EndNote&gt;&lt;Cite&gt;&lt;Author&gt;Gundersen&lt;/Author&gt;&lt;Year&gt;2001&lt;/Year&gt;&lt;RecNum&gt;1682&lt;/RecNum&gt;&lt;DisplayText&gt;(Gundersen&lt;style face="italic"&gt; et al.&lt;/style&gt; 2001)&lt;/DisplayText&gt;&lt;record&gt;&lt;rec-number&gt;1682&lt;/rec-number&gt;&lt;foreign-keys&gt;&lt;key app="EN" db-id="fstdwt0t3xzrskewzvmxpsf80xx25990rfrd" timestamp="1677041782"&gt;1682&lt;/key&gt;&lt;/foreign-keys&gt;&lt;ref-type name="Journal Article"&gt;17&lt;/ref-type&gt;&lt;contributors&gt;&lt;authors&gt;&lt;author&gt;Gundersen, G&lt;/author&gt;&lt;author&gt;Johannesen, E&lt;/author&gt;&lt;author&gt;Andreassen, HP&lt;/author&gt;&lt;author&gt;Ims, RA&lt;/author&gt;&lt;/authors&gt;&lt;/contributors&gt;&lt;titles&gt;&lt;title&gt;Source–sink dynamics: how sinks affect demography of sources&lt;/title&gt;&lt;secondary-title&gt;Ecology Letters&lt;/secondary-title&gt;&lt;/titles&gt;&lt;periodical&gt;&lt;full-title&gt;Ecology Letters&lt;/full-title&gt;&lt;/periodical&gt;&lt;pages&gt;14-21&lt;/pages&gt;&lt;volume&gt;4&lt;/volume&gt;&lt;number&gt;1&lt;/number&gt;&lt;dates&gt;&lt;year&gt;2001&lt;/year&gt;&lt;/dates&gt;&lt;isbn&gt;1461-023X&lt;/isbn&gt;&lt;urls&gt;&lt;/urls&gt;&lt;/record&gt;&lt;/Cite&gt;&lt;/EndNote&gt;</w:instrText>
      </w:r>
      <w:r>
        <w:fldChar w:fldCharType="separate"/>
      </w:r>
      <w:r>
        <w:rPr>
          <w:noProof/>
        </w:rPr>
        <w:t>(Gundersen</w:t>
      </w:r>
      <w:r w:rsidRPr="006D54BC">
        <w:rPr>
          <w:i/>
          <w:noProof/>
        </w:rPr>
        <w:t xml:space="preserve"> et al.</w:t>
      </w:r>
      <w:r>
        <w:rPr>
          <w:noProof/>
        </w:rPr>
        <w:t xml:space="preserve"> 2001)</w:t>
      </w:r>
      <w:r>
        <w:fldChar w:fldCharType="end"/>
      </w:r>
      <w:r>
        <w:t xml:space="preserve">. Since the construction of the Cougar Trap in 2010, the reintroduction program has released hatchery outplants as well as NOR salmon collected at the trap above the dam. Importantly, these NOR salmon include both NOR salmon produced above the dam, and NOR immigrants produced below the dam or elsewhere. Recognizing the benefits and risks that these potential source-sink dynamics pose to natural production at the metapopulation level, managers implemented two programs to control the disposition of NOR salmon in the South Fork McKenzie: LSDR and downstream recycling. In the discussion below, we apply a metapopulation framework to provide an example of how genetic monitoring can intervene to reduce uncertainties when balancing the complex suite of risks and benefits inherent to reintroduction programs. </w:t>
      </w:r>
    </w:p>
    <w:p w14:paraId="26C77EB2" w14:textId="77777777" w:rsidR="007535D4" w:rsidRDefault="007535D4" w:rsidP="007535D4">
      <w:pPr>
        <w:spacing w:line="360" w:lineRule="auto"/>
      </w:pPr>
      <w:r>
        <w:tab/>
        <w:t xml:space="preserve">Increasing the number or proportion of NOR salmon, regardless of source, is expected to provide demographic and genetic benefits to the reintroduced population above Cougar Dam (i.e. provide local benefits). First, NOR salmon produced above the dam provide a direct demographic benefit to the above dam population when they are released above the dam. Second, we found that NOR salmon are more fit than their smaller HOR counterparts above the dam, and consequently, decreasing </w:t>
      </w:r>
      <w:proofErr w:type="spellStart"/>
      <w:r>
        <w:t>pHOS</w:t>
      </w:r>
      <w:proofErr w:type="spellEnd"/>
      <w:r w:rsidRPr="004D2A60">
        <w:t xml:space="preserve"> </w:t>
      </w:r>
      <w:r>
        <w:t>may</w:t>
      </w:r>
      <w:r w:rsidRPr="004D2A60">
        <w:t xml:space="preserve"> improve productivity per salmon released.</w:t>
      </w:r>
      <w:r>
        <w:t xml:space="preserve"> </w:t>
      </w:r>
      <w:r w:rsidRPr="005D348E">
        <w:rPr>
          <w:color w:val="FF0000"/>
        </w:rPr>
        <w:t>( &lt;-</w:t>
      </w:r>
      <w:r>
        <w:rPr>
          <w:color w:val="FF0000"/>
        </w:rPr>
        <w:t>this is an example of how to weave results into the context, either take this out to make consistent or follow suit with other empirical results that inform each of these general ideas)</w:t>
      </w:r>
      <w:r w:rsidRPr="004D2A60">
        <w:t xml:space="preserve"> Finally, </w:t>
      </w:r>
      <w:r>
        <w:t xml:space="preserve">allowing successive generations of NOR salmon produced above the dam to return to their natal habitat may permit local adaptation </w:t>
      </w:r>
      <w:r>
        <w:fldChar w:fldCharType="begin"/>
      </w:r>
      <w:r>
        <w:instrText xml:space="preserve"> ADDIN EN.CITE &lt;EndNote&gt;&lt;Cite&gt;&lt;Author&gt;Nuetzel&lt;/Author&gt;&lt;Year&gt;2022&lt;/Year&gt;&lt;RecNum&gt;1600&lt;/RecNum&gt;&lt;DisplayText&gt;(Nuetzel&lt;style face="italic"&gt; et al.&lt;/style&gt; 2022)&lt;/DisplayText&gt;&lt;record&gt;&lt;rec-number&gt;1600&lt;/rec-number&gt;&lt;foreign-keys&gt;&lt;key app="EN" db-id="fstdwt0t3xzrskewzvmxpsf80xx25990rfrd" timestamp="1675193162"&gt;1600&lt;/key&gt;&lt;key app="ENWeb" db-id=""&gt;0&lt;/key&gt;&lt;/foreign-keys&gt;&lt;ref-type name="Journal Article"&gt;17&lt;/ref-type&gt;&lt;contributors&gt;&lt;authors&gt;&lt;author&gt;Nuetzel, Hayley M.&lt;/author&gt;&lt;author&gt;Galbreath, Peter F.&lt;/author&gt;&lt;author&gt;Staton, Benjamin A.&lt;/author&gt;&lt;author&gt;Crump, Carrie A.&lt;/author&gt;&lt;author&gt;Naylor, Leslie M.&lt;/author&gt;&lt;author&gt;Shippentower, Gene E.&lt;/author&gt;&lt;/authors&gt;&lt;/contributors&gt;&lt;titles&gt;&lt;title&gt;Improved productivity of naturalized spring Chinook salmon following reintroduction from a hatchery stock in Lookingglass Creek, Oregon&lt;/title&gt;&lt;secondary-title&gt;Canadian Journal of Fisheries and Aquatic Sciences&lt;/secondary-title&gt;&lt;/titles&gt;&lt;periodical&gt;&lt;full-title&gt;Canadian Journal of Fisheries and Aquatic Sciences&lt;/full-title&gt;&lt;/periodical&gt;&lt;dates&gt;&lt;year&gt;2022&lt;/year&gt;&lt;/dates&gt;&lt;isbn&gt;0706-652X&amp;#xD;1205-7533&lt;/isbn&gt;&lt;urls&gt;&lt;/urls&gt;&lt;electronic-resource-num&gt;10.1139/cjfas-2022-0114&lt;/electronic-resource-num&gt;&lt;/record&gt;&lt;/Cite&gt;&lt;/EndNote&gt;</w:instrText>
      </w:r>
      <w:r>
        <w:fldChar w:fldCharType="separate"/>
      </w:r>
      <w:r>
        <w:rPr>
          <w:noProof/>
        </w:rPr>
        <w:t>(Nuetzel</w:t>
      </w:r>
      <w:r w:rsidRPr="00E32852">
        <w:rPr>
          <w:i/>
          <w:noProof/>
        </w:rPr>
        <w:t xml:space="preserve"> et al.</w:t>
      </w:r>
      <w:r>
        <w:rPr>
          <w:noProof/>
        </w:rPr>
        <w:t xml:space="preserve"> 2022)</w:t>
      </w:r>
      <w:r>
        <w:fldChar w:fldCharType="end"/>
      </w:r>
      <w:r>
        <w:t>, and there may be</w:t>
      </w:r>
      <w:r w:rsidRPr="004D2A60">
        <w:t xml:space="preserve"> adaptive genetic variation </w:t>
      </w:r>
      <w:r>
        <w:t xml:space="preserve">among NOR immigrants </w:t>
      </w:r>
      <w:r w:rsidRPr="004D2A60">
        <w:t>that is absent from or rare among hatchery outplants and their NOR descendants</w:t>
      </w:r>
      <w:r>
        <w:t xml:space="preserve">. </w:t>
      </w:r>
      <w:r w:rsidRPr="004D2A60">
        <w:t>Therefore</w:t>
      </w:r>
      <w:r>
        <w:t>,</w:t>
      </w:r>
      <w:r w:rsidRPr="004D2A60">
        <w:t xml:space="preserve"> </w:t>
      </w:r>
      <w:r>
        <w:t>above dam transport of NOR salmon may</w:t>
      </w:r>
      <w:r w:rsidRPr="004D2A60">
        <w:t xml:space="preserve"> promote the adaptive potential and long-term productivity of the above dam population.</w:t>
      </w:r>
      <w:r>
        <w:t xml:space="preserve"> Indeed, in the Wenatchee river, a Coho salmon reintroduction seeded with out-of-basin HOR salmon, transitioned to natural production, and saw population growth and evidence of local adaptation </w:t>
      </w:r>
      <w:r>
        <w:fldChar w:fldCharType="begin">
          <w:fldData xml:space="preserve">PEVuZE5vdGU+PENpdGU+PEF1dGhvcj5HYWxicmVhdGg8L0F1dGhvcj48WWVhcj4yMDE0PC9ZZWFy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</w:fldData>
        </w:fldChar>
      </w:r>
      <w:r>
        <w:instrText xml:space="preserve"> ADDIN EN.CITE </w:instrText>
      </w:r>
      <w:r>
        <w:fldChar w:fldCharType="begin">
          <w:fldData xml:space="preserve">PEVuZE5vdGU+PENpdGU+PEF1dGhvcj5HYWxicmVhdGg8L0F1dGhvcj48WWVhcj4yMDE0PC9ZZWFy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</w:fldData>
        </w:fldChar>
      </w:r>
      <w:r>
        <w:instrText xml:space="preserve"> ADDIN EN.CITE.DATA </w:instrText>
      </w:r>
      <w:r>
        <w:fldChar w:fldCharType="end"/>
      </w:r>
      <w:r>
        <w:fldChar w:fldCharType="separate"/>
      </w:r>
      <w:r>
        <w:rPr>
          <w:noProof/>
        </w:rPr>
        <w:t>(Campbell</w:t>
      </w:r>
      <w:r w:rsidRPr="00B31ADB">
        <w:rPr>
          <w:i/>
          <w:noProof/>
        </w:rPr>
        <w:t xml:space="preserve"> et al.</w:t>
      </w:r>
      <w:r>
        <w:rPr>
          <w:noProof/>
        </w:rPr>
        <w:t xml:space="preserve"> 2017; Galbreath</w:t>
      </w:r>
      <w:r w:rsidRPr="00B31ADB">
        <w:rPr>
          <w:i/>
          <w:noProof/>
        </w:rPr>
        <w:t xml:space="preserve"> et al.</w:t>
      </w:r>
      <w:r>
        <w:rPr>
          <w:noProof/>
        </w:rPr>
        <w:t xml:space="preserve"> 2014; Murdoch 2015)</w:t>
      </w:r>
      <w:r>
        <w:fldChar w:fldCharType="end"/>
      </w:r>
      <w:r>
        <w:t>(</w:t>
      </w:r>
      <w:r>
        <w:rPr>
          <w:color w:val="FF0000"/>
        </w:rPr>
        <w:t xml:space="preserve">this obscures the role of </w:t>
      </w:r>
      <w:r>
        <w:rPr>
          <w:color w:val="FF0000"/>
        </w:rPr>
        <w:lastRenderedPageBreak/>
        <w:t>broodstock selection to (a) generate environment-phenotype match and (b) maintain SGV in the Wenatchee Coho, but this is outside the scope of the desired statement in the paragraph, think about how to fix</w:t>
      </w:r>
      <w:r>
        <w:t>).</w:t>
      </w:r>
      <w:r w:rsidRPr="004D2A60">
        <w:t xml:space="preserve"> Implementing </w:t>
      </w:r>
      <w:r>
        <w:t xml:space="preserve">downstream </w:t>
      </w:r>
      <w:r w:rsidRPr="004D2A60">
        <w:t xml:space="preserve">recycling is also associated with two costs </w:t>
      </w:r>
      <w:r>
        <w:t xml:space="preserve">incurred by </w:t>
      </w:r>
      <w:r w:rsidRPr="004D2A60">
        <w:t>reintroduc</w:t>
      </w:r>
      <w:r>
        <w:t>ed population: delayed migration and additional handling stress</w:t>
      </w:r>
      <w:r w:rsidRPr="004D2A60">
        <w:t>.</w:t>
      </w:r>
    </w:p>
    <w:p w14:paraId="4E5444B6" w14:textId="77777777" w:rsidR="007535D4" w:rsidRPr="00A26EFC" w:rsidRDefault="007535D4" w:rsidP="007535D4">
      <w:pPr>
        <w:spacing w:line="360" w:lineRule="auto"/>
        <w:rPr>
          <w:color w:val="FF0000"/>
        </w:rPr>
      </w:pPr>
      <w:r>
        <w:tab/>
        <w:t xml:space="preserve">However, these proposed demographic and genetic benefits provided to the reintroduced population by above dam transport NOR salmon must be evaluated in light of costs and benefit expected to accrue at the metapopulation level. For example, if the natural produced population below the dam demonstrates net positive or neutral growth rates, and is not limited by density dependent effects, then the impact of above dam transport of NOR on natural productivity at the metapopulation will depend on whether net source or net sink dynamics are in place for the above dam population. Increased connectivity is also expected to provide benefits at the metapopulation level by </w:t>
      </w:r>
      <w:r w:rsidRPr="00A26EFC">
        <w:rPr>
          <w:color w:val="FF0000"/>
        </w:rPr>
        <w:t>promoting the diversity-stability relationshi</w:t>
      </w:r>
      <w:r>
        <w:rPr>
          <w:color w:val="FF0000"/>
        </w:rPr>
        <w:t>p</w:t>
      </w:r>
      <w:r w:rsidRPr="00A26EFC">
        <w:rPr>
          <w:color w:val="FF0000"/>
        </w:rPr>
        <w:t xml:space="preserve">, </w:t>
      </w:r>
      <w:r w:rsidRPr="005D348E">
        <w:rPr>
          <w:color w:val="000000" w:themeColor="text1"/>
        </w:rPr>
        <w:t>and allowing for local adaptation.</w:t>
      </w:r>
    </w:p>
    <w:p w14:paraId="11DCCFFD" w14:textId="77777777" w:rsidR="007535D4" w:rsidRDefault="007535D4" w:rsidP="007535D4">
      <w:pPr>
        <w:spacing w:line="360" w:lineRule="auto"/>
        <w:ind w:firstLine="720"/>
        <w:rPr>
          <w:color w:val="FF0000"/>
        </w:rPr>
      </w:pPr>
      <w:r>
        <w:t>We found that approximately one adult recruit returned to the South Fork McKenzie River for every five parents released or otherwise sampled above the dam, indicating that the above dam population is a strong sink. While the relative-costs and benefits of a sink population depends on the dynamics of source populations (cites), it is likely that such a strong sink produces net deleterious effects at the metapopulation level (cite). Furthermore it is unlikely that locally adapted variants can accrue in the face of such strong selection, without continued supplementation</w:t>
      </w:r>
      <w:r w:rsidRPr="00615954">
        <w:rPr>
          <w:color w:val="000000" w:themeColor="text1"/>
        </w:rPr>
        <w:t>. However, as planned downstream passage improvements increase survival, managers may wish to increase the number or proportion of NOR salmon to allow metapopulation benefits to accrue, such as</w:t>
      </w:r>
      <w:r>
        <w:rPr>
          <w:color w:val="FF0000"/>
        </w:rPr>
        <w:t xml:space="preserve"> diversity-stability relationship, </w:t>
      </w:r>
      <w:r w:rsidRPr="005D348E">
        <w:rPr>
          <w:color w:val="000000" w:themeColor="text1"/>
        </w:rPr>
        <w:t xml:space="preserve">and local adaptation. </w:t>
      </w:r>
      <w:r w:rsidRPr="00615954">
        <w:rPr>
          <w:color w:val="000000" w:themeColor="text1"/>
        </w:rPr>
        <w:t>Our results indicate that modification to downstream recycling empowers managers to selectively control the disposition of NOR immigrants and NORs produced above the dam.</w:t>
      </w:r>
    </w:p>
    <w:p w14:paraId="5F23D687" w14:textId="77777777" w:rsidR="007535D4" w:rsidRPr="00297439" w:rsidRDefault="007535D4" w:rsidP="007535D4">
      <w:pPr>
        <w:spacing w:line="360" w:lineRule="auto"/>
        <w:ind w:firstLine="720"/>
        <w:rPr>
          <w:color w:val="000000" w:themeColor="text1"/>
        </w:rPr>
      </w:pPr>
      <w:r>
        <w:t>Among the years where we are able to confidently parse NOR immigrants from NOR salmon produced above the dam, we found that that 29% are NOR immigrants. We also found significant variation in the proportion of NOR immigrants among years, with as few as 6% and as many as 49% in consecutive years (</w:t>
      </w:r>
      <w:r>
        <w:rPr>
          <w:color w:val="FF0000"/>
        </w:rPr>
        <w:t>this underscores how source-sink dynamics are largely driven by source demography</w:t>
      </w:r>
      <w:r>
        <w:t xml:space="preserve">). The LSDR program implemented in 2013 and 2014 selectively </w:t>
      </w:r>
      <w:r>
        <w:lastRenderedPageBreak/>
        <w:t xml:space="preserve">limited above dam transport of NOR immigrants relative to NOR salmon that were produced above the dam </w:t>
      </w:r>
      <w:r>
        <w:fldChar w:fldCharType="begin"/>
      </w:r>
      <w:r>
        <w:instrText xml:space="preserve"> ADDIN EN.CITE &lt;EndNote&gt;&lt;Cite&gt;&lt;Author&gt;Banks&lt;/Author&gt;&lt;Year&gt;2014&lt;/Year&gt;&lt;RecNum&gt;1376&lt;/RecNum&gt;&lt;DisplayText&gt;(Banks&lt;style face="italic"&gt; et al.&lt;/style&gt; 2016; Banks&lt;style face="italic"&gt; et al.&lt;/style&gt;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Cite&gt;&lt;Author&gt;Banks&lt;/Author&gt;&lt;Year&gt;2016&lt;/Year&gt;&lt;RecNum&gt;1393&lt;/RecNum&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fldChar w:fldCharType="separate"/>
      </w:r>
      <w:r>
        <w:rPr>
          <w:noProof/>
        </w:rPr>
        <w:t>(Banks</w:t>
      </w:r>
      <w:r w:rsidRPr="00E32852">
        <w:rPr>
          <w:i/>
          <w:noProof/>
        </w:rPr>
        <w:t xml:space="preserve"> et al.</w:t>
      </w:r>
      <w:r>
        <w:rPr>
          <w:noProof/>
        </w:rPr>
        <w:t xml:space="preserve"> 2016; Banks</w:t>
      </w:r>
      <w:r w:rsidRPr="00E32852">
        <w:rPr>
          <w:i/>
          <w:noProof/>
        </w:rPr>
        <w:t xml:space="preserve"> et al.</w:t>
      </w:r>
      <w:r>
        <w:rPr>
          <w:noProof/>
        </w:rPr>
        <w:t xml:space="preserve"> 2014)</w:t>
      </w:r>
      <w:r>
        <w:fldChar w:fldCharType="end"/>
      </w:r>
      <w:r>
        <w:t xml:space="preserve">. From 2015 onwards, managers transitioned to recycling all NOR salmon downstream, regardless of the date they were collected at the Cougar Trap. We found that </w:t>
      </w:r>
      <w:r w:rsidRPr="004D2A60">
        <w:t xml:space="preserve">for the NOR salmon ultimately released above the dam, downstream recycling delays release </w:t>
      </w:r>
      <w:r>
        <w:t xml:space="preserve">by ~31 days </w:t>
      </w:r>
      <w:r w:rsidRPr="004D2A60">
        <w:t xml:space="preserve">which is associated with </w:t>
      </w:r>
      <w:r>
        <w:t xml:space="preserve">a 12% </w:t>
      </w:r>
      <w:r w:rsidRPr="004D2A60">
        <w:t>redu</w:t>
      </w:r>
      <w:r>
        <w:t>ction</w:t>
      </w:r>
      <w:r w:rsidRPr="004D2A60">
        <w:t xml:space="preserve"> </w:t>
      </w:r>
      <w:r>
        <w:t xml:space="preserve">in </w:t>
      </w:r>
      <w:r w:rsidRPr="004D2A60">
        <w:t>fitness as quantified by the GLMM</w:t>
      </w:r>
      <w:r w:rsidRPr="004D2A60">
        <w:rPr>
          <w:vertAlign w:val="subscript"/>
        </w:rPr>
        <w:t>TLF</w:t>
      </w:r>
      <w:r w:rsidRPr="004D2A60">
        <w:t xml:space="preserve">. </w:t>
      </w:r>
      <w:r>
        <w:t xml:space="preserve">We also found that NOR </w:t>
      </w:r>
      <w:r w:rsidRPr="00E9657D">
        <w:t xml:space="preserve">salmon produced above the dam </w:t>
      </w:r>
      <w:r>
        <w:t>were</w:t>
      </w:r>
      <w:r w:rsidRPr="00E9657D">
        <w:t xml:space="preserve"> </w:t>
      </w:r>
      <w:r>
        <w:t xml:space="preserve">significantly </w:t>
      </w:r>
      <w:r w:rsidRPr="00E9657D">
        <w:t>more likely to return a second time after being recycled downstream than NOR immigrant</w:t>
      </w:r>
      <w:r>
        <w:t xml:space="preserve">s. Consequently, recycling all NOR salmon collected at the Cougar Trap from 2015 – 2020 prevented above dam transport of 31% of the NOR salmon produced above the dam and 75% of the NOR immigrants. We also confirmed the tendency for NOR immigrants to arrive at the Cougar Trap later than NOR salmon produced above the dam </w:t>
      </w:r>
      <w:r>
        <w:fldChar w:fldCharType="begin"/>
      </w:r>
      <w:r>
        <w:instrText xml:space="preserve"> ADDIN EN.CITE &lt;EndNote&gt;&lt;Cite&gt;&lt;Author&gt;Banks&lt;/Author&gt;&lt;Year&gt;2014&lt;/Year&gt;&lt;RecNum&gt;1376&lt;/RecNum&gt;&lt;DisplayText&gt;(Banks&lt;style face="italic"&gt; et al.&lt;/style&gt; 2016; Banks&lt;style face="italic"&gt; et al.&lt;/style&gt;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Cite&gt;&lt;Author&gt;Banks&lt;/Author&gt;&lt;Year&gt;2016&lt;/Year&gt;&lt;RecNum&gt;1393&lt;/RecNum&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fldChar w:fldCharType="separate"/>
      </w:r>
      <w:r>
        <w:rPr>
          <w:noProof/>
        </w:rPr>
        <w:t>(Banks</w:t>
      </w:r>
      <w:r w:rsidRPr="00E32852">
        <w:rPr>
          <w:i/>
          <w:noProof/>
        </w:rPr>
        <w:t xml:space="preserve"> et al.</w:t>
      </w:r>
      <w:r>
        <w:rPr>
          <w:noProof/>
        </w:rPr>
        <w:t xml:space="preserve"> 2016; Banks</w:t>
      </w:r>
      <w:r w:rsidRPr="00E32852">
        <w:rPr>
          <w:i/>
          <w:noProof/>
        </w:rPr>
        <w:t xml:space="preserve"> et al.</w:t>
      </w:r>
      <w:r>
        <w:rPr>
          <w:noProof/>
        </w:rPr>
        <w:t xml:space="preserve"> 2014)</w:t>
      </w:r>
      <w:r>
        <w:fldChar w:fldCharType="end"/>
      </w:r>
      <w:r>
        <w:t>. Consequently, implementing LSDR with a September 1 cutoff in place of downstream recycling during the same period (2015 – 2020), would have prevented the above dam transport of very few (5%) NOR salmon produced above the dam and fewer (</w:t>
      </w:r>
      <w:r w:rsidRPr="00D1488E">
        <w:t>37%</w:t>
      </w:r>
      <w:r>
        <w:t xml:space="preserve">) NOR immigrants. </w:t>
      </w:r>
      <w:r>
        <w:rPr>
          <w:color w:val="000000" w:themeColor="text1"/>
        </w:rPr>
        <w:t xml:space="preserve">These </w:t>
      </w:r>
      <w:r w:rsidRPr="00615954">
        <w:rPr>
          <w:color w:val="000000" w:themeColor="text1"/>
        </w:rPr>
        <w:t>results indicate that modification to downstream recycling empowers managers to selectively control the disposition of NOR immigrants and NORs produced above the dam</w:t>
      </w:r>
      <w:r>
        <w:rPr>
          <w:color w:val="000000" w:themeColor="text1"/>
        </w:rPr>
        <w:t xml:space="preserve"> (</w:t>
      </w:r>
      <w:r>
        <w:rPr>
          <w:color w:val="FF0000"/>
        </w:rPr>
        <w:t>arrived at literally the exact same wording here, fix this</w:t>
      </w:r>
      <w:r>
        <w:rPr>
          <w:color w:val="000000" w:themeColor="text1"/>
        </w:rPr>
        <w:t xml:space="preserve">). </w:t>
      </w:r>
    </w:p>
    <w:p w14:paraId="7CE9ED07" w14:textId="77777777" w:rsidR="007535D4" w:rsidRDefault="007535D4" w:rsidP="007535D4"/>
    <w:p w14:paraId="35372CA4" w14:textId="77777777" w:rsidR="007535D4" w:rsidRDefault="007535D4" w:rsidP="007535D4">
      <w:r>
        <w:t>Notes/thoughts consider while taking time away from this section:</w:t>
      </w:r>
    </w:p>
    <w:p w14:paraId="20B8563D" w14:textId="77777777" w:rsidR="007535D4" w:rsidRDefault="007535D4" w:rsidP="007535D4">
      <w:pPr>
        <w:rPr>
          <w:i/>
          <w:iCs/>
        </w:rPr>
      </w:pPr>
    </w:p>
    <w:p w14:paraId="5AD120A6" w14:textId="77777777" w:rsidR="007535D4" w:rsidRPr="00B06833" w:rsidRDefault="007535D4" w:rsidP="007535D4">
      <w:r>
        <w:rPr>
          <w:color w:val="FF0000"/>
        </w:rPr>
        <w:t xml:space="preserve">(1) </w:t>
      </w:r>
      <w:r w:rsidRPr="00535639">
        <w:rPr>
          <w:color w:val="FF0000"/>
        </w:rPr>
        <w:t>It would be easy to use the data at hand to describe</w:t>
      </w:r>
      <w:r>
        <w:rPr>
          <w:color w:val="FF0000"/>
        </w:rPr>
        <w:t xml:space="preserve"> exactly</w:t>
      </w:r>
      <w:r w:rsidRPr="00535639">
        <w:rPr>
          <w:color w:val="FF0000"/>
        </w:rPr>
        <w:t xml:space="preserve"> how the disposition of NOR immigrants and NOR descendants would change given an arbitrary LSDR cutoff</w:t>
      </w:r>
      <w:r>
        <w:rPr>
          <w:color w:val="FF0000"/>
        </w:rPr>
        <w:t>, provide this as a model that incorporates interannual variation and therefore uncertainty, that would give managers a direct mechanism to choose a given disposition</w:t>
      </w:r>
      <w:r w:rsidRPr="00535639">
        <w:rPr>
          <w:color w:val="FF0000"/>
        </w:rPr>
        <w:t xml:space="preserve"> </w:t>
      </w:r>
      <w:r>
        <w:rPr>
          <w:color w:val="FF0000"/>
        </w:rPr>
        <w:t>under future passage conditions</w:t>
      </w:r>
      <w:r w:rsidRPr="00535639">
        <w:rPr>
          <w:color w:val="FF0000"/>
        </w:rPr>
        <w:t xml:space="preserve">, but I still haven’t </w:t>
      </w:r>
      <w:r>
        <w:rPr>
          <w:color w:val="FF0000"/>
        </w:rPr>
        <w:t>found</w:t>
      </w:r>
      <w:r w:rsidRPr="00535639">
        <w:rPr>
          <w:color w:val="FF0000"/>
        </w:rPr>
        <w:t xml:space="preserve"> the time to do this</w:t>
      </w:r>
      <w:r>
        <w:rPr>
          <w:color w:val="FF0000"/>
        </w:rPr>
        <w:t>.</w:t>
      </w:r>
    </w:p>
    <w:p w14:paraId="23DE6CE1" w14:textId="77777777" w:rsidR="007535D4" w:rsidRDefault="007535D4" w:rsidP="007535D4">
      <w:pPr>
        <w:rPr>
          <w:i/>
          <w:iCs/>
        </w:rPr>
      </w:pPr>
    </w:p>
    <w:p w14:paraId="2703AEC9" w14:textId="5BFE616F" w:rsidR="007535D4" w:rsidRDefault="007535D4" w:rsidP="007535D4">
      <w:pPr>
        <w:rPr>
          <w:color w:val="FF0000"/>
        </w:rPr>
      </w:pPr>
      <w:r>
        <w:rPr>
          <w:i/>
          <w:iCs/>
          <w:color w:val="FF0000"/>
        </w:rPr>
        <w:t>(2) Currently this feels like a dump of all these concepts and results</w:t>
      </w:r>
      <w:r w:rsidR="00EA234A">
        <w:rPr>
          <w:i/>
          <w:iCs/>
          <w:color w:val="FF0000"/>
        </w:rPr>
        <w:t>. Too long and</w:t>
      </w:r>
      <w:r>
        <w:rPr>
          <w:i/>
          <w:iCs/>
          <w:color w:val="FF0000"/>
        </w:rPr>
        <w:t xml:space="preserve"> a lot of redundancy. The style here needs to change to elegantly and simultaneously weave our results (currently presented at the end) into the context (currently front loaded). Alternatively, we can share context first and propose </w:t>
      </w:r>
      <w:r>
        <w:rPr>
          <w:i/>
          <w:iCs/>
          <w:color w:val="FF0000"/>
          <w:u w:val="single"/>
        </w:rPr>
        <w:t>specific</w:t>
      </w:r>
      <w:r>
        <w:rPr>
          <w:i/>
          <w:iCs/>
          <w:color w:val="FF0000"/>
        </w:rPr>
        <w:t xml:space="preserve"> questions that are addressed with the results. Either case would make this more engaging and do a better job of delivering on the promise to </w:t>
      </w:r>
      <w:r w:rsidRPr="0082349C">
        <w:rPr>
          <w:i/>
          <w:iCs/>
          <w:color w:val="FF0000"/>
        </w:rPr>
        <w:t>“</w:t>
      </w:r>
      <w:r w:rsidRPr="0082349C">
        <w:rPr>
          <w:color w:val="FF0000"/>
        </w:rPr>
        <w:t>apply a metapopulation framework to provide an example of how genetic monitoring can intervene to reduce uncertainties when balancing the complex suite of risks and benefits inherent to reintroduction programs.</w:t>
      </w:r>
      <w:r>
        <w:rPr>
          <w:color w:val="FF0000"/>
        </w:rPr>
        <w:t>”</w:t>
      </w:r>
    </w:p>
    <w:p w14:paraId="53550D97" w14:textId="77777777" w:rsidR="007535D4" w:rsidRDefault="007535D4" w:rsidP="007535D4">
      <w:pPr>
        <w:rPr>
          <w:color w:val="FF0000"/>
        </w:rPr>
      </w:pPr>
    </w:p>
    <w:p w14:paraId="00F73905" w14:textId="77777777" w:rsidR="007535D4" w:rsidRDefault="007535D4" w:rsidP="007535D4">
      <w:pPr>
        <w:rPr>
          <w:i/>
          <w:iCs/>
          <w:color w:val="FF0000"/>
        </w:rPr>
      </w:pPr>
      <w:r w:rsidRPr="0082349C">
        <w:rPr>
          <w:i/>
          <w:iCs/>
          <w:color w:val="FF0000"/>
        </w:rPr>
        <w:lastRenderedPageBreak/>
        <w:t xml:space="preserve"> </w:t>
      </w:r>
      <w:r>
        <w:rPr>
          <w:i/>
          <w:iCs/>
          <w:color w:val="FF0000"/>
        </w:rPr>
        <w:t xml:space="preserve">(3) I also think getting Ryan’s input on the below dam population productivity, or thinking more about carcass survey results </w:t>
      </w:r>
    </w:p>
    <w:p w14:paraId="27531C28" w14:textId="77777777" w:rsidR="007535D4" w:rsidRDefault="007535D4" w:rsidP="007535D4">
      <w:pPr>
        <w:rPr>
          <w:color w:val="FF0000"/>
        </w:rPr>
      </w:pPr>
      <w:r>
        <w:rPr>
          <w:i/>
          <w:iCs/>
          <w:color w:val="FF0000"/>
        </w:rPr>
        <w:t>(e.g.</w:t>
      </w:r>
      <w:r w:rsidRPr="006B5F4F">
        <w:rPr>
          <w:color w:val="FF0000"/>
        </w:rPr>
        <w:t xml:space="preserve"> </w:t>
      </w:r>
    </w:p>
    <w:p w14:paraId="3A6BEBDF" w14:textId="77777777" w:rsidR="007535D4" w:rsidRDefault="007535D4" w:rsidP="007535D4">
      <w:pPr>
        <w:rPr>
          <w:i/>
          <w:iCs/>
          <w:color w:val="FF0000"/>
        </w:rPr>
      </w:pPr>
      <w:r w:rsidRPr="006B5F4F">
        <w:rPr>
          <w:color w:val="FF0000"/>
        </w:rPr>
        <w:t>https://odfw.forestry.oregonstate.edu/willamettesalmonidrme/sites/default/files/hatchery-research/zymonashogansen2013-sfmckenziechsspawning-projrpt2011-finalrw.docx</w:t>
      </w:r>
      <w:r>
        <w:rPr>
          <w:color w:val="FF0000"/>
        </w:rPr>
        <w:t xml:space="preserve"> ) </w:t>
      </w:r>
      <w:r>
        <w:rPr>
          <w:i/>
          <w:iCs/>
          <w:color w:val="FF0000"/>
        </w:rPr>
        <w:t xml:space="preserve"> </w:t>
      </w:r>
    </w:p>
    <w:p w14:paraId="594497F9" w14:textId="77777777" w:rsidR="007535D4" w:rsidRDefault="007535D4" w:rsidP="007535D4">
      <w:pPr>
        <w:rPr>
          <w:i/>
          <w:iCs/>
          <w:color w:val="FF0000"/>
        </w:rPr>
      </w:pPr>
    </w:p>
    <w:p w14:paraId="265DDB1E" w14:textId="77777777" w:rsidR="00EA234A" w:rsidRDefault="007535D4" w:rsidP="007535D4">
      <w:pPr>
        <w:rPr>
          <w:i/>
          <w:iCs/>
          <w:color w:val="FF0000"/>
        </w:rPr>
      </w:pPr>
      <w:r>
        <w:rPr>
          <w:i/>
          <w:iCs/>
          <w:color w:val="FF0000"/>
        </w:rPr>
        <w:t xml:space="preserve">would be great here. The cost-benefit analysis depends critically on whether or not there’s evidence of density dependence in productivity below the dam, and while the current discussion leaves this open, there’s data to address it. Also look for the report associated with this presentation </w:t>
      </w:r>
      <w:r w:rsidRPr="005B3C63">
        <w:rPr>
          <w:i/>
          <w:iCs/>
          <w:color w:val="FF0000"/>
        </w:rPr>
        <w:t>https://pweb.crohms.org/tmt/documents/FPOM/2010/Willamette_Coordination/WFSR/Day%202_1315_Lindsey_Spawning%20Ground%20Surveys_WFSR%202020.pdf</w:t>
      </w:r>
    </w:p>
    <w:p w14:paraId="37871867" w14:textId="4E1568AF" w:rsidR="007535D4" w:rsidRDefault="007535D4" w:rsidP="007535D4">
      <w:pPr>
        <w:rPr>
          <w:i/>
          <w:iCs/>
          <w:color w:val="FF0000"/>
        </w:rPr>
      </w:pPr>
      <w:r>
        <w:rPr>
          <w:i/>
          <w:iCs/>
          <w:color w:val="FF0000"/>
        </w:rPr>
        <w:t xml:space="preserve"> that suggests that habitat restoration has increased </w:t>
      </w:r>
      <w:proofErr w:type="spellStart"/>
      <w:r>
        <w:rPr>
          <w:i/>
          <w:iCs/>
          <w:color w:val="FF0000"/>
        </w:rPr>
        <w:t>redd</w:t>
      </w:r>
      <w:proofErr w:type="spellEnd"/>
      <w:r>
        <w:rPr>
          <w:i/>
          <w:iCs/>
          <w:color w:val="FF0000"/>
        </w:rPr>
        <w:t xml:space="preserve"> counts.</w:t>
      </w:r>
    </w:p>
    <w:p w14:paraId="54C0054D" w14:textId="737C8EB0" w:rsidR="007535D4" w:rsidRDefault="007535D4" w:rsidP="007535D4">
      <w:pPr>
        <w:rPr>
          <w:i/>
          <w:iCs/>
          <w:color w:val="FF0000"/>
        </w:rPr>
      </w:pPr>
      <w:r>
        <w:rPr>
          <w:i/>
          <w:iCs/>
          <w:color w:val="FF0000"/>
        </w:rPr>
        <w:t xml:space="preserve">Alternatively, we can cite to the extensive restoration work done downstream of the dam </w:t>
      </w:r>
      <w:r>
        <w:rPr>
          <w:i/>
          <w:iCs/>
          <w:color w:val="FF0000"/>
        </w:rPr>
        <w:fldChar w:fldCharType="begin"/>
      </w:r>
      <w:r>
        <w:rPr>
          <w:i/>
          <w:iCs/>
          <w:color w:val="FF0000"/>
        </w:rPr>
        <w:instrText xml:space="preserve"> ADDIN EN.CITE &lt;EndNote&gt;&lt;Cite&gt;&lt;Author&gt;Hinshaw&lt;/Author&gt;&lt;Year&gt;2022&lt;/Year&gt;&lt;RecNum&gt;1686&lt;/RecNum&gt;&lt;DisplayText&gt;(Hinshaw&lt;style face="italic"&gt; et al.&lt;/style&gt; 2022)&lt;/DisplayText&gt;&lt;record&gt;&lt;rec-number&gt;1686&lt;/rec-number&gt;&lt;foreign-keys&gt;&lt;key app="EN" db-id="fstdwt0t3xzrskewzvmxpsf80xx25990rfrd" timestamp="1677098228"&gt;1686&lt;/key&gt;&lt;key app="ENWeb" db-id=""&gt;0&lt;/key&gt;&lt;/foreign-keys&gt;&lt;ref-type name="Journal Article"&gt;17&lt;/ref-type&gt;&lt;contributors&gt;&lt;authors&gt;&lt;author&gt;Hinshaw, Sarah&lt;/author&gt;&lt;author&gt;Wohl, Ellen&lt;/author&gt;&lt;author&gt;Burnett, Jonathan D.&lt;/author&gt;&lt;author&gt;Wondzell, Steve&lt;/author&gt;&lt;/authors&gt;&lt;/contributors&gt;&lt;titles&gt;&lt;title&gt;Development of a geomorphic monitoring strategy for stage 0 restoration in the South Fork McKenzie River, Oregon, USA&lt;/title&gt;&lt;secondary-title&gt;Earth Surface Processes and Landforms&lt;/secondary-title&gt;&lt;/titles&gt;&lt;periodical&gt;&lt;full-title&gt;Earth Surface Processes and Landforms&lt;/full-title&gt;&lt;/periodical&gt;&lt;pages&gt;1937-1951&lt;/pages&gt;&lt;volume&gt;47&lt;/volume&gt;&lt;number&gt;8&lt;/number&gt;&lt;section&gt;1937&lt;/section&gt;&lt;dates&gt;&lt;year&gt;2022&lt;/year&gt;&lt;/dates&gt;&lt;isbn&gt;0197-9337&amp;#xD;1096-9837&lt;/isbn&gt;&lt;urls&gt;&lt;/urls&gt;&lt;electronic-resource-num&gt;10.1002/esp.5356&lt;/electronic-resource-num&gt;&lt;/record&gt;&lt;/Cite&gt;&lt;/EndNote&gt;</w:instrText>
      </w:r>
      <w:r>
        <w:rPr>
          <w:i/>
          <w:iCs/>
          <w:color w:val="FF0000"/>
        </w:rPr>
        <w:fldChar w:fldCharType="separate"/>
      </w:r>
      <w:r>
        <w:rPr>
          <w:i/>
          <w:iCs/>
          <w:noProof/>
          <w:color w:val="FF0000"/>
        </w:rPr>
        <w:t>(Hinshaw et al. 2022)</w:t>
      </w:r>
      <w:r>
        <w:rPr>
          <w:i/>
          <w:iCs/>
          <w:color w:val="FF0000"/>
        </w:rPr>
        <w:fldChar w:fldCharType="end"/>
      </w:r>
      <w:r>
        <w:rPr>
          <w:i/>
          <w:iCs/>
          <w:color w:val="FF0000"/>
        </w:rPr>
        <w:t xml:space="preserve"> and simply say that it is doubtful that the below dam population is at carrying capacity, given that the purpose</w:t>
      </w:r>
      <w:r w:rsidR="00383001">
        <w:rPr>
          <w:i/>
          <w:iCs/>
          <w:color w:val="FF0000"/>
        </w:rPr>
        <w:t xml:space="preserve"> of recent restoration work</w:t>
      </w:r>
      <w:r>
        <w:rPr>
          <w:i/>
          <w:iCs/>
          <w:color w:val="FF0000"/>
        </w:rPr>
        <w:t xml:space="preserve"> is primarily to increase lateral connectivity and therefore capacity.</w:t>
      </w:r>
    </w:p>
    <w:p w14:paraId="65984BAA" w14:textId="77777777" w:rsidR="007535D4" w:rsidRPr="006B5F4F" w:rsidRDefault="007535D4" w:rsidP="007535D4">
      <w:pPr>
        <w:rPr>
          <w:i/>
          <w:iCs/>
          <w:color w:val="FF0000"/>
        </w:rPr>
      </w:pPr>
    </w:p>
    <w:p w14:paraId="1E9B99CB" w14:textId="77777777" w:rsidR="007535D4" w:rsidRPr="00B06833" w:rsidRDefault="007535D4" w:rsidP="007535D4">
      <w:pPr>
        <w:rPr>
          <w:color w:val="FF0000"/>
        </w:rPr>
      </w:pPr>
      <w:r>
        <w:t xml:space="preserve">(4) </w:t>
      </w:r>
      <w:r>
        <w:rPr>
          <w:color w:val="FF0000"/>
        </w:rPr>
        <w:t xml:space="preserve">an option to color the benefits of a net sink population with an example from this river can come from the 2011 finding that increased outplanting above the dam is correlated with increased </w:t>
      </w:r>
      <w:proofErr w:type="spellStart"/>
      <w:r>
        <w:rPr>
          <w:color w:val="FF0000"/>
        </w:rPr>
        <w:t>redd</w:t>
      </w:r>
      <w:proofErr w:type="spellEnd"/>
      <w:r>
        <w:rPr>
          <w:color w:val="FF0000"/>
        </w:rPr>
        <w:t xml:space="preserve"> counts BELOW the dam, as articulated here: </w:t>
      </w:r>
      <w:r w:rsidRPr="006B5F4F">
        <w:rPr>
          <w:color w:val="FF0000"/>
        </w:rPr>
        <w:t>https://odfw.forestry.oregonstate.edu/willamettesalmonidrme/sites/default/files/hatchery-research/zymonashogansen2013-sfmckenziechsspawning-projrpt2011-finalrw.</w:t>
      </w:r>
      <w:r w:rsidRPr="00B06833">
        <w:rPr>
          <w:color w:val="FF0000"/>
        </w:rPr>
        <w:t xml:space="preserve">docx) “Results of correlation analyses suggested that higher proportions of redds were located in the upstream section of the lower SFMR in years with higher adult returns to the upper McKenzie Basin, higher proportions of hatchery-origin salmon, and higher abundance of adult females out-planted in the upper SFMR 3-6 years earlier.”), also see this quote “Correlation analyses indicated that proportion wild-origin spawners in the lower SFMR was negatively associated with adult abundance at </w:t>
      </w:r>
      <w:proofErr w:type="spellStart"/>
      <w:r w:rsidRPr="00B06833">
        <w:rPr>
          <w:color w:val="FF0000"/>
        </w:rPr>
        <w:t>Leaburg</w:t>
      </w:r>
      <w:proofErr w:type="spellEnd"/>
      <w:r w:rsidRPr="00B06833">
        <w:rPr>
          <w:color w:val="FF0000"/>
        </w:rPr>
        <w:t xml:space="preserve"> Dam and positively associated with abundance of adult females out-planted 3–6 years earlier in the upper SFMR.  “</w:t>
      </w:r>
    </w:p>
    <w:p w14:paraId="5267BCD6" w14:textId="77777777" w:rsidR="007535D4" w:rsidRPr="00B06833" w:rsidRDefault="007535D4" w:rsidP="007535D4">
      <w:pPr>
        <w:rPr>
          <w:i/>
          <w:iCs/>
          <w:color w:val="FF0000"/>
        </w:rPr>
      </w:pPr>
    </w:p>
    <w:p w14:paraId="70C45181" w14:textId="77777777" w:rsidR="007535D4" w:rsidRPr="00B06833" w:rsidRDefault="007535D4" w:rsidP="007535D4">
      <w:pPr>
        <w:rPr>
          <w:i/>
          <w:iCs/>
          <w:color w:val="FF0000"/>
        </w:rPr>
      </w:pPr>
      <w:r w:rsidRPr="00B06833">
        <w:rPr>
          <w:i/>
          <w:iCs/>
          <w:color w:val="FF0000"/>
        </w:rPr>
        <w:tab/>
      </w:r>
    </w:p>
    <w:p w14:paraId="3677B40E" w14:textId="77777777" w:rsidR="007535D4" w:rsidRDefault="007535D4" w:rsidP="007535D4">
      <w:r>
        <w:tab/>
      </w:r>
      <w:r>
        <w:br w:type="page"/>
      </w:r>
    </w:p>
    <w:p w14:paraId="29435009" w14:textId="77777777" w:rsidR="007535D4" w:rsidRDefault="007535D4" w:rsidP="007535D4">
      <w:pPr>
        <w:rPr>
          <w:b/>
          <w:bCs/>
          <w:u w:val="single"/>
        </w:rPr>
      </w:pPr>
      <w:r w:rsidRPr="00A06DD5">
        <w:rPr>
          <w:b/>
          <w:bCs/>
          <w:u w:val="single"/>
        </w:rPr>
        <w:lastRenderedPageBreak/>
        <w:t>Tables</w:t>
      </w:r>
    </w:p>
    <w:p w14:paraId="16621FAC" w14:textId="77777777" w:rsidR="007535D4" w:rsidRDefault="007535D4" w:rsidP="007535D4">
      <w:pPr>
        <w:rPr>
          <w:b/>
          <w:bCs/>
          <w:u w:val="single"/>
        </w:rPr>
      </w:pPr>
    </w:p>
    <w:p w14:paraId="4D65B804" w14:textId="77777777" w:rsidR="007535D4" w:rsidRPr="00D71476" w:rsidRDefault="007535D4" w:rsidP="007535D4">
      <w:pPr>
        <w:ind w:left="1710" w:right="1620"/>
        <w:jc w:val="center"/>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w:t>
      </w:r>
    </w:p>
    <w:p w14:paraId="52514393" w14:textId="77777777" w:rsidR="007535D4" w:rsidRDefault="007535D4" w:rsidP="007535D4">
      <w:pPr>
        <w:ind w:left="1710" w:right="1620"/>
        <w:jc w:val="center"/>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w:t>
      </w:r>
      <w:r>
        <w:rPr>
          <w:sz w:val="20"/>
          <w:szCs w:val="20"/>
        </w:rPr>
        <w:t xml:space="preserve">were </w:t>
      </w:r>
      <w:r w:rsidRPr="00D71476">
        <w:rPr>
          <w:sz w:val="20"/>
          <w:szCs w:val="20"/>
        </w:rPr>
        <w:t>genotyped in prior reports</w:t>
      </w:r>
    </w:p>
    <w:p w14:paraId="129A3B3E" w14:textId="77777777" w:rsidR="007535D4" w:rsidRPr="00CF047D" w:rsidRDefault="007535D4" w:rsidP="007535D4">
      <w:pPr>
        <w:ind w:left="1710" w:right="1620"/>
        <w:jc w:val="center"/>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7535D4" w:rsidRPr="00D71476" w14:paraId="260BCC5A" w14:textId="77777777" w:rsidTr="007A5838">
        <w:trPr>
          <w:jc w:val="center"/>
        </w:trPr>
        <w:tc>
          <w:tcPr>
            <w:tcW w:w="1076" w:type="pct"/>
            <w:tcBorders>
              <w:top w:val="single" w:sz="4" w:space="0" w:color="auto"/>
              <w:bottom w:val="single" w:sz="4" w:space="0" w:color="auto"/>
            </w:tcBorders>
            <w:vAlign w:val="center"/>
          </w:tcPr>
          <w:p w14:paraId="41DF6F06" w14:textId="77777777" w:rsidR="007535D4" w:rsidRPr="00D71476" w:rsidRDefault="007535D4" w:rsidP="007A5838">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33B3072E" w14:textId="77777777" w:rsidR="007535D4" w:rsidRPr="00D71476" w:rsidRDefault="007535D4" w:rsidP="007A5838">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76274CEB" w14:textId="77777777" w:rsidR="007535D4" w:rsidRPr="00D71476" w:rsidRDefault="007535D4" w:rsidP="007A5838">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5CBED213" w14:textId="77777777" w:rsidR="007535D4" w:rsidRPr="00D71476" w:rsidRDefault="007535D4" w:rsidP="007A5838">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1F8E02BD" w14:textId="77777777" w:rsidR="007535D4" w:rsidRPr="00D71476" w:rsidRDefault="007535D4" w:rsidP="007A5838">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7535D4" w:rsidRPr="00D71476" w14:paraId="037A94D8" w14:textId="77777777" w:rsidTr="007A5838">
        <w:trPr>
          <w:jc w:val="center"/>
        </w:trPr>
        <w:tc>
          <w:tcPr>
            <w:tcW w:w="1076" w:type="pct"/>
            <w:tcBorders>
              <w:top w:val="single" w:sz="4" w:space="0" w:color="auto"/>
            </w:tcBorders>
            <w:shd w:val="clear" w:color="auto" w:fill="auto"/>
            <w:vAlign w:val="center"/>
          </w:tcPr>
          <w:p w14:paraId="2DAB5B4F" w14:textId="77777777" w:rsidR="007535D4" w:rsidRPr="00D71476" w:rsidRDefault="007535D4" w:rsidP="007A5838">
            <w:pPr>
              <w:spacing w:after="115"/>
              <w:jc w:val="center"/>
              <w:rPr>
                <w:sz w:val="20"/>
                <w:szCs w:val="20"/>
              </w:rPr>
            </w:pPr>
            <w:r w:rsidRPr="00D71476">
              <w:rPr>
                <w:sz w:val="20"/>
                <w:szCs w:val="20"/>
              </w:rPr>
              <w:t>2007*</w:t>
            </w:r>
          </w:p>
        </w:tc>
        <w:tc>
          <w:tcPr>
            <w:tcW w:w="850" w:type="pct"/>
            <w:tcBorders>
              <w:top w:val="single" w:sz="4" w:space="0" w:color="auto"/>
            </w:tcBorders>
            <w:shd w:val="clear" w:color="auto" w:fill="auto"/>
            <w:vAlign w:val="center"/>
          </w:tcPr>
          <w:p w14:paraId="21DAAB89" w14:textId="77777777" w:rsidR="007535D4" w:rsidRPr="00D71476" w:rsidRDefault="007535D4" w:rsidP="007A5838">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CF36555" w14:textId="77777777" w:rsidR="007535D4" w:rsidRPr="00D71476" w:rsidRDefault="007535D4" w:rsidP="007A5838">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0083616C" w14:textId="77777777" w:rsidR="007535D4" w:rsidRPr="00D71476" w:rsidRDefault="007535D4" w:rsidP="007A5838">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4B3D2328" w14:textId="77777777" w:rsidR="007535D4" w:rsidRPr="00D71476" w:rsidRDefault="007535D4" w:rsidP="007A5838">
            <w:pPr>
              <w:spacing w:after="115"/>
              <w:jc w:val="center"/>
              <w:rPr>
                <w:sz w:val="20"/>
                <w:szCs w:val="20"/>
              </w:rPr>
            </w:pPr>
            <w:r w:rsidRPr="00D71476">
              <w:rPr>
                <w:sz w:val="20"/>
                <w:szCs w:val="20"/>
              </w:rPr>
              <w:t>7</w:t>
            </w:r>
            <w:r>
              <w:rPr>
                <w:sz w:val="20"/>
                <w:szCs w:val="20"/>
              </w:rPr>
              <w:t>45</w:t>
            </w:r>
          </w:p>
        </w:tc>
      </w:tr>
      <w:tr w:rsidR="007535D4" w:rsidRPr="00D71476" w14:paraId="25AC007C" w14:textId="77777777" w:rsidTr="007A5838">
        <w:trPr>
          <w:jc w:val="center"/>
        </w:trPr>
        <w:tc>
          <w:tcPr>
            <w:tcW w:w="1076" w:type="pct"/>
            <w:shd w:val="clear" w:color="auto" w:fill="auto"/>
            <w:vAlign w:val="center"/>
          </w:tcPr>
          <w:p w14:paraId="10ACE336" w14:textId="77777777" w:rsidR="007535D4" w:rsidRPr="00D71476" w:rsidRDefault="007535D4" w:rsidP="007A5838">
            <w:pPr>
              <w:spacing w:after="115"/>
              <w:jc w:val="center"/>
              <w:rPr>
                <w:sz w:val="20"/>
                <w:szCs w:val="20"/>
              </w:rPr>
            </w:pPr>
            <w:r w:rsidRPr="00D71476">
              <w:rPr>
                <w:sz w:val="20"/>
                <w:szCs w:val="20"/>
              </w:rPr>
              <w:t>2008*</w:t>
            </w:r>
          </w:p>
        </w:tc>
        <w:tc>
          <w:tcPr>
            <w:tcW w:w="850" w:type="pct"/>
            <w:shd w:val="clear" w:color="auto" w:fill="auto"/>
            <w:vAlign w:val="center"/>
          </w:tcPr>
          <w:p w14:paraId="53953FB2" w14:textId="77777777" w:rsidR="007535D4" w:rsidRPr="00D71476" w:rsidRDefault="007535D4" w:rsidP="007A5838">
            <w:pPr>
              <w:spacing w:after="115"/>
              <w:jc w:val="center"/>
              <w:rPr>
                <w:sz w:val="20"/>
                <w:szCs w:val="20"/>
              </w:rPr>
            </w:pPr>
            <w:r w:rsidRPr="00D71476">
              <w:rPr>
                <w:color w:val="000000"/>
                <w:sz w:val="20"/>
                <w:szCs w:val="20"/>
              </w:rPr>
              <w:t>873</w:t>
            </w:r>
          </w:p>
        </w:tc>
        <w:tc>
          <w:tcPr>
            <w:tcW w:w="1226" w:type="pct"/>
            <w:shd w:val="clear" w:color="auto" w:fill="auto"/>
            <w:vAlign w:val="center"/>
          </w:tcPr>
          <w:p w14:paraId="1FB96888" w14:textId="77777777" w:rsidR="007535D4" w:rsidRPr="00D71476" w:rsidRDefault="007535D4" w:rsidP="007A5838">
            <w:pPr>
              <w:spacing w:after="115"/>
              <w:jc w:val="center"/>
              <w:rPr>
                <w:sz w:val="20"/>
                <w:szCs w:val="20"/>
              </w:rPr>
            </w:pPr>
            <w:r w:rsidRPr="00D71476">
              <w:rPr>
                <w:sz w:val="20"/>
                <w:szCs w:val="20"/>
              </w:rPr>
              <w:t>0</w:t>
            </w:r>
          </w:p>
        </w:tc>
        <w:tc>
          <w:tcPr>
            <w:tcW w:w="924" w:type="pct"/>
            <w:shd w:val="clear" w:color="auto" w:fill="auto"/>
            <w:vAlign w:val="center"/>
          </w:tcPr>
          <w:p w14:paraId="26EBED38" w14:textId="77777777" w:rsidR="007535D4" w:rsidRPr="00D71476" w:rsidRDefault="007535D4" w:rsidP="007A5838">
            <w:pPr>
              <w:spacing w:after="115"/>
              <w:jc w:val="center"/>
              <w:rPr>
                <w:sz w:val="20"/>
                <w:szCs w:val="20"/>
              </w:rPr>
            </w:pPr>
            <w:r w:rsidRPr="00D71476">
              <w:rPr>
                <w:sz w:val="20"/>
                <w:szCs w:val="20"/>
              </w:rPr>
              <w:t>0</w:t>
            </w:r>
          </w:p>
        </w:tc>
        <w:tc>
          <w:tcPr>
            <w:tcW w:w="923" w:type="pct"/>
            <w:shd w:val="clear" w:color="auto" w:fill="auto"/>
            <w:vAlign w:val="center"/>
          </w:tcPr>
          <w:p w14:paraId="43F83F95" w14:textId="77777777" w:rsidR="007535D4" w:rsidRPr="00D71476" w:rsidRDefault="007535D4" w:rsidP="007A5838">
            <w:pPr>
              <w:spacing w:after="115"/>
              <w:jc w:val="center"/>
              <w:rPr>
                <w:sz w:val="20"/>
                <w:szCs w:val="20"/>
              </w:rPr>
            </w:pPr>
            <w:r>
              <w:rPr>
                <w:sz w:val="20"/>
                <w:szCs w:val="20"/>
              </w:rPr>
              <w:t>873</w:t>
            </w:r>
          </w:p>
        </w:tc>
      </w:tr>
      <w:tr w:rsidR="007535D4" w:rsidRPr="00D71476" w14:paraId="526D0E7C" w14:textId="77777777" w:rsidTr="007A5838">
        <w:trPr>
          <w:jc w:val="center"/>
        </w:trPr>
        <w:tc>
          <w:tcPr>
            <w:tcW w:w="1076" w:type="pct"/>
            <w:shd w:val="clear" w:color="auto" w:fill="auto"/>
            <w:vAlign w:val="center"/>
          </w:tcPr>
          <w:p w14:paraId="529B6837" w14:textId="77777777" w:rsidR="007535D4" w:rsidRPr="00D71476" w:rsidRDefault="007535D4" w:rsidP="007A5838">
            <w:pPr>
              <w:spacing w:after="115"/>
              <w:jc w:val="center"/>
              <w:rPr>
                <w:sz w:val="20"/>
                <w:szCs w:val="20"/>
              </w:rPr>
            </w:pPr>
            <w:r w:rsidRPr="00D71476">
              <w:rPr>
                <w:sz w:val="20"/>
                <w:szCs w:val="20"/>
              </w:rPr>
              <w:t>2009*</w:t>
            </w:r>
          </w:p>
        </w:tc>
        <w:tc>
          <w:tcPr>
            <w:tcW w:w="850" w:type="pct"/>
            <w:shd w:val="clear" w:color="auto" w:fill="auto"/>
            <w:vAlign w:val="center"/>
          </w:tcPr>
          <w:p w14:paraId="2EF9F7A6" w14:textId="77777777" w:rsidR="007535D4" w:rsidRPr="00D71476" w:rsidRDefault="007535D4" w:rsidP="007A5838">
            <w:pPr>
              <w:spacing w:after="115"/>
              <w:jc w:val="center"/>
              <w:rPr>
                <w:sz w:val="20"/>
                <w:szCs w:val="20"/>
              </w:rPr>
            </w:pPr>
            <w:r w:rsidRPr="00D71476">
              <w:rPr>
                <w:color w:val="000000"/>
                <w:sz w:val="20"/>
                <w:szCs w:val="20"/>
              </w:rPr>
              <w:t>1386</w:t>
            </w:r>
          </w:p>
        </w:tc>
        <w:tc>
          <w:tcPr>
            <w:tcW w:w="1226" w:type="pct"/>
            <w:shd w:val="clear" w:color="auto" w:fill="auto"/>
            <w:vAlign w:val="center"/>
          </w:tcPr>
          <w:p w14:paraId="469E63D6" w14:textId="77777777" w:rsidR="007535D4" w:rsidRPr="00D71476" w:rsidRDefault="007535D4" w:rsidP="007A5838">
            <w:pPr>
              <w:spacing w:after="115"/>
              <w:jc w:val="center"/>
              <w:rPr>
                <w:sz w:val="20"/>
                <w:szCs w:val="20"/>
              </w:rPr>
            </w:pPr>
            <w:r>
              <w:rPr>
                <w:sz w:val="20"/>
                <w:szCs w:val="20"/>
              </w:rPr>
              <w:t>2</w:t>
            </w:r>
          </w:p>
        </w:tc>
        <w:tc>
          <w:tcPr>
            <w:tcW w:w="924" w:type="pct"/>
            <w:shd w:val="clear" w:color="auto" w:fill="auto"/>
            <w:vAlign w:val="center"/>
          </w:tcPr>
          <w:p w14:paraId="4568DBFD" w14:textId="77777777" w:rsidR="007535D4" w:rsidRPr="00D71476" w:rsidRDefault="007535D4" w:rsidP="007A5838">
            <w:pPr>
              <w:spacing w:after="115"/>
              <w:jc w:val="center"/>
              <w:rPr>
                <w:sz w:val="20"/>
                <w:szCs w:val="20"/>
              </w:rPr>
            </w:pPr>
            <w:r>
              <w:rPr>
                <w:sz w:val="20"/>
                <w:szCs w:val="20"/>
              </w:rPr>
              <w:t>1</w:t>
            </w:r>
          </w:p>
        </w:tc>
        <w:tc>
          <w:tcPr>
            <w:tcW w:w="923" w:type="pct"/>
            <w:shd w:val="clear" w:color="auto" w:fill="auto"/>
            <w:vAlign w:val="center"/>
          </w:tcPr>
          <w:p w14:paraId="62CC4B2E" w14:textId="77777777" w:rsidR="007535D4" w:rsidRPr="00D71476" w:rsidRDefault="007535D4" w:rsidP="007A5838">
            <w:pPr>
              <w:spacing w:after="115"/>
              <w:jc w:val="center"/>
              <w:rPr>
                <w:sz w:val="20"/>
                <w:szCs w:val="20"/>
              </w:rPr>
            </w:pPr>
            <w:r>
              <w:rPr>
                <w:sz w:val="20"/>
                <w:szCs w:val="20"/>
              </w:rPr>
              <w:t>1383</w:t>
            </w:r>
          </w:p>
        </w:tc>
      </w:tr>
      <w:tr w:rsidR="007535D4" w:rsidRPr="00D71476" w14:paraId="050CFDED" w14:textId="77777777" w:rsidTr="007A5838">
        <w:trPr>
          <w:jc w:val="center"/>
        </w:trPr>
        <w:tc>
          <w:tcPr>
            <w:tcW w:w="1076" w:type="pct"/>
            <w:shd w:val="clear" w:color="auto" w:fill="auto"/>
            <w:vAlign w:val="center"/>
          </w:tcPr>
          <w:p w14:paraId="3CD17EAB" w14:textId="77777777" w:rsidR="007535D4" w:rsidRPr="00D71476" w:rsidRDefault="007535D4" w:rsidP="007A5838">
            <w:pPr>
              <w:spacing w:after="115"/>
              <w:jc w:val="center"/>
              <w:rPr>
                <w:sz w:val="20"/>
                <w:szCs w:val="20"/>
              </w:rPr>
            </w:pPr>
            <w:r w:rsidRPr="00D71476">
              <w:rPr>
                <w:sz w:val="20"/>
                <w:szCs w:val="20"/>
              </w:rPr>
              <w:t>2010*</w:t>
            </w:r>
          </w:p>
        </w:tc>
        <w:tc>
          <w:tcPr>
            <w:tcW w:w="850" w:type="pct"/>
            <w:shd w:val="clear" w:color="auto" w:fill="auto"/>
            <w:vAlign w:val="center"/>
          </w:tcPr>
          <w:p w14:paraId="4BF534DF" w14:textId="77777777" w:rsidR="007535D4" w:rsidRPr="00D71476" w:rsidRDefault="007535D4" w:rsidP="007A5838">
            <w:pPr>
              <w:spacing w:after="115"/>
              <w:jc w:val="center"/>
              <w:rPr>
                <w:sz w:val="20"/>
                <w:szCs w:val="20"/>
              </w:rPr>
            </w:pPr>
            <w:r w:rsidRPr="00D71476">
              <w:rPr>
                <w:color w:val="000000"/>
                <w:sz w:val="20"/>
                <w:szCs w:val="20"/>
              </w:rPr>
              <w:t>748</w:t>
            </w:r>
          </w:p>
        </w:tc>
        <w:tc>
          <w:tcPr>
            <w:tcW w:w="1226" w:type="pct"/>
            <w:shd w:val="clear" w:color="auto" w:fill="auto"/>
            <w:vAlign w:val="center"/>
          </w:tcPr>
          <w:p w14:paraId="18FA252F" w14:textId="77777777" w:rsidR="007535D4" w:rsidRPr="00D71476" w:rsidRDefault="007535D4" w:rsidP="007A5838">
            <w:pPr>
              <w:spacing w:after="115"/>
              <w:jc w:val="center"/>
              <w:rPr>
                <w:sz w:val="20"/>
                <w:szCs w:val="20"/>
              </w:rPr>
            </w:pPr>
            <w:r>
              <w:rPr>
                <w:sz w:val="20"/>
                <w:szCs w:val="20"/>
              </w:rPr>
              <w:t>1</w:t>
            </w:r>
          </w:p>
        </w:tc>
        <w:tc>
          <w:tcPr>
            <w:tcW w:w="924" w:type="pct"/>
            <w:shd w:val="clear" w:color="auto" w:fill="auto"/>
            <w:vAlign w:val="center"/>
          </w:tcPr>
          <w:p w14:paraId="4F712B34" w14:textId="77777777" w:rsidR="007535D4" w:rsidRPr="00D71476" w:rsidRDefault="007535D4" w:rsidP="007A5838">
            <w:pPr>
              <w:spacing w:after="115"/>
              <w:jc w:val="center"/>
              <w:rPr>
                <w:sz w:val="20"/>
                <w:szCs w:val="20"/>
              </w:rPr>
            </w:pPr>
            <w:r>
              <w:rPr>
                <w:sz w:val="20"/>
                <w:szCs w:val="20"/>
              </w:rPr>
              <w:t>0</w:t>
            </w:r>
          </w:p>
        </w:tc>
        <w:tc>
          <w:tcPr>
            <w:tcW w:w="923" w:type="pct"/>
            <w:shd w:val="clear" w:color="auto" w:fill="auto"/>
            <w:vAlign w:val="center"/>
          </w:tcPr>
          <w:p w14:paraId="43934D65" w14:textId="77777777" w:rsidR="007535D4" w:rsidRPr="00D71476" w:rsidRDefault="007535D4" w:rsidP="007A5838">
            <w:pPr>
              <w:spacing w:after="115"/>
              <w:jc w:val="center"/>
              <w:rPr>
                <w:sz w:val="20"/>
                <w:szCs w:val="20"/>
              </w:rPr>
            </w:pPr>
            <w:r>
              <w:rPr>
                <w:sz w:val="20"/>
                <w:szCs w:val="20"/>
              </w:rPr>
              <w:t>747</w:t>
            </w:r>
          </w:p>
        </w:tc>
      </w:tr>
      <w:tr w:rsidR="007535D4" w:rsidRPr="00D71476" w14:paraId="7A5193D3" w14:textId="77777777" w:rsidTr="007A5838">
        <w:trPr>
          <w:jc w:val="center"/>
        </w:trPr>
        <w:tc>
          <w:tcPr>
            <w:tcW w:w="1076" w:type="pct"/>
            <w:shd w:val="clear" w:color="auto" w:fill="auto"/>
            <w:vAlign w:val="center"/>
          </w:tcPr>
          <w:p w14:paraId="5E762598" w14:textId="77777777" w:rsidR="007535D4" w:rsidRPr="00D71476" w:rsidRDefault="007535D4" w:rsidP="007A5838">
            <w:pPr>
              <w:spacing w:after="115"/>
              <w:jc w:val="center"/>
              <w:rPr>
                <w:sz w:val="20"/>
                <w:szCs w:val="20"/>
              </w:rPr>
            </w:pPr>
            <w:r w:rsidRPr="00D71476">
              <w:rPr>
                <w:sz w:val="20"/>
                <w:szCs w:val="20"/>
              </w:rPr>
              <w:t>2011*</w:t>
            </w:r>
          </w:p>
        </w:tc>
        <w:tc>
          <w:tcPr>
            <w:tcW w:w="850" w:type="pct"/>
            <w:shd w:val="clear" w:color="auto" w:fill="auto"/>
            <w:vAlign w:val="center"/>
          </w:tcPr>
          <w:p w14:paraId="758D1068" w14:textId="77777777" w:rsidR="007535D4" w:rsidRPr="00D71476" w:rsidRDefault="007535D4" w:rsidP="007A5838">
            <w:pPr>
              <w:spacing w:after="115"/>
              <w:jc w:val="center"/>
              <w:rPr>
                <w:sz w:val="20"/>
                <w:szCs w:val="20"/>
              </w:rPr>
            </w:pPr>
            <w:r w:rsidRPr="00D71476">
              <w:rPr>
                <w:color w:val="000000"/>
                <w:sz w:val="20"/>
                <w:szCs w:val="20"/>
              </w:rPr>
              <w:t>791</w:t>
            </w:r>
          </w:p>
        </w:tc>
        <w:tc>
          <w:tcPr>
            <w:tcW w:w="1226" w:type="pct"/>
            <w:shd w:val="clear" w:color="auto" w:fill="auto"/>
            <w:vAlign w:val="center"/>
          </w:tcPr>
          <w:p w14:paraId="3FBB5DF7" w14:textId="77777777" w:rsidR="007535D4" w:rsidRPr="00D71476" w:rsidRDefault="007535D4" w:rsidP="007A5838">
            <w:pPr>
              <w:spacing w:after="115"/>
              <w:jc w:val="center"/>
              <w:rPr>
                <w:sz w:val="20"/>
                <w:szCs w:val="20"/>
              </w:rPr>
            </w:pPr>
            <w:r>
              <w:rPr>
                <w:sz w:val="20"/>
                <w:szCs w:val="20"/>
              </w:rPr>
              <w:t>20</w:t>
            </w:r>
          </w:p>
        </w:tc>
        <w:tc>
          <w:tcPr>
            <w:tcW w:w="924" w:type="pct"/>
            <w:shd w:val="clear" w:color="auto" w:fill="auto"/>
            <w:vAlign w:val="center"/>
          </w:tcPr>
          <w:p w14:paraId="1210B40F" w14:textId="77777777" w:rsidR="007535D4" w:rsidRPr="00D71476" w:rsidRDefault="007535D4" w:rsidP="007A5838">
            <w:pPr>
              <w:spacing w:after="115"/>
              <w:jc w:val="center"/>
              <w:rPr>
                <w:sz w:val="20"/>
                <w:szCs w:val="20"/>
              </w:rPr>
            </w:pPr>
            <w:r>
              <w:rPr>
                <w:sz w:val="20"/>
                <w:szCs w:val="20"/>
              </w:rPr>
              <w:t>1</w:t>
            </w:r>
          </w:p>
        </w:tc>
        <w:tc>
          <w:tcPr>
            <w:tcW w:w="923" w:type="pct"/>
            <w:shd w:val="clear" w:color="auto" w:fill="auto"/>
            <w:vAlign w:val="center"/>
          </w:tcPr>
          <w:p w14:paraId="25D8696F" w14:textId="77777777" w:rsidR="007535D4" w:rsidRPr="00D71476" w:rsidRDefault="007535D4" w:rsidP="007A5838">
            <w:pPr>
              <w:spacing w:after="115"/>
              <w:jc w:val="center"/>
              <w:rPr>
                <w:sz w:val="20"/>
                <w:szCs w:val="20"/>
              </w:rPr>
            </w:pPr>
            <w:r>
              <w:rPr>
                <w:sz w:val="20"/>
                <w:szCs w:val="20"/>
              </w:rPr>
              <w:t>770</w:t>
            </w:r>
          </w:p>
        </w:tc>
      </w:tr>
      <w:tr w:rsidR="007535D4" w:rsidRPr="00D71476" w14:paraId="0F2260DC" w14:textId="77777777" w:rsidTr="007A5838">
        <w:trPr>
          <w:jc w:val="center"/>
        </w:trPr>
        <w:tc>
          <w:tcPr>
            <w:tcW w:w="1076" w:type="pct"/>
            <w:shd w:val="clear" w:color="auto" w:fill="auto"/>
            <w:vAlign w:val="center"/>
          </w:tcPr>
          <w:p w14:paraId="26A0F0F4" w14:textId="77777777" w:rsidR="007535D4" w:rsidRPr="00D71476" w:rsidRDefault="007535D4" w:rsidP="007A5838">
            <w:pPr>
              <w:spacing w:after="115"/>
              <w:jc w:val="center"/>
              <w:rPr>
                <w:sz w:val="20"/>
                <w:szCs w:val="20"/>
              </w:rPr>
            </w:pPr>
            <w:r w:rsidRPr="00D71476">
              <w:rPr>
                <w:sz w:val="20"/>
                <w:szCs w:val="20"/>
              </w:rPr>
              <w:t>2012*</w:t>
            </w:r>
          </w:p>
        </w:tc>
        <w:tc>
          <w:tcPr>
            <w:tcW w:w="850" w:type="pct"/>
            <w:shd w:val="clear" w:color="auto" w:fill="auto"/>
            <w:vAlign w:val="center"/>
          </w:tcPr>
          <w:p w14:paraId="07487851" w14:textId="77777777" w:rsidR="007535D4" w:rsidRPr="00D71476" w:rsidRDefault="007535D4" w:rsidP="007A5838">
            <w:pPr>
              <w:spacing w:after="115"/>
              <w:jc w:val="center"/>
              <w:rPr>
                <w:sz w:val="20"/>
                <w:szCs w:val="20"/>
              </w:rPr>
            </w:pPr>
            <w:r w:rsidRPr="00D71476">
              <w:rPr>
                <w:color w:val="000000"/>
                <w:sz w:val="20"/>
                <w:szCs w:val="20"/>
              </w:rPr>
              <w:t>962</w:t>
            </w:r>
          </w:p>
        </w:tc>
        <w:tc>
          <w:tcPr>
            <w:tcW w:w="1226" w:type="pct"/>
            <w:shd w:val="clear" w:color="auto" w:fill="auto"/>
            <w:vAlign w:val="center"/>
          </w:tcPr>
          <w:p w14:paraId="023C6D55" w14:textId="77777777" w:rsidR="007535D4" w:rsidRPr="00D71476" w:rsidRDefault="007535D4" w:rsidP="007A5838">
            <w:pPr>
              <w:spacing w:after="115"/>
              <w:jc w:val="center"/>
              <w:rPr>
                <w:sz w:val="20"/>
                <w:szCs w:val="20"/>
              </w:rPr>
            </w:pPr>
            <w:r>
              <w:rPr>
                <w:sz w:val="20"/>
                <w:szCs w:val="20"/>
              </w:rPr>
              <w:t>3</w:t>
            </w:r>
          </w:p>
        </w:tc>
        <w:tc>
          <w:tcPr>
            <w:tcW w:w="924" w:type="pct"/>
            <w:shd w:val="clear" w:color="auto" w:fill="auto"/>
            <w:vAlign w:val="center"/>
          </w:tcPr>
          <w:p w14:paraId="633B084E" w14:textId="77777777" w:rsidR="007535D4" w:rsidRPr="00D71476" w:rsidRDefault="007535D4" w:rsidP="007A5838">
            <w:pPr>
              <w:spacing w:after="115"/>
              <w:jc w:val="center"/>
              <w:rPr>
                <w:sz w:val="20"/>
                <w:szCs w:val="20"/>
              </w:rPr>
            </w:pPr>
            <w:r>
              <w:rPr>
                <w:sz w:val="20"/>
                <w:szCs w:val="20"/>
              </w:rPr>
              <w:t>2</w:t>
            </w:r>
          </w:p>
        </w:tc>
        <w:tc>
          <w:tcPr>
            <w:tcW w:w="923" w:type="pct"/>
            <w:shd w:val="clear" w:color="auto" w:fill="auto"/>
            <w:vAlign w:val="center"/>
          </w:tcPr>
          <w:p w14:paraId="6ABA7B8B" w14:textId="77777777" w:rsidR="007535D4" w:rsidRPr="00D71476" w:rsidRDefault="007535D4" w:rsidP="007A5838">
            <w:pPr>
              <w:spacing w:after="115"/>
              <w:jc w:val="center"/>
              <w:rPr>
                <w:sz w:val="20"/>
                <w:szCs w:val="20"/>
              </w:rPr>
            </w:pPr>
            <w:r>
              <w:rPr>
                <w:sz w:val="20"/>
                <w:szCs w:val="20"/>
              </w:rPr>
              <w:t>957</w:t>
            </w:r>
          </w:p>
        </w:tc>
      </w:tr>
      <w:tr w:rsidR="007535D4" w:rsidRPr="00D71476" w14:paraId="30814CFB" w14:textId="77777777" w:rsidTr="007A5838">
        <w:trPr>
          <w:jc w:val="center"/>
        </w:trPr>
        <w:tc>
          <w:tcPr>
            <w:tcW w:w="1076" w:type="pct"/>
            <w:shd w:val="clear" w:color="auto" w:fill="auto"/>
            <w:vAlign w:val="center"/>
          </w:tcPr>
          <w:p w14:paraId="34EA97D6" w14:textId="77777777" w:rsidR="007535D4" w:rsidRPr="00D71476" w:rsidRDefault="007535D4" w:rsidP="007A5838">
            <w:pPr>
              <w:spacing w:after="115"/>
              <w:jc w:val="center"/>
              <w:rPr>
                <w:sz w:val="20"/>
                <w:szCs w:val="20"/>
              </w:rPr>
            </w:pPr>
            <w:r w:rsidRPr="00D71476">
              <w:rPr>
                <w:sz w:val="20"/>
                <w:szCs w:val="20"/>
              </w:rPr>
              <w:t>2013*</w:t>
            </w:r>
          </w:p>
        </w:tc>
        <w:tc>
          <w:tcPr>
            <w:tcW w:w="850" w:type="pct"/>
            <w:shd w:val="clear" w:color="auto" w:fill="auto"/>
            <w:vAlign w:val="center"/>
          </w:tcPr>
          <w:p w14:paraId="26CFC443" w14:textId="77777777" w:rsidR="007535D4" w:rsidRPr="00D71476" w:rsidRDefault="007535D4" w:rsidP="007A5838">
            <w:pPr>
              <w:spacing w:after="115"/>
              <w:jc w:val="center"/>
              <w:rPr>
                <w:sz w:val="20"/>
                <w:szCs w:val="20"/>
              </w:rPr>
            </w:pPr>
            <w:r w:rsidRPr="00D71476">
              <w:rPr>
                <w:color w:val="000000"/>
                <w:sz w:val="20"/>
                <w:szCs w:val="20"/>
              </w:rPr>
              <w:t>695</w:t>
            </w:r>
          </w:p>
        </w:tc>
        <w:tc>
          <w:tcPr>
            <w:tcW w:w="1226" w:type="pct"/>
            <w:shd w:val="clear" w:color="auto" w:fill="auto"/>
            <w:vAlign w:val="center"/>
          </w:tcPr>
          <w:p w14:paraId="0BA8F7D0" w14:textId="77777777" w:rsidR="007535D4" w:rsidRPr="00D71476" w:rsidRDefault="007535D4" w:rsidP="007A5838">
            <w:pPr>
              <w:spacing w:after="115"/>
              <w:jc w:val="center"/>
              <w:rPr>
                <w:sz w:val="20"/>
                <w:szCs w:val="20"/>
              </w:rPr>
            </w:pPr>
            <w:r>
              <w:rPr>
                <w:sz w:val="20"/>
                <w:szCs w:val="20"/>
              </w:rPr>
              <w:t>4</w:t>
            </w:r>
          </w:p>
        </w:tc>
        <w:tc>
          <w:tcPr>
            <w:tcW w:w="924" w:type="pct"/>
            <w:shd w:val="clear" w:color="auto" w:fill="auto"/>
            <w:vAlign w:val="center"/>
          </w:tcPr>
          <w:p w14:paraId="6C37A640" w14:textId="77777777" w:rsidR="007535D4" w:rsidRPr="00D71476" w:rsidRDefault="007535D4" w:rsidP="007A5838">
            <w:pPr>
              <w:spacing w:after="115"/>
              <w:jc w:val="center"/>
              <w:rPr>
                <w:sz w:val="20"/>
                <w:szCs w:val="20"/>
              </w:rPr>
            </w:pPr>
            <w:r>
              <w:rPr>
                <w:sz w:val="20"/>
                <w:szCs w:val="20"/>
              </w:rPr>
              <w:t>1</w:t>
            </w:r>
          </w:p>
        </w:tc>
        <w:tc>
          <w:tcPr>
            <w:tcW w:w="923" w:type="pct"/>
            <w:shd w:val="clear" w:color="auto" w:fill="auto"/>
            <w:vAlign w:val="center"/>
          </w:tcPr>
          <w:p w14:paraId="2DF1CE3A" w14:textId="77777777" w:rsidR="007535D4" w:rsidRPr="00D71476" w:rsidRDefault="007535D4" w:rsidP="007A5838">
            <w:pPr>
              <w:spacing w:after="115"/>
              <w:jc w:val="center"/>
              <w:rPr>
                <w:sz w:val="20"/>
                <w:szCs w:val="20"/>
              </w:rPr>
            </w:pPr>
            <w:r>
              <w:rPr>
                <w:sz w:val="20"/>
                <w:szCs w:val="20"/>
              </w:rPr>
              <w:t>690</w:t>
            </w:r>
          </w:p>
        </w:tc>
      </w:tr>
      <w:tr w:rsidR="007535D4" w:rsidRPr="00D71476" w14:paraId="2BFC761E" w14:textId="77777777" w:rsidTr="007A5838">
        <w:trPr>
          <w:jc w:val="center"/>
        </w:trPr>
        <w:tc>
          <w:tcPr>
            <w:tcW w:w="1076" w:type="pct"/>
            <w:shd w:val="clear" w:color="auto" w:fill="auto"/>
            <w:vAlign w:val="center"/>
          </w:tcPr>
          <w:p w14:paraId="6B72FEB7" w14:textId="77777777" w:rsidR="007535D4" w:rsidRPr="00D71476" w:rsidRDefault="007535D4" w:rsidP="007A5838">
            <w:pPr>
              <w:spacing w:after="115"/>
              <w:jc w:val="center"/>
              <w:rPr>
                <w:sz w:val="20"/>
                <w:szCs w:val="20"/>
              </w:rPr>
            </w:pPr>
            <w:r w:rsidRPr="00D71476">
              <w:rPr>
                <w:sz w:val="20"/>
                <w:szCs w:val="20"/>
              </w:rPr>
              <w:t>2014*</w:t>
            </w:r>
          </w:p>
        </w:tc>
        <w:tc>
          <w:tcPr>
            <w:tcW w:w="850" w:type="pct"/>
            <w:shd w:val="clear" w:color="auto" w:fill="auto"/>
            <w:vAlign w:val="center"/>
          </w:tcPr>
          <w:p w14:paraId="35A2A1E6" w14:textId="77777777" w:rsidR="007535D4" w:rsidRPr="00D71476" w:rsidRDefault="007535D4" w:rsidP="007A5838">
            <w:pPr>
              <w:spacing w:after="115"/>
              <w:jc w:val="center"/>
              <w:rPr>
                <w:sz w:val="20"/>
                <w:szCs w:val="20"/>
              </w:rPr>
            </w:pPr>
            <w:r w:rsidRPr="00D71476">
              <w:rPr>
                <w:color w:val="000000"/>
                <w:sz w:val="20"/>
                <w:szCs w:val="20"/>
              </w:rPr>
              <w:t>744</w:t>
            </w:r>
          </w:p>
        </w:tc>
        <w:tc>
          <w:tcPr>
            <w:tcW w:w="1226" w:type="pct"/>
            <w:shd w:val="clear" w:color="auto" w:fill="auto"/>
            <w:vAlign w:val="center"/>
          </w:tcPr>
          <w:p w14:paraId="3B29D24A" w14:textId="77777777" w:rsidR="007535D4" w:rsidRPr="00D71476" w:rsidRDefault="007535D4" w:rsidP="007A5838">
            <w:pPr>
              <w:spacing w:after="115"/>
              <w:jc w:val="center"/>
              <w:rPr>
                <w:sz w:val="20"/>
                <w:szCs w:val="20"/>
              </w:rPr>
            </w:pPr>
            <w:r>
              <w:rPr>
                <w:sz w:val="20"/>
                <w:szCs w:val="20"/>
              </w:rPr>
              <w:t>16</w:t>
            </w:r>
          </w:p>
        </w:tc>
        <w:tc>
          <w:tcPr>
            <w:tcW w:w="924" w:type="pct"/>
            <w:shd w:val="clear" w:color="auto" w:fill="auto"/>
            <w:vAlign w:val="center"/>
          </w:tcPr>
          <w:p w14:paraId="4E7543A3" w14:textId="77777777" w:rsidR="007535D4" w:rsidRPr="00D71476" w:rsidRDefault="007535D4" w:rsidP="007A5838">
            <w:pPr>
              <w:spacing w:after="115"/>
              <w:jc w:val="center"/>
              <w:rPr>
                <w:sz w:val="20"/>
                <w:szCs w:val="20"/>
              </w:rPr>
            </w:pPr>
            <w:r>
              <w:rPr>
                <w:sz w:val="20"/>
                <w:szCs w:val="20"/>
              </w:rPr>
              <w:t>2</w:t>
            </w:r>
          </w:p>
        </w:tc>
        <w:tc>
          <w:tcPr>
            <w:tcW w:w="923" w:type="pct"/>
            <w:shd w:val="clear" w:color="auto" w:fill="auto"/>
            <w:vAlign w:val="center"/>
          </w:tcPr>
          <w:p w14:paraId="03B0AD7E" w14:textId="77777777" w:rsidR="007535D4" w:rsidRPr="00D71476" w:rsidRDefault="007535D4" w:rsidP="007A5838">
            <w:pPr>
              <w:spacing w:after="115"/>
              <w:jc w:val="center"/>
              <w:rPr>
                <w:sz w:val="20"/>
                <w:szCs w:val="20"/>
              </w:rPr>
            </w:pPr>
            <w:r>
              <w:rPr>
                <w:sz w:val="20"/>
                <w:szCs w:val="20"/>
              </w:rPr>
              <w:t>726</w:t>
            </w:r>
          </w:p>
        </w:tc>
      </w:tr>
      <w:tr w:rsidR="007535D4" w:rsidRPr="00D71476" w14:paraId="4217069B" w14:textId="77777777" w:rsidTr="007A5838">
        <w:trPr>
          <w:jc w:val="center"/>
        </w:trPr>
        <w:tc>
          <w:tcPr>
            <w:tcW w:w="1076" w:type="pct"/>
            <w:shd w:val="clear" w:color="auto" w:fill="auto"/>
            <w:vAlign w:val="center"/>
          </w:tcPr>
          <w:p w14:paraId="0F4C3159" w14:textId="77777777" w:rsidR="007535D4" w:rsidRPr="00D71476" w:rsidRDefault="007535D4" w:rsidP="007A5838">
            <w:pPr>
              <w:spacing w:after="115"/>
              <w:jc w:val="center"/>
              <w:rPr>
                <w:sz w:val="20"/>
                <w:szCs w:val="20"/>
              </w:rPr>
            </w:pPr>
            <w:r w:rsidRPr="00D71476">
              <w:rPr>
                <w:sz w:val="20"/>
                <w:szCs w:val="20"/>
              </w:rPr>
              <w:t>2015*</w:t>
            </w:r>
          </w:p>
        </w:tc>
        <w:tc>
          <w:tcPr>
            <w:tcW w:w="850" w:type="pct"/>
            <w:shd w:val="clear" w:color="auto" w:fill="auto"/>
            <w:vAlign w:val="center"/>
          </w:tcPr>
          <w:p w14:paraId="790DCBA4" w14:textId="77777777" w:rsidR="007535D4" w:rsidRPr="00D71476" w:rsidRDefault="007535D4" w:rsidP="007A5838">
            <w:pPr>
              <w:spacing w:after="115"/>
              <w:jc w:val="center"/>
              <w:rPr>
                <w:sz w:val="20"/>
                <w:szCs w:val="20"/>
              </w:rPr>
            </w:pPr>
            <w:r w:rsidRPr="00D71476">
              <w:rPr>
                <w:color w:val="000000"/>
                <w:sz w:val="20"/>
                <w:szCs w:val="20"/>
              </w:rPr>
              <w:t>917</w:t>
            </w:r>
          </w:p>
        </w:tc>
        <w:tc>
          <w:tcPr>
            <w:tcW w:w="1226" w:type="pct"/>
            <w:shd w:val="clear" w:color="auto" w:fill="auto"/>
            <w:vAlign w:val="center"/>
          </w:tcPr>
          <w:p w14:paraId="214A4825" w14:textId="77777777" w:rsidR="007535D4" w:rsidRPr="00D71476" w:rsidRDefault="007535D4" w:rsidP="007A5838">
            <w:pPr>
              <w:spacing w:after="115"/>
              <w:jc w:val="center"/>
              <w:rPr>
                <w:sz w:val="20"/>
                <w:szCs w:val="20"/>
              </w:rPr>
            </w:pPr>
            <w:r>
              <w:rPr>
                <w:sz w:val="20"/>
                <w:szCs w:val="20"/>
              </w:rPr>
              <w:t>28</w:t>
            </w:r>
          </w:p>
        </w:tc>
        <w:tc>
          <w:tcPr>
            <w:tcW w:w="924" w:type="pct"/>
            <w:shd w:val="clear" w:color="auto" w:fill="auto"/>
            <w:vAlign w:val="center"/>
          </w:tcPr>
          <w:p w14:paraId="39BE66C5" w14:textId="77777777" w:rsidR="007535D4" w:rsidRPr="00D71476" w:rsidRDefault="007535D4" w:rsidP="007A5838">
            <w:pPr>
              <w:spacing w:after="115"/>
              <w:jc w:val="center"/>
              <w:rPr>
                <w:sz w:val="20"/>
                <w:szCs w:val="20"/>
              </w:rPr>
            </w:pPr>
            <w:r>
              <w:rPr>
                <w:sz w:val="20"/>
                <w:szCs w:val="20"/>
              </w:rPr>
              <w:t>5</w:t>
            </w:r>
          </w:p>
        </w:tc>
        <w:tc>
          <w:tcPr>
            <w:tcW w:w="923" w:type="pct"/>
            <w:shd w:val="clear" w:color="auto" w:fill="auto"/>
            <w:vAlign w:val="center"/>
          </w:tcPr>
          <w:p w14:paraId="5879574D" w14:textId="77777777" w:rsidR="007535D4" w:rsidRPr="00D71476" w:rsidRDefault="007535D4" w:rsidP="007A5838">
            <w:pPr>
              <w:spacing w:after="115"/>
              <w:jc w:val="center"/>
              <w:rPr>
                <w:sz w:val="20"/>
                <w:szCs w:val="20"/>
              </w:rPr>
            </w:pPr>
            <w:r>
              <w:rPr>
                <w:sz w:val="20"/>
                <w:szCs w:val="20"/>
              </w:rPr>
              <w:t>884</w:t>
            </w:r>
          </w:p>
        </w:tc>
      </w:tr>
      <w:tr w:rsidR="007535D4" w:rsidRPr="00D71476" w14:paraId="7198FA9E" w14:textId="77777777" w:rsidTr="007A5838">
        <w:trPr>
          <w:jc w:val="center"/>
        </w:trPr>
        <w:tc>
          <w:tcPr>
            <w:tcW w:w="1076" w:type="pct"/>
            <w:shd w:val="clear" w:color="auto" w:fill="auto"/>
            <w:vAlign w:val="center"/>
          </w:tcPr>
          <w:p w14:paraId="086535CA" w14:textId="77777777" w:rsidR="007535D4" w:rsidRPr="00D71476" w:rsidRDefault="007535D4" w:rsidP="007A5838">
            <w:pPr>
              <w:spacing w:after="115"/>
              <w:jc w:val="center"/>
              <w:rPr>
                <w:sz w:val="20"/>
                <w:szCs w:val="20"/>
              </w:rPr>
            </w:pPr>
            <w:r w:rsidRPr="00D71476">
              <w:rPr>
                <w:sz w:val="20"/>
                <w:szCs w:val="20"/>
              </w:rPr>
              <w:t>2016</w:t>
            </w:r>
          </w:p>
        </w:tc>
        <w:tc>
          <w:tcPr>
            <w:tcW w:w="850" w:type="pct"/>
            <w:shd w:val="clear" w:color="auto" w:fill="auto"/>
            <w:vAlign w:val="center"/>
          </w:tcPr>
          <w:p w14:paraId="2DCD32D1" w14:textId="77777777" w:rsidR="007535D4" w:rsidRPr="00D71476" w:rsidRDefault="007535D4" w:rsidP="007A5838">
            <w:pPr>
              <w:spacing w:after="115"/>
              <w:jc w:val="center"/>
              <w:rPr>
                <w:sz w:val="20"/>
                <w:szCs w:val="20"/>
              </w:rPr>
            </w:pPr>
            <w:r w:rsidRPr="00D71476">
              <w:rPr>
                <w:color w:val="000000"/>
                <w:sz w:val="20"/>
                <w:szCs w:val="20"/>
              </w:rPr>
              <w:t>891</w:t>
            </w:r>
          </w:p>
        </w:tc>
        <w:tc>
          <w:tcPr>
            <w:tcW w:w="1226" w:type="pct"/>
            <w:shd w:val="clear" w:color="auto" w:fill="auto"/>
            <w:vAlign w:val="center"/>
          </w:tcPr>
          <w:p w14:paraId="34234AC0" w14:textId="77777777" w:rsidR="007535D4" w:rsidRPr="00D71476" w:rsidRDefault="007535D4" w:rsidP="007A5838">
            <w:pPr>
              <w:spacing w:after="115"/>
              <w:jc w:val="center"/>
              <w:rPr>
                <w:sz w:val="20"/>
                <w:szCs w:val="20"/>
              </w:rPr>
            </w:pPr>
            <w:r>
              <w:rPr>
                <w:sz w:val="20"/>
                <w:szCs w:val="20"/>
              </w:rPr>
              <w:t>20</w:t>
            </w:r>
          </w:p>
        </w:tc>
        <w:tc>
          <w:tcPr>
            <w:tcW w:w="924" w:type="pct"/>
            <w:shd w:val="clear" w:color="auto" w:fill="auto"/>
            <w:vAlign w:val="center"/>
          </w:tcPr>
          <w:p w14:paraId="48F784E3" w14:textId="77777777" w:rsidR="007535D4" w:rsidRPr="00D71476" w:rsidRDefault="007535D4" w:rsidP="007A5838">
            <w:pPr>
              <w:spacing w:after="115"/>
              <w:jc w:val="center"/>
              <w:rPr>
                <w:sz w:val="20"/>
                <w:szCs w:val="20"/>
              </w:rPr>
            </w:pPr>
            <w:r>
              <w:rPr>
                <w:sz w:val="20"/>
                <w:szCs w:val="20"/>
              </w:rPr>
              <w:t>4</w:t>
            </w:r>
          </w:p>
        </w:tc>
        <w:tc>
          <w:tcPr>
            <w:tcW w:w="923" w:type="pct"/>
            <w:shd w:val="clear" w:color="auto" w:fill="auto"/>
            <w:vAlign w:val="center"/>
          </w:tcPr>
          <w:p w14:paraId="5AB1C9D6" w14:textId="77777777" w:rsidR="007535D4" w:rsidRPr="00D71476" w:rsidRDefault="007535D4" w:rsidP="007A5838">
            <w:pPr>
              <w:spacing w:after="115"/>
              <w:jc w:val="center"/>
              <w:rPr>
                <w:sz w:val="20"/>
                <w:szCs w:val="20"/>
              </w:rPr>
            </w:pPr>
            <w:r>
              <w:rPr>
                <w:sz w:val="20"/>
                <w:szCs w:val="20"/>
              </w:rPr>
              <w:t>867</w:t>
            </w:r>
          </w:p>
        </w:tc>
      </w:tr>
      <w:tr w:rsidR="007535D4" w:rsidRPr="00D71476" w14:paraId="2D812B7F" w14:textId="77777777" w:rsidTr="007A5838">
        <w:trPr>
          <w:jc w:val="center"/>
        </w:trPr>
        <w:tc>
          <w:tcPr>
            <w:tcW w:w="1076" w:type="pct"/>
            <w:shd w:val="clear" w:color="auto" w:fill="auto"/>
            <w:vAlign w:val="center"/>
          </w:tcPr>
          <w:p w14:paraId="14D38479" w14:textId="77777777" w:rsidR="007535D4" w:rsidRPr="00D71476" w:rsidRDefault="007535D4" w:rsidP="007A5838">
            <w:pPr>
              <w:spacing w:after="115"/>
              <w:jc w:val="center"/>
              <w:rPr>
                <w:sz w:val="20"/>
                <w:szCs w:val="20"/>
              </w:rPr>
            </w:pPr>
            <w:r w:rsidRPr="00D71476">
              <w:rPr>
                <w:sz w:val="20"/>
                <w:szCs w:val="20"/>
              </w:rPr>
              <w:t>2017</w:t>
            </w:r>
          </w:p>
        </w:tc>
        <w:tc>
          <w:tcPr>
            <w:tcW w:w="850" w:type="pct"/>
            <w:shd w:val="clear" w:color="auto" w:fill="auto"/>
            <w:vAlign w:val="center"/>
          </w:tcPr>
          <w:p w14:paraId="118DE037" w14:textId="77777777" w:rsidR="007535D4" w:rsidRPr="00D71476" w:rsidRDefault="007535D4" w:rsidP="007A5838">
            <w:pPr>
              <w:spacing w:after="115"/>
              <w:jc w:val="center"/>
              <w:rPr>
                <w:sz w:val="20"/>
                <w:szCs w:val="20"/>
              </w:rPr>
            </w:pPr>
            <w:r w:rsidRPr="00D71476">
              <w:rPr>
                <w:color w:val="000000"/>
                <w:sz w:val="20"/>
                <w:szCs w:val="20"/>
              </w:rPr>
              <w:t>718</w:t>
            </w:r>
          </w:p>
        </w:tc>
        <w:tc>
          <w:tcPr>
            <w:tcW w:w="1226" w:type="pct"/>
            <w:shd w:val="clear" w:color="auto" w:fill="auto"/>
            <w:vAlign w:val="center"/>
          </w:tcPr>
          <w:p w14:paraId="0ADF51AF" w14:textId="77777777" w:rsidR="007535D4" w:rsidRPr="00D71476" w:rsidRDefault="007535D4" w:rsidP="007A5838">
            <w:pPr>
              <w:spacing w:after="115"/>
              <w:jc w:val="center"/>
              <w:rPr>
                <w:sz w:val="20"/>
                <w:szCs w:val="20"/>
              </w:rPr>
            </w:pPr>
            <w:r>
              <w:rPr>
                <w:sz w:val="20"/>
                <w:szCs w:val="20"/>
              </w:rPr>
              <w:t>9</w:t>
            </w:r>
          </w:p>
        </w:tc>
        <w:tc>
          <w:tcPr>
            <w:tcW w:w="924" w:type="pct"/>
            <w:shd w:val="clear" w:color="auto" w:fill="auto"/>
            <w:vAlign w:val="center"/>
          </w:tcPr>
          <w:p w14:paraId="344D66CA" w14:textId="77777777" w:rsidR="007535D4" w:rsidRPr="00D71476" w:rsidRDefault="007535D4" w:rsidP="007A5838">
            <w:pPr>
              <w:spacing w:after="115"/>
              <w:jc w:val="center"/>
              <w:rPr>
                <w:sz w:val="20"/>
                <w:szCs w:val="20"/>
              </w:rPr>
            </w:pPr>
            <w:r>
              <w:rPr>
                <w:sz w:val="20"/>
                <w:szCs w:val="20"/>
              </w:rPr>
              <w:t>2</w:t>
            </w:r>
          </w:p>
        </w:tc>
        <w:tc>
          <w:tcPr>
            <w:tcW w:w="923" w:type="pct"/>
            <w:shd w:val="clear" w:color="auto" w:fill="auto"/>
            <w:vAlign w:val="center"/>
          </w:tcPr>
          <w:p w14:paraId="186D2069" w14:textId="77777777" w:rsidR="007535D4" w:rsidRPr="00D71476" w:rsidRDefault="007535D4" w:rsidP="007A5838">
            <w:pPr>
              <w:spacing w:after="115"/>
              <w:jc w:val="center"/>
              <w:rPr>
                <w:sz w:val="20"/>
                <w:szCs w:val="20"/>
              </w:rPr>
            </w:pPr>
            <w:r>
              <w:rPr>
                <w:sz w:val="20"/>
                <w:szCs w:val="20"/>
              </w:rPr>
              <w:t>707</w:t>
            </w:r>
          </w:p>
        </w:tc>
      </w:tr>
      <w:tr w:rsidR="007535D4" w:rsidRPr="00D71476" w14:paraId="25E0F83C" w14:textId="77777777" w:rsidTr="007A5838">
        <w:trPr>
          <w:jc w:val="center"/>
        </w:trPr>
        <w:tc>
          <w:tcPr>
            <w:tcW w:w="1076" w:type="pct"/>
            <w:shd w:val="clear" w:color="auto" w:fill="auto"/>
            <w:vAlign w:val="center"/>
          </w:tcPr>
          <w:p w14:paraId="4F6E6853" w14:textId="77777777" w:rsidR="007535D4" w:rsidRPr="00D71476" w:rsidRDefault="007535D4" w:rsidP="007A5838">
            <w:pPr>
              <w:spacing w:after="115"/>
              <w:jc w:val="center"/>
              <w:rPr>
                <w:sz w:val="20"/>
                <w:szCs w:val="20"/>
              </w:rPr>
            </w:pPr>
            <w:r w:rsidRPr="00D71476">
              <w:rPr>
                <w:sz w:val="20"/>
                <w:szCs w:val="20"/>
              </w:rPr>
              <w:t>2018</w:t>
            </w:r>
          </w:p>
        </w:tc>
        <w:tc>
          <w:tcPr>
            <w:tcW w:w="850" w:type="pct"/>
            <w:shd w:val="clear" w:color="auto" w:fill="auto"/>
            <w:vAlign w:val="center"/>
          </w:tcPr>
          <w:p w14:paraId="59A5130A" w14:textId="77777777" w:rsidR="007535D4" w:rsidRPr="00D71476" w:rsidRDefault="007535D4" w:rsidP="007A5838">
            <w:pPr>
              <w:spacing w:after="115"/>
              <w:jc w:val="center"/>
              <w:rPr>
                <w:sz w:val="20"/>
                <w:szCs w:val="20"/>
              </w:rPr>
            </w:pPr>
            <w:r w:rsidRPr="00D71476">
              <w:rPr>
                <w:color w:val="000000"/>
                <w:sz w:val="20"/>
                <w:szCs w:val="20"/>
              </w:rPr>
              <w:t>156</w:t>
            </w:r>
          </w:p>
        </w:tc>
        <w:tc>
          <w:tcPr>
            <w:tcW w:w="1226" w:type="pct"/>
            <w:shd w:val="clear" w:color="auto" w:fill="auto"/>
            <w:vAlign w:val="center"/>
          </w:tcPr>
          <w:p w14:paraId="2CD84D23" w14:textId="77777777" w:rsidR="007535D4" w:rsidRPr="00D71476" w:rsidRDefault="007535D4" w:rsidP="007A5838">
            <w:pPr>
              <w:spacing w:after="115"/>
              <w:jc w:val="center"/>
              <w:rPr>
                <w:sz w:val="20"/>
                <w:szCs w:val="20"/>
              </w:rPr>
            </w:pPr>
            <w:r>
              <w:rPr>
                <w:sz w:val="20"/>
                <w:szCs w:val="20"/>
              </w:rPr>
              <w:t>1</w:t>
            </w:r>
          </w:p>
        </w:tc>
        <w:tc>
          <w:tcPr>
            <w:tcW w:w="924" w:type="pct"/>
            <w:shd w:val="clear" w:color="auto" w:fill="auto"/>
            <w:vAlign w:val="center"/>
          </w:tcPr>
          <w:p w14:paraId="0113FDC7" w14:textId="77777777" w:rsidR="007535D4" w:rsidRPr="00D71476" w:rsidRDefault="007535D4" w:rsidP="007A5838">
            <w:pPr>
              <w:spacing w:after="115"/>
              <w:jc w:val="center"/>
              <w:rPr>
                <w:sz w:val="20"/>
                <w:szCs w:val="20"/>
              </w:rPr>
            </w:pPr>
            <w:r>
              <w:rPr>
                <w:sz w:val="20"/>
                <w:szCs w:val="20"/>
              </w:rPr>
              <w:t>0</w:t>
            </w:r>
          </w:p>
        </w:tc>
        <w:tc>
          <w:tcPr>
            <w:tcW w:w="923" w:type="pct"/>
            <w:shd w:val="clear" w:color="auto" w:fill="auto"/>
            <w:vAlign w:val="center"/>
          </w:tcPr>
          <w:p w14:paraId="76FB6866" w14:textId="77777777" w:rsidR="007535D4" w:rsidRPr="00D71476" w:rsidRDefault="007535D4" w:rsidP="007A5838">
            <w:pPr>
              <w:spacing w:after="115"/>
              <w:jc w:val="center"/>
              <w:rPr>
                <w:sz w:val="20"/>
                <w:szCs w:val="20"/>
              </w:rPr>
            </w:pPr>
            <w:r>
              <w:rPr>
                <w:sz w:val="20"/>
                <w:szCs w:val="20"/>
              </w:rPr>
              <w:t>155</w:t>
            </w:r>
          </w:p>
        </w:tc>
      </w:tr>
      <w:tr w:rsidR="007535D4" w:rsidRPr="00D71476" w14:paraId="0CF526AE" w14:textId="77777777" w:rsidTr="007A5838">
        <w:trPr>
          <w:jc w:val="center"/>
        </w:trPr>
        <w:tc>
          <w:tcPr>
            <w:tcW w:w="1076" w:type="pct"/>
            <w:shd w:val="clear" w:color="auto" w:fill="auto"/>
            <w:vAlign w:val="center"/>
          </w:tcPr>
          <w:p w14:paraId="429FD975" w14:textId="77777777" w:rsidR="007535D4" w:rsidRPr="00D71476" w:rsidRDefault="007535D4" w:rsidP="007A5838">
            <w:pPr>
              <w:spacing w:after="115"/>
              <w:jc w:val="center"/>
              <w:rPr>
                <w:sz w:val="20"/>
                <w:szCs w:val="20"/>
              </w:rPr>
            </w:pPr>
            <w:r w:rsidRPr="00D71476">
              <w:rPr>
                <w:sz w:val="20"/>
                <w:szCs w:val="20"/>
              </w:rPr>
              <w:t>2019</w:t>
            </w:r>
          </w:p>
        </w:tc>
        <w:tc>
          <w:tcPr>
            <w:tcW w:w="850" w:type="pct"/>
            <w:shd w:val="clear" w:color="auto" w:fill="auto"/>
            <w:vAlign w:val="center"/>
          </w:tcPr>
          <w:p w14:paraId="0966382C" w14:textId="77777777" w:rsidR="007535D4" w:rsidRPr="00D71476" w:rsidRDefault="007535D4" w:rsidP="007A5838">
            <w:pPr>
              <w:spacing w:after="115"/>
              <w:jc w:val="center"/>
              <w:rPr>
                <w:sz w:val="20"/>
                <w:szCs w:val="20"/>
              </w:rPr>
            </w:pPr>
            <w:r w:rsidRPr="00D71476">
              <w:rPr>
                <w:color w:val="000000"/>
                <w:sz w:val="20"/>
                <w:szCs w:val="20"/>
              </w:rPr>
              <w:t>19</w:t>
            </w:r>
            <w:r>
              <w:rPr>
                <w:color w:val="000000"/>
                <w:sz w:val="20"/>
                <w:szCs w:val="20"/>
              </w:rPr>
              <w:t>2</w:t>
            </w:r>
          </w:p>
        </w:tc>
        <w:tc>
          <w:tcPr>
            <w:tcW w:w="1226" w:type="pct"/>
            <w:shd w:val="clear" w:color="auto" w:fill="auto"/>
            <w:vAlign w:val="center"/>
          </w:tcPr>
          <w:p w14:paraId="31859B38" w14:textId="77777777" w:rsidR="007535D4" w:rsidRPr="00D71476" w:rsidRDefault="007535D4" w:rsidP="007A5838">
            <w:pPr>
              <w:spacing w:after="115"/>
              <w:jc w:val="center"/>
              <w:rPr>
                <w:sz w:val="20"/>
                <w:szCs w:val="20"/>
              </w:rPr>
            </w:pPr>
            <w:r>
              <w:rPr>
                <w:sz w:val="20"/>
                <w:szCs w:val="20"/>
              </w:rPr>
              <w:t>18</w:t>
            </w:r>
          </w:p>
        </w:tc>
        <w:tc>
          <w:tcPr>
            <w:tcW w:w="924" w:type="pct"/>
            <w:shd w:val="clear" w:color="auto" w:fill="auto"/>
            <w:vAlign w:val="center"/>
          </w:tcPr>
          <w:p w14:paraId="6DA085C3" w14:textId="77777777" w:rsidR="007535D4" w:rsidRPr="00D71476" w:rsidRDefault="007535D4" w:rsidP="007A5838">
            <w:pPr>
              <w:spacing w:after="115"/>
              <w:jc w:val="center"/>
              <w:rPr>
                <w:sz w:val="20"/>
                <w:szCs w:val="20"/>
              </w:rPr>
            </w:pPr>
            <w:r>
              <w:rPr>
                <w:sz w:val="20"/>
                <w:szCs w:val="20"/>
              </w:rPr>
              <w:t>1</w:t>
            </w:r>
          </w:p>
        </w:tc>
        <w:tc>
          <w:tcPr>
            <w:tcW w:w="923" w:type="pct"/>
            <w:shd w:val="clear" w:color="auto" w:fill="auto"/>
            <w:vAlign w:val="center"/>
          </w:tcPr>
          <w:p w14:paraId="4238828D" w14:textId="77777777" w:rsidR="007535D4" w:rsidRPr="00D71476" w:rsidRDefault="007535D4" w:rsidP="007A5838">
            <w:pPr>
              <w:spacing w:after="115"/>
              <w:jc w:val="center"/>
              <w:rPr>
                <w:sz w:val="20"/>
                <w:szCs w:val="20"/>
              </w:rPr>
            </w:pPr>
            <w:r>
              <w:rPr>
                <w:sz w:val="20"/>
                <w:szCs w:val="20"/>
              </w:rPr>
              <w:t>173</w:t>
            </w:r>
          </w:p>
        </w:tc>
      </w:tr>
      <w:tr w:rsidR="007535D4" w:rsidRPr="00D71476" w14:paraId="2CA21927" w14:textId="77777777" w:rsidTr="007A5838">
        <w:trPr>
          <w:jc w:val="center"/>
        </w:trPr>
        <w:tc>
          <w:tcPr>
            <w:tcW w:w="1076" w:type="pct"/>
            <w:tcBorders>
              <w:bottom w:val="single" w:sz="4" w:space="0" w:color="auto"/>
            </w:tcBorders>
            <w:shd w:val="clear" w:color="auto" w:fill="auto"/>
            <w:vAlign w:val="center"/>
          </w:tcPr>
          <w:p w14:paraId="33D99151" w14:textId="77777777" w:rsidR="007535D4" w:rsidRPr="00D71476" w:rsidRDefault="007535D4" w:rsidP="007A5838">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3CA89B6E" w14:textId="77777777" w:rsidR="007535D4" w:rsidRPr="00D71476" w:rsidRDefault="007535D4" w:rsidP="007A5838">
            <w:pPr>
              <w:spacing w:after="115"/>
              <w:jc w:val="center"/>
              <w:rPr>
                <w:sz w:val="20"/>
                <w:szCs w:val="20"/>
              </w:rPr>
            </w:pPr>
            <w:r w:rsidRPr="00D71476">
              <w:rPr>
                <w:color w:val="000000"/>
                <w:sz w:val="20"/>
                <w:szCs w:val="20"/>
              </w:rPr>
              <w:t>16</w:t>
            </w:r>
            <w:r>
              <w:rPr>
                <w:color w:val="000000"/>
                <w:sz w:val="20"/>
                <w:szCs w:val="20"/>
              </w:rPr>
              <w:t>9</w:t>
            </w:r>
          </w:p>
        </w:tc>
        <w:tc>
          <w:tcPr>
            <w:tcW w:w="1226" w:type="pct"/>
            <w:tcBorders>
              <w:bottom w:val="single" w:sz="4" w:space="0" w:color="auto"/>
            </w:tcBorders>
            <w:shd w:val="clear" w:color="auto" w:fill="auto"/>
            <w:vAlign w:val="center"/>
          </w:tcPr>
          <w:p w14:paraId="2B5F9DFC" w14:textId="77777777" w:rsidR="007535D4" w:rsidRPr="00D71476" w:rsidRDefault="007535D4" w:rsidP="007A5838">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0E3C89EB" w14:textId="77777777" w:rsidR="007535D4" w:rsidRPr="00D71476" w:rsidRDefault="007535D4" w:rsidP="007A5838">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4383A6C8" w14:textId="77777777" w:rsidR="007535D4" w:rsidRPr="00D71476" w:rsidRDefault="007535D4" w:rsidP="007A5838">
            <w:pPr>
              <w:spacing w:after="115"/>
              <w:jc w:val="center"/>
              <w:rPr>
                <w:sz w:val="20"/>
                <w:szCs w:val="20"/>
              </w:rPr>
            </w:pPr>
            <w:r>
              <w:rPr>
                <w:sz w:val="20"/>
                <w:szCs w:val="20"/>
              </w:rPr>
              <w:t>162</w:t>
            </w:r>
          </w:p>
        </w:tc>
      </w:tr>
    </w:tbl>
    <w:p w14:paraId="61ABC67B" w14:textId="77777777" w:rsidR="007535D4" w:rsidRDefault="007535D4" w:rsidP="007535D4">
      <w:pPr>
        <w:spacing w:line="360" w:lineRule="auto"/>
        <w:jc w:val="center"/>
      </w:pPr>
    </w:p>
    <w:p w14:paraId="15EA4A4E" w14:textId="77777777" w:rsidR="007535D4" w:rsidRDefault="007535D4" w:rsidP="007535D4">
      <w:pPr>
        <w:rPr>
          <w:b/>
          <w:bCs/>
          <w:sz w:val="20"/>
          <w:szCs w:val="20"/>
        </w:rPr>
      </w:pPr>
      <w:r>
        <w:rPr>
          <w:b/>
          <w:bCs/>
          <w:sz w:val="20"/>
          <w:szCs w:val="20"/>
        </w:rPr>
        <w:br w:type="page"/>
      </w:r>
    </w:p>
    <w:p w14:paraId="58316235" w14:textId="77777777" w:rsidR="007535D4" w:rsidRDefault="007535D4" w:rsidP="007535D4">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w:t>
      </w:r>
      <w:r>
        <w:rPr>
          <w:sz w:val="20"/>
          <w:szCs w:val="20"/>
        </w:rPr>
        <w:t>h</w:t>
      </w:r>
      <w:r w:rsidRPr="00D71476">
        <w:rPr>
          <w:sz w:val="20"/>
          <w:szCs w:val="20"/>
        </w:rPr>
        <w:t xml:space="preserve">atchery </w:t>
      </w:r>
      <w:r>
        <w:rPr>
          <w:sz w:val="20"/>
          <w:szCs w:val="20"/>
        </w:rPr>
        <w:t>o</w:t>
      </w:r>
      <w:r w:rsidRPr="00D71476">
        <w:rPr>
          <w:sz w:val="20"/>
          <w:szCs w:val="20"/>
        </w:rPr>
        <w:t xml:space="preserve">utplant), at </w:t>
      </w:r>
      <w:r>
        <w:rPr>
          <w:sz w:val="20"/>
          <w:szCs w:val="20"/>
        </w:rPr>
        <w:t>the 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Pr>
          <w:sz w:val="20"/>
          <w:szCs w:val="20"/>
        </w:rPr>
        <w:t>h</w:t>
      </w:r>
      <w:r w:rsidRPr="00D71476">
        <w:rPr>
          <w:sz w:val="20"/>
          <w:szCs w:val="20"/>
        </w:rPr>
        <w:t xml:space="preserve">atchery </w:t>
      </w:r>
      <w:r>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79917D37" w14:textId="77777777" w:rsidR="007535D4" w:rsidRPr="00CF047D" w:rsidRDefault="007535D4" w:rsidP="007535D4">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7535D4" w:rsidRPr="00D71476" w14:paraId="22BB1954" w14:textId="77777777" w:rsidTr="007A5838">
        <w:trPr>
          <w:trHeight w:val="320"/>
          <w:jc w:val="center"/>
        </w:trPr>
        <w:tc>
          <w:tcPr>
            <w:tcW w:w="661" w:type="dxa"/>
            <w:tcBorders>
              <w:top w:val="single" w:sz="4" w:space="0" w:color="auto"/>
              <w:left w:val="nil"/>
              <w:bottom w:val="nil"/>
              <w:right w:val="nil"/>
            </w:tcBorders>
            <w:shd w:val="clear" w:color="auto" w:fill="auto"/>
            <w:noWrap/>
            <w:vAlign w:val="bottom"/>
            <w:hideMark/>
          </w:tcPr>
          <w:p w14:paraId="5D7DB1BF" w14:textId="77777777" w:rsidR="007535D4" w:rsidRPr="00D71476" w:rsidRDefault="007535D4" w:rsidP="007A5838">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3A18D583" w14:textId="77777777" w:rsidR="007535D4" w:rsidRPr="00D71476" w:rsidRDefault="007535D4" w:rsidP="007A5838">
            <w:pPr>
              <w:jc w:val="center"/>
              <w:rPr>
                <w:b/>
                <w:bCs/>
                <w:color w:val="000000"/>
                <w:sz w:val="20"/>
                <w:szCs w:val="20"/>
              </w:rPr>
            </w:pPr>
            <w:r w:rsidRPr="00D71476">
              <w:rPr>
                <w:b/>
                <w:bCs/>
                <w:color w:val="000000"/>
                <w:sz w:val="20"/>
                <w:szCs w:val="20"/>
              </w:rPr>
              <w:t>Hatchery Outplant</w:t>
            </w:r>
          </w:p>
        </w:tc>
        <w:tc>
          <w:tcPr>
            <w:tcW w:w="2372" w:type="dxa"/>
            <w:gridSpan w:val="3"/>
            <w:tcBorders>
              <w:top w:val="single" w:sz="4" w:space="0" w:color="auto"/>
              <w:left w:val="nil"/>
              <w:bottom w:val="nil"/>
              <w:right w:val="nil"/>
            </w:tcBorders>
            <w:shd w:val="clear" w:color="auto" w:fill="auto"/>
            <w:noWrap/>
            <w:vAlign w:val="center"/>
            <w:hideMark/>
          </w:tcPr>
          <w:p w14:paraId="65C3D65C" w14:textId="77777777" w:rsidR="007535D4" w:rsidRPr="00D71476" w:rsidRDefault="007535D4" w:rsidP="007A583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2503641C" w14:textId="77777777" w:rsidR="007535D4" w:rsidRPr="00D71476" w:rsidRDefault="007535D4" w:rsidP="007A5838">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E24541A" w14:textId="77777777" w:rsidR="007535D4" w:rsidRPr="00D71476" w:rsidRDefault="007535D4" w:rsidP="007A5838">
            <w:pPr>
              <w:jc w:val="center"/>
              <w:rPr>
                <w:b/>
                <w:bCs/>
                <w:color w:val="000000"/>
                <w:sz w:val="20"/>
                <w:szCs w:val="20"/>
              </w:rPr>
            </w:pPr>
            <w:r w:rsidRPr="00D71476">
              <w:rPr>
                <w:b/>
                <w:bCs/>
                <w:color w:val="000000"/>
                <w:sz w:val="20"/>
                <w:szCs w:val="20"/>
              </w:rPr>
              <w:t>SGS</w:t>
            </w:r>
          </w:p>
        </w:tc>
      </w:tr>
      <w:tr w:rsidR="007535D4" w:rsidRPr="00D71476" w14:paraId="79A9FD3E" w14:textId="77777777" w:rsidTr="007A5838">
        <w:trPr>
          <w:trHeight w:val="320"/>
          <w:jc w:val="center"/>
        </w:trPr>
        <w:tc>
          <w:tcPr>
            <w:tcW w:w="661" w:type="dxa"/>
            <w:tcBorders>
              <w:top w:val="nil"/>
              <w:left w:val="nil"/>
              <w:bottom w:val="single" w:sz="4" w:space="0" w:color="auto"/>
              <w:right w:val="nil"/>
            </w:tcBorders>
            <w:shd w:val="clear" w:color="auto" w:fill="auto"/>
            <w:noWrap/>
            <w:vAlign w:val="bottom"/>
            <w:hideMark/>
          </w:tcPr>
          <w:p w14:paraId="7EC7619C" w14:textId="77777777" w:rsidR="007535D4" w:rsidRPr="00D71476" w:rsidRDefault="007535D4" w:rsidP="007A583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1F8A36B" w14:textId="77777777" w:rsidR="007535D4" w:rsidRPr="00D71476" w:rsidRDefault="007535D4" w:rsidP="007A5838">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7AA2228C" w14:textId="77777777" w:rsidR="007535D4" w:rsidRPr="00D71476" w:rsidRDefault="007535D4" w:rsidP="007A5838">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39145D88" w14:textId="77777777" w:rsidR="007535D4" w:rsidRPr="00D71476" w:rsidRDefault="007535D4" w:rsidP="007A5838">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5D54E9DE" w14:textId="77777777" w:rsidR="007535D4" w:rsidRPr="00D71476" w:rsidRDefault="007535D4" w:rsidP="007A5838">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1D9CE415" w14:textId="77777777" w:rsidR="007535D4" w:rsidRPr="00D71476" w:rsidRDefault="007535D4" w:rsidP="007A5838">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26E6CBD4" w14:textId="77777777" w:rsidR="007535D4" w:rsidRPr="00D71476" w:rsidRDefault="007535D4" w:rsidP="007A5838">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7F264174" w14:textId="77777777" w:rsidR="007535D4" w:rsidRPr="00D71476" w:rsidRDefault="007535D4" w:rsidP="007A5838">
            <w:pPr>
              <w:jc w:val="center"/>
              <w:rPr>
                <w:color w:val="000000"/>
                <w:sz w:val="20"/>
                <w:szCs w:val="20"/>
              </w:rPr>
            </w:pPr>
            <w:r w:rsidRPr="00D71476">
              <w:rPr>
                <w:color w:val="000000"/>
                <w:sz w:val="20"/>
                <w:szCs w:val="20"/>
              </w:rPr>
              <w:t>Above</w:t>
            </w:r>
          </w:p>
        </w:tc>
      </w:tr>
      <w:tr w:rsidR="007535D4" w:rsidRPr="00D71476" w14:paraId="0FE6780F" w14:textId="77777777" w:rsidTr="007A5838">
        <w:trPr>
          <w:trHeight w:val="320"/>
          <w:jc w:val="center"/>
        </w:trPr>
        <w:tc>
          <w:tcPr>
            <w:tcW w:w="661" w:type="dxa"/>
            <w:tcBorders>
              <w:top w:val="single" w:sz="4" w:space="0" w:color="auto"/>
              <w:left w:val="nil"/>
              <w:bottom w:val="nil"/>
              <w:right w:val="nil"/>
            </w:tcBorders>
            <w:shd w:val="clear" w:color="auto" w:fill="auto"/>
            <w:noWrap/>
            <w:vAlign w:val="bottom"/>
            <w:hideMark/>
          </w:tcPr>
          <w:p w14:paraId="09652857" w14:textId="77777777" w:rsidR="007535D4" w:rsidRPr="00D71476" w:rsidRDefault="007535D4" w:rsidP="007A5838">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08C94BFA" w14:textId="77777777" w:rsidR="007535D4" w:rsidRPr="00D71476" w:rsidRDefault="007535D4" w:rsidP="007A5838">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D747C67" w14:textId="77777777" w:rsidR="007535D4" w:rsidRPr="00D71476" w:rsidRDefault="007535D4" w:rsidP="007A5838">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68D5594D" w14:textId="77777777" w:rsidR="007535D4" w:rsidRPr="00D71476" w:rsidRDefault="007535D4" w:rsidP="007A5838">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5BCFCFAA" w14:textId="77777777" w:rsidR="007535D4" w:rsidRPr="00D71476" w:rsidRDefault="007535D4" w:rsidP="007A5838">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4E5E8DCA" w14:textId="77777777" w:rsidR="007535D4" w:rsidRPr="00D71476" w:rsidRDefault="007535D4" w:rsidP="007A5838">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1C7260D7" w14:textId="77777777" w:rsidR="007535D4" w:rsidRPr="00D71476" w:rsidRDefault="007535D4" w:rsidP="007A5838">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6AF9E581" w14:textId="77777777" w:rsidR="007535D4" w:rsidRPr="00D71476" w:rsidRDefault="007535D4" w:rsidP="007A5838">
            <w:pPr>
              <w:jc w:val="center"/>
              <w:rPr>
                <w:sz w:val="20"/>
                <w:szCs w:val="20"/>
              </w:rPr>
            </w:pPr>
          </w:p>
        </w:tc>
      </w:tr>
      <w:tr w:rsidR="007535D4" w:rsidRPr="00D71476" w14:paraId="14C159DC"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17988409" w14:textId="77777777" w:rsidR="007535D4" w:rsidRPr="00D71476" w:rsidRDefault="007535D4" w:rsidP="007A5838">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510E03AB" w14:textId="77777777" w:rsidR="007535D4" w:rsidRPr="00D71476" w:rsidRDefault="007535D4" w:rsidP="007A5838">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21AF8C04" w14:textId="77777777" w:rsidR="007535D4" w:rsidRPr="00D71476" w:rsidRDefault="007535D4" w:rsidP="007A5838">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669B4793" w14:textId="77777777" w:rsidR="007535D4" w:rsidRPr="00D71476" w:rsidRDefault="007535D4" w:rsidP="007A5838">
            <w:pPr>
              <w:jc w:val="center"/>
              <w:rPr>
                <w:sz w:val="20"/>
                <w:szCs w:val="20"/>
              </w:rPr>
            </w:pPr>
          </w:p>
        </w:tc>
        <w:tc>
          <w:tcPr>
            <w:tcW w:w="1050" w:type="dxa"/>
            <w:tcBorders>
              <w:top w:val="nil"/>
              <w:left w:val="nil"/>
              <w:bottom w:val="nil"/>
              <w:right w:val="nil"/>
            </w:tcBorders>
            <w:shd w:val="clear" w:color="auto" w:fill="auto"/>
            <w:noWrap/>
            <w:vAlign w:val="bottom"/>
            <w:hideMark/>
          </w:tcPr>
          <w:p w14:paraId="6E15AF3C" w14:textId="77777777" w:rsidR="007535D4" w:rsidRPr="00D71476" w:rsidRDefault="007535D4" w:rsidP="007A5838">
            <w:pPr>
              <w:jc w:val="center"/>
              <w:rPr>
                <w:sz w:val="20"/>
                <w:szCs w:val="20"/>
              </w:rPr>
            </w:pPr>
          </w:p>
        </w:tc>
        <w:tc>
          <w:tcPr>
            <w:tcW w:w="1295" w:type="dxa"/>
            <w:tcBorders>
              <w:top w:val="nil"/>
              <w:left w:val="nil"/>
              <w:bottom w:val="nil"/>
              <w:right w:val="nil"/>
            </w:tcBorders>
            <w:shd w:val="clear" w:color="auto" w:fill="auto"/>
            <w:noWrap/>
            <w:vAlign w:val="bottom"/>
            <w:hideMark/>
          </w:tcPr>
          <w:p w14:paraId="50F09306" w14:textId="77777777" w:rsidR="007535D4" w:rsidRPr="00D71476" w:rsidRDefault="007535D4" w:rsidP="007A5838">
            <w:pPr>
              <w:jc w:val="center"/>
              <w:rPr>
                <w:sz w:val="20"/>
                <w:szCs w:val="20"/>
              </w:rPr>
            </w:pPr>
          </w:p>
        </w:tc>
        <w:tc>
          <w:tcPr>
            <w:tcW w:w="1121" w:type="dxa"/>
            <w:tcBorders>
              <w:top w:val="nil"/>
              <w:left w:val="nil"/>
              <w:bottom w:val="nil"/>
              <w:right w:val="nil"/>
            </w:tcBorders>
            <w:shd w:val="clear" w:color="auto" w:fill="auto"/>
            <w:noWrap/>
            <w:vAlign w:val="bottom"/>
            <w:hideMark/>
          </w:tcPr>
          <w:p w14:paraId="38451B55" w14:textId="77777777" w:rsidR="007535D4" w:rsidRPr="00D71476" w:rsidRDefault="007535D4" w:rsidP="007A5838">
            <w:pPr>
              <w:jc w:val="center"/>
              <w:rPr>
                <w:sz w:val="20"/>
                <w:szCs w:val="20"/>
              </w:rPr>
            </w:pPr>
          </w:p>
        </w:tc>
        <w:tc>
          <w:tcPr>
            <w:tcW w:w="784" w:type="dxa"/>
            <w:tcBorders>
              <w:top w:val="nil"/>
              <w:left w:val="nil"/>
              <w:bottom w:val="nil"/>
              <w:right w:val="nil"/>
            </w:tcBorders>
            <w:shd w:val="clear" w:color="auto" w:fill="auto"/>
            <w:noWrap/>
            <w:vAlign w:val="bottom"/>
            <w:hideMark/>
          </w:tcPr>
          <w:p w14:paraId="4E3650AA" w14:textId="77777777" w:rsidR="007535D4" w:rsidRPr="00D71476" w:rsidRDefault="007535D4" w:rsidP="007A5838">
            <w:pPr>
              <w:jc w:val="center"/>
              <w:rPr>
                <w:sz w:val="20"/>
                <w:szCs w:val="20"/>
              </w:rPr>
            </w:pPr>
          </w:p>
        </w:tc>
      </w:tr>
      <w:tr w:rsidR="007535D4" w:rsidRPr="00D71476" w14:paraId="7969B865"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58A10711" w14:textId="77777777" w:rsidR="007535D4" w:rsidRPr="00D71476" w:rsidRDefault="007535D4" w:rsidP="007A5838">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498EF38" w14:textId="77777777" w:rsidR="007535D4" w:rsidRPr="00D71476" w:rsidRDefault="007535D4" w:rsidP="007A5838">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6A1DFB3A" w14:textId="77777777" w:rsidR="007535D4" w:rsidRPr="00D71476" w:rsidRDefault="007535D4" w:rsidP="007A5838">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1B3BCFA4" w14:textId="77777777" w:rsidR="007535D4" w:rsidRPr="00D71476" w:rsidRDefault="007535D4" w:rsidP="007A5838">
            <w:pPr>
              <w:jc w:val="center"/>
              <w:rPr>
                <w:sz w:val="20"/>
                <w:szCs w:val="20"/>
              </w:rPr>
            </w:pPr>
          </w:p>
        </w:tc>
        <w:tc>
          <w:tcPr>
            <w:tcW w:w="1050" w:type="dxa"/>
            <w:tcBorders>
              <w:top w:val="nil"/>
              <w:left w:val="nil"/>
              <w:bottom w:val="nil"/>
              <w:right w:val="nil"/>
            </w:tcBorders>
            <w:shd w:val="clear" w:color="auto" w:fill="auto"/>
            <w:noWrap/>
            <w:vAlign w:val="bottom"/>
            <w:hideMark/>
          </w:tcPr>
          <w:p w14:paraId="60998BCF" w14:textId="77777777" w:rsidR="007535D4" w:rsidRPr="00D71476" w:rsidRDefault="007535D4" w:rsidP="007A5838">
            <w:pPr>
              <w:jc w:val="center"/>
              <w:rPr>
                <w:sz w:val="20"/>
                <w:szCs w:val="20"/>
              </w:rPr>
            </w:pPr>
          </w:p>
        </w:tc>
        <w:tc>
          <w:tcPr>
            <w:tcW w:w="1295" w:type="dxa"/>
            <w:tcBorders>
              <w:top w:val="nil"/>
              <w:left w:val="nil"/>
              <w:bottom w:val="nil"/>
              <w:right w:val="nil"/>
            </w:tcBorders>
            <w:shd w:val="clear" w:color="auto" w:fill="auto"/>
            <w:noWrap/>
            <w:vAlign w:val="bottom"/>
            <w:hideMark/>
          </w:tcPr>
          <w:p w14:paraId="7D957E1B" w14:textId="77777777" w:rsidR="007535D4" w:rsidRPr="00D71476" w:rsidRDefault="007535D4" w:rsidP="007A5838">
            <w:pPr>
              <w:jc w:val="center"/>
              <w:rPr>
                <w:sz w:val="20"/>
                <w:szCs w:val="20"/>
              </w:rPr>
            </w:pPr>
          </w:p>
        </w:tc>
        <w:tc>
          <w:tcPr>
            <w:tcW w:w="1121" w:type="dxa"/>
            <w:tcBorders>
              <w:top w:val="nil"/>
              <w:left w:val="nil"/>
              <w:bottom w:val="nil"/>
              <w:right w:val="nil"/>
            </w:tcBorders>
            <w:shd w:val="clear" w:color="auto" w:fill="auto"/>
            <w:noWrap/>
            <w:vAlign w:val="bottom"/>
            <w:hideMark/>
          </w:tcPr>
          <w:p w14:paraId="6B13BFF3" w14:textId="77777777" w:rsidR="007535D4" w:rsidRPr="00D71476" w:rsidRDefault="007535D4" w:rsidP="007A5838">
            <w:pPr>
              <w:jc w:val="center"/>
              <w:rPr>
                <w:sz w:val="20"/>
                <w:szCs w:val="20"/>
              </w:rPr>
            </w:pPr>
          </w:p>
        </w:tc>
        <w:tc>
          <w:tcPr>
            <w:tcW w:w="784" w:type="dxa"/>
            <w:tcBorders>
              <w:top w:val="nil"/>
              <w:left w:val="nil"/>
              <w:bottom w:val="nil"/>
              <w:right w:val="nil"/>
            </w:tcBorders>
            <w:shd w:val="clear" w:color="auto" w:fill="auto"/>
            <w:noWrap/>
            <w:vAlign w:val="bottom"/>
            <w:hideMark/>
          </w:tcPr>
          <w:p w14:paraId="6FB7CE14" w14:textId="77777777" w:rsidR="007535D4" w:rsidRPr="00D71476" w:rsidRDefault="007535D4" w:rsidP="007A5838">
            <w:pPr>
              <w:jc w:val="center"/>
              <w:rPr>
                <w:sz w:val="20"/>
                <w:szCs w:val="20"/>
              </w:rPr>
            </w:pPr>
          </w:p>
        </w:tc>
      </w:tr>
      <w:tr w:rsidR="007535D4" w:rsidRPr="00D71476" w14:paraId="55FD7A9B"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67D3E084" w14:textId="77777777" w:rsidR="007535D4" w:rsidRPr="00D71476" w:rsidRDefault="007535D4" w:rsidP="007A5838">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46592276" w14:textId="77777777" w:rsidR="007535D4" w:rsidRPr="00D71476" w:rsidRDefault="007535D4" w:rsidP="007A5838">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648BE208" w14:textId="77777777" w:rsidR="007535D4" w:rsidRPr="00D71476" w:rsidRDefault="007535D4" w:rsidP="007A5838">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656B2C96" w14:textId="77777777" w:rsidR="007535D4" w:rsidRPr="00D71476" w:rsidRDefault="007535D4" w:rsidP="007A5838">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B9A74F8" w14:textId="77777777" w:rsidR="007535D4" w:rsidRPr="00D71476" w:rsidRDefault="007535D4" w:rsidP="007A5838">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F863F4F" w14:textId="77777777" w:rsidR="007535D4" w:rsidRPr="00D71476" w:rsidRDefault="007535D4" w:rsidP="007A5838">
            <w:pPr>
              <w:jc w:val="center"/>
              <w:rPr>
                <w:sz w:val="20"/>
                <w:szCs w:val="20"/>
              </w:rPr>
            </w:pPr>
          </w:p>
        </w:tc>
        <w:tc>
          <w:tcPr>
            <w:tcW w:w="1121" w:type="dxa"/>
            <w:tcBorders>
              <w:top w:val="nil"/>
              <w:left w:val="nil"/>
              <w:bottom w:val="nil"/>
              <w:right w:val="nil"/>
            </w:tcBorders>
            <w:shd w:val="clear" w:color="auto" w:fill="auto"/>
            <w:noWrap/>
            <w:vAlign w:val="bottom"/>
            <w:hideMark/>
          </w:tcPr>
          <w:p w14:paraId="6C37A525" w14:textId="77777777" w:rsidR="007535D4" w:rsidRPr="00D71476" w:rsidRDefault="007535D4" w:rsidP="007A5838">
            <w:pPr>
              <w:jc w:val="center"/>
              <w:rPr>
                <w:sz w:val="20"/>
                <w:szCs w:val="20"/>
              </w:rPr>
            </w:pPr>
          </w:p>
        </w:tc>
        <w:tc>
          <w:tcPr>
            <w:tcW w:w="784" w:type="dxa"/>
            <w:tcBorders>
              <w:top w:val="nil"/>
              <w:left w:val="nil"/>
              <w:bottom w:val="nil"/>
              <w:right w:val="nil"/>
            </w:tcBorders>
            <w:shd w:val="clear" w:color="auto" w:fill="auto"/>
            <w:noWrap/>
            <w:vAlign w:val="bottom"/>
            <w:hideMark/>
          </w:tcPr>
          <w:p w14:paraId="2DC7686A" w14:textId="77777777" w:rsidR="007535D4" w:rsidRPr="00D71476" w:rsidRDefault="007535D4" w:rsidP="007A5838">
            <w:pPr>
              <w:jc w:val="center"/>
              <w:rPr>
                <w:sz w:val="20"/>
                <w:szCs w:val="20"/>
              </w:rPr>
            </w:pPr>
          </w:p>
        </w:tc>
      </w:tr>
      <w:tr w:rsidR="007535D4" w:rsidRPr="00D71476" w14:paraId="33283D55"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78556CD0" w14:textId="77777777" w:rsidR="007535D4" w:rsidRPr="00D71476" w:rsidRDefault="007535D4" w:rsidP="007A5838">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03C65F9" w14:textId="77777777" w:rsidR="007535D4" w:rsidRPr="00D71476" w:rsidRDefault="007535D4" w:rsidP="007A5838">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28209F0E" w14:textId="77777777" w:rsidR="007535D4" w:rsidRPr="00D71476" w:rsidRDefault="007535D4" w:rsidP="007A5838">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682AC44" w14:textId="77777777" w:rsidR="007535D4" w:rsidRPr="00D71476" w:rsidRDefault="007535D4" w:rsidP="007A5838">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5E1755D6" w14:textId="77777777" w:rsidR="007535D4" w:rsidRPr="00D71476" w:rsidRDefault="007535D4" w:rsidP="007A5838">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044E83B" w14:textId="77777777" w:rsidR="007535D4" w:rsidRPr="00D71476" w:rsidRDefault="007535D4" w:rsidP="007A5838">
            <w:pPr>
              <w:jc w:val="center"/>
              <w:rPr>
                <w:sz w:val="20"/>
                <w:szCs w:val="20"/>
              </w:rPr>
            </w:pPr>
          </w:p>
        </w:tc>
        <w:tc>
          <w:tcPr>
            <w:tcW w:w="1121" w:type="dxa"/>
            <w:tcBorders>
              <w:top w:val="nil"/>
              <w:left w:val="nil"/>
              <w:bottom w:val="nil"/>
              <w:right w:val="nil"/>
            </w:tcBorders>
            <w:shd w:val="clear" w:color="auto" w:fill="auto"/>
            <w:noWrap/>
            <w:vAlign w:val="bottom"/>
            <w:hideMark/>
          </w:tcPr>
          <w:p w14:paraId="2E8DF215" w14:textId="77777777" w:rsidR="007535D4" w:rsidRPr="00D71476" w:rsidRDefault="007535D4" w:rsidP="007A5838">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68CD085" w14:textId="77777777" w:rsidR="007535D4" w:rsidRPr="00D71476" w:rsidRDefault="007535D4" w:rsidP="007A5838">
            <w:pPr>
              <w:jc w:val="center"/>
              <w:rPr>
                <w:color w:val="000000"/>
                <w:sz w:val="20"/>
                <w:szCs w:val="20"/>
              </w:rPr>
            </w:pPr>
          </w:p>
        </w:tc>
      </w:tr>
      <w:tr w:rsidR="007535D4" w:rsidRPr="00D71476" w14:paraId="47813C62"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29C5B681" w14:textId="77777777" w:rsidR="007535D4" w:rsidRPr="00D71476" w:rsidRDefault="007535D4" w:rsidP="007A5838">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20F7376D" w14:textId="77777777" w:rsidR="007535D4" w:rsidRPr="00D71476" w:rsidRDefault="007535D4" w:rsidP="007A5838">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47160BCA" w14:textId="77777777" w:rsidR="007535D4" w:rsidRPr="00D71476" w:rsidRDefault="007535D4" w:rsidP="007A5838">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33CF3141" w14:textId="77777777" w:rsidR="007535D4" w:rsidRPr="00D71476" w:rsidRDefault="007535D4" w:rsidP="007A5838">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2EA16188" w14:textId="77777777" w:rsidR="007535D4" w:rsidRPr="00D71476" w:rsidRDefault="007535D4" w:rsidP="007A5838">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00276CDC" w14:textId="77777777" w:rsidR="007535D4" w:rsidRPr="00D71476" w:rsidRDefault="007535D4" w:rsidP="007A5838">
            <w:pPr>
              <w:jc w:val="center"/>
              <w:rPr>
                <w:sz w:val="20"/>
                <w:szCs w:val="20"/>
              </w:rPr>
            </w:pPr>
          </w:p>
        </w:tc>
        <w:tc>
          <w:tcPr>
            <w:tcW w:w="1121" w:type="dxa"/>
            <w:tcBorders>
              <w:top w:val="nil"/>
              <w:left w:val="nil"/>
              <w:bottom w:val="nil"/>
              <w:right w:val="nil"/>
            </w:tcBorders>
            <w:shd w:val="clear" w:color="auto" w:fill="auto"/>
            <w:noWrap/>
            <w:vAlign w:val="bottom"/>
            <w:hideMark/>
          </w:tcPr>
          <w:p w14:paraId="0387EE38" w14:textId="77777777" w:rsidR="007535D4" w:rsidRPr="00D71476" w:rsidRDefault="007535D4" w:rsidP="007A5838">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10CA99F6" w14:textId="77777777" w:rsidR="007535D4" w:rsidRPr="00D71476" w:rsidRDefault="007535D4" w:rsidP="007A5838">
            <w:pPr>
              <w:jc w:val="center"/>
              <w:rPr>
                <w:color w:val="000000"/>
                <w:sz w:val="20"/>
                <w:szCs w:val="20"/>
              </w:rPr>
            </w:pPr>
          </w:p>
        </w:tc>
      </w:tr>
      <w:tr w:rsidR="007535D4" w:rsidRPr="00D71476" w14:paraId="67E2EF48"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43F6503C" w14:textId="77777777" w:rsidR="007535D4" w:rsidRPr="00D71476" w:rsidRDefault="007535D4" w:rsidP="007A5838">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5B70DAAC" w14:textId="77777777" w:rsidR="007535D4" w:rsidRPr="00D71476" w:rsidRDefault="007535D4" w:rsidP="007A5838">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1381E043" w14:textId="77777777" w:rsidR="007535D4" w:rsidRPr="00D71476" w:rsidRDefault="007535D4" w:rsidP="007A5838">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788533C4" w14:textId="77777777" w:rsidR="007535D4" w:rsidRPr="00D71476" w:rsidRDefault="007535D4" w:rsidP="007A5838">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291FE6B5" w14:textId="77777777" w:rsidR="007535D4" w:rsidRPr="00D71476" w:rsidRDefault="007535D4" w:rsidP="007A5838">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7E27503" w14:textId="77777777" w:rsidR="007535D4" w:rsidRPr="00D71476" w:rsidRDefault="007535D4" w:rsidP="007A5838">
            <w:pPr>
              <w:jc w:val="center"/>
              <w:rPr>
                <w:sz w:val="20"/>
                <w:szCs w:val="20"/>
              </w:rPr>
            </w:pPr>
          </w:p>
        </w:tc>
        <w:tc>
          <w:tcPr>
            <w:tcW w:w="1121" w:type="dxa"/>
            <w:tcBorders>
              <w:top w:val="nil"/>
              <w:left w:val="nil"/>
              <w:bottom w:val="nil"/>
              <w:right w:val="nil"/>
            </w:tcBorders>
            <w:shd w:val="clear" w:color="auto" w:fill="auto"/>
            <w:noWrap/>
            <w:vAlign w:val="bottom"/>
            <w:hideMark/>
          </w:tcPr>
          <w:p w14:paraId="55AFC3F6" w14:textId="77777777" w:rsidR="007535D4" w:rsidRPr="00D71476" w:rsidRDefault="007535D4" w:rsidP="007A5838">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52FDA655" w14:textId="77777777" w:rsidR="007535D4" w:rsidRPr="00D71476" w:rsidRDefault="007535D4" w:rsidP="007A5838">
            <w:pPr>
              <w:jc w:val="center"/>
              <w:rPr>
                <w:color w:val="000000"/>
                <w:sz w:val="20"/>
                <w:szCs w:val="20"/>
              </w:rPr>
            </w:pPr>
          </w:p>
        </w:tc>
      </w:tr>
      <w:tr w:rsidR="007535D4" w:rsidRPr="00D71476" w14:paraId="35ACE18E"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08028649" w14:textId="77777777" w:rsidR="007535D4" w:rsidRPr="00D71476" w:rsidRDefault="007535D4" w:rsidP="007A5838">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63E64BED" w14:textId="77777777" w:rsidR="007535D4" w:rsidRPr="00D71476" w:rsidRDefault="007535D4" w:rsidP="007A5838">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14FB9FC9" w14:textId="77777777" w:rsidR="007535D4" w:rsidRPr="00D71476" w:rsidRDefault="007535D4" w:rsidP="007A5838">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142DAFF3" w14:textId="77777777" w:rsidR="007535D4" w:rsidRPr="00D71476" w:rsidRDefault="007535D4" w:rsidP="007A5838">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37C3AD28" w14:textId="77777777" w:rsidR="007535D4" w:rsidRPr="00D71476" w:rsidRDefault="007535D4" w:rsidP="007A5838">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68D6B3FE" w14:textId="77777777" w:rsidR="007535D4" w:rsidRPr="00D71476" w:rsidRDefault="007535D4" w:rsidP="007A5838">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0FC3F6A9" w14:textId="77777777" w:rsidR="007535D4" w:rsidRPr="00D71476" w:rsidRDefault="007535D4" w:rsidP="007A5838">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6BDA6DA2" w14:textId="77777777" w:rsidR="007535D4" w:rsidRPr="00D71476" w:rsidRDefault="007535D4" w:rsidP="007A5838">
            <w:pPr>
              <w:jc w:val="center"/>
              <w:rPr>
                <w:color w:val="000000"/>
                <w:sz w:val="20"/>
                <w:szCs w:val="20"/>
              </w:rPr>
            </w:pPr>
            <w:r w:rsidRPr="00D71476">
              <w:rPr>
                <w:color w:val="000000"/>
                <w:sz w:val="20"/>
                <w:szCs w:val="20"/>
              </w:rPr>
              <w:t>1</w:t>
            </w:r>
          </w:p>
        </w:tc>
      </w:tr>
      <w:tr w:rsidR="007535D4" w:rsidRPr="00D71476" w14:paraId="3732EAD2"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4455C83F" w14:textId="77777777" w:rsidR="007535D4" w:rsidRPr="00D71476" w:rsidRDefault="007535D4" w:rsidP="007A5838">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EFF38D" w14:textId="77777777" w:rsidR="007535D4" w:rsidRPr="00D71476" w:rsidRDefault="007535D4" w:rsidP="007A5838">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755F39D1" w14:textId="77777777" w:rsidR="007535D4" w:rsidRPr="00D71476" w:rsidRDefault="007535D4" w:rsidP="007A5838">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139FFB5" w14:textId="77777777" w:rsidR="007535D4" w:rsidRPr="00D71476" w:rsidRDefault="007535D4" w:rsidP="007A5838">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0913BB78" w14:textId="77777777" w:rsidR="007535D4" w:rsidRPr="00D71476" w:rsidRDefault="007535D4" w:rsidP="007A5838">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50B8F9B" w14:textId="77777777" w:rsidR="007535D4" w:rsidRPr="00D71476" w:rsidRDefault="007535D4" w:rsidP="007A5838">
            <w:pPr>
              <w:jc w:val="center"/>
              <w:rPr>
                <w:sz w:val="20"/>
                <w:szCs w:val="20"/>
              </w:rPr>
            </w:pPr>
          </w:p>
        </w:tc>
        <w:tc>
          <w:tcPr>
            <w:tcW w:w="1121" w:type="dxa"/>
            <w:tcBorders>
              <w:top w:val="nil"/>
              <w:left w:val="nil"/>
              <w:bottom w:val="nil"/>
              <w:right w:val="nil"/>
            </w:tcBorders>
            <w:shd w:val="clear" w:color="auto" w:fill="auto"/>
            <w:noWrap/>
            <w:vAlign w:val="bottom"/>
            <w:hideMark/>
          </w:tcPr>
          <w:p w14:paraId="3791232C" w14:textId="77777777" w:rsidR="007535D4" w:rsidRPr="00D71476" w:rsidRDefault="007535D4" w:rsidP="007A5838">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55FF1E1C" w14:textId="77777777" w:rsidR="007535D4" w:rsidRPr="00D71476" w:rsidRDefault="007535D4" w:rsidP="007A5838">
            <w:pPr>
              <w:jc w:val="center"/>
              <w:rPr>
                <w:color w:val="000000"/>
                <w:sz w:val="20"/>
                <w:szCs w:val="20"/>
              </w:rPr>
            </w:pPr>
          </w:p>
        </w:tc>
      </w:tr>
      <w:tr w:rsidR="007535D4" w:rsidRPr="00D71476" w14:paraId="70EDE456"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37673B2E" w14:textId="77777777" w:rsidR="007535D4" w:rsidRPr="00D71476" w:rsidRDefault="007535D4" w:rsidP="007A5838">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0E5612BB" w14:textId="77777777" w:rsidR="007535D4" w:rsidRPr="00D71476" w:rsidRDefault="007535D4" w:rsidP="007A5838">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17193A32" w14:textId="77777777" w:rsidR="007535D4" w:rsidRPr="00D71476" w:rsidRDefault="007535D4" w:rsidP="007A5838">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3DDA54B9" w14:textId="77777777" w:rsidR="007535D4" w:rsidRPr="00D71476" w:rsidRDefault="007535D4" w:rsidP="007A5838">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7BF11EC3" w14:textId="77777777" w:rsidR="007535D4" w:rsidRPr="00D71476" w:rsidRDefault="007535D4" w:rsidP="007A5838">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6C360BB5" w14:textId="77777777" w:rsidR="007535D4" w:rsidRPr="00D71476" w:rsidRDefault="007535D4" w:rsidP="007A5838">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06C1C1B" w14:textId="77777777" w:rsidR="007535D4" w:rsidRPr="00D71476" w:rsidRDefault="007535D4" w:rsidP="007A5838">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7E7F33A9" w14:textId="77777777" w:rsidR="007535D4" w:rsidRPr="00D71476" w:rsidRDefault="007535D4" w:rsidP="007A5838">
            <w:pPr>
              <w:jc w:val="center"/>
              <w:rPr>
                <w:color w:val="000000"/>
                <w:sz w:val="20"/>
                <w:szCs w:val="20"/>
              </w:rPr>
            </w:pPr>
            <w:r w:rsidRPr="00D71476">
              <w:rPr>
                <w:color w:val="000000"/>
                <w:sz w:val="20"/>
                <w:szCs w:val="20"/>
              </w:rPr>
              <w:t>4</w:t>
            </w:r>
          </w:p>
        </w:tc>
      </w:tr>
      <w:tr w:rsidR="007535D4" w:rsidRPr="00D71476" w14:paraId="087F1211"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715DA084" w14:textId="77777777" w:rsidR="007535D4" w:rsidRPr="00D71476" w:rsidRDefault="007535D4" w:rsidP="007A5838">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2FE3C9BC" w14:textId="77777777" w:rsidR="007535D4" w:rsidRPr="00D71476" w:rsidRDefault="007535D4" w:rsidP="007A5838">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50BF0CC9" w14:textId="77777777" w:rsidR="007535D4" w:rsidRPr="00D71476" w:rsidRDefault="007535D4" w:rsidP="007A5838">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4C5A4C8B" w14:textId="77777777" w:rsidR="007535D4" w:rsidRPr="00D71476" w:rsidRDefault="007535D4" w:rsidP="007A5838">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3F373BF3" w14:textId="77777777" w:rsidR="007535D4" w:rsidRPr="00D71476" w:rsidRDefault="007535D4" w:rsidP="007A5838">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503AFBF" w14:textId="77777777" w:rsidR="007535D4" w:rsidRPr="00D71476" w:rsidRDefault="007535D4" w:rsidP="007A5838">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3979FD64" w14:textId="77777777" w:rsidR="007535D4" w:rsidRPr="00D71476" w:rsidRDefault="007535D4" w:rsidP="007A5838">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17FAB85A" w14:textId="77777777" w:rsidR="007535D4" w:rsidRPr="00D71476" w:rsidRDefault="007535D4" w:rsidP="007A5838">
            <w:pPr>
              <w:jc w:val="center"/>
              <w:rPr>
                <w:color w:val="000000"/>
                <w:sz w:val="20"/>
                <w:szCs w:val="20"/>
              </w:rPr>
            </w:pPr>
          </w:p>
        </w:tc>
      </w:tr>
      <w:tr w:rsidR="007535D4" w:rsidRPr="00D71476" w14:paraId="0538E0EB" w14:textId="77777777" w:rsidTr="007A5838">
        <w:trPr>
          <w:trHeight w:val="320"/>
          <w:jc w:val="center"/>
        </w:trPr>
        <w:tc>
          <w:tcPr>
            <w:tcW w:w="661" w:type="dxa"/>
            <w:tcBorders>
              <w:top w:val="nil"/>
              <w:left w:val="nil"/>
              <w:bottom w:val="nil"/>
              <w:right w:val="nil"/>
            </w:tcBorders>
            <w:shd w:val="clear" w:color="auto" w:fill="auto"/>
            <w:noWrap/>
            <w:vAlign w:val="bottom"/>
            <w:hideMark/>
          </w:tcPr>
          <w:p w14:paraId="0DE4C097" w14:textId="77777777" w:rsidR="007535D4" w:rsidRPr="00D71476" w:rsidRDefault="007535D4" w:rsidP="007A5838">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1BBD0CFE" w14:textId="77777777" w:rsidR="007535D4" w:rsidRPr="00D71476" w:rsidRDefault="007535D4" w:rsidP="007A5838">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3EA81F3A" w14:textId="77777777" w:rsidR="007535D4" w:rsidRPr="00D71476" w:rsidRDefault="007535D4" w:rsidP="007A5838">
            <w:pPr>
              <w:jc w:val="center"/>
              <w:rPr>
                <w:sz w:val="20"/>
                <w:szCs w:val="20"/>
              </w:rPr>
            </w:pPr>
          </w:p>
        </w:tc>
        <w:tc>
          <w:tcPr>
            <w:tcW w:w="661" w:type="dxa"/>
            <w:tcBorders>
              <w:top w:val="nil"/>
              <w:left w:val="nil"/>
              <w:bottom w:val="nil"/>
              <w:right w:val="nil"/>
            </w:tcBorders>
            <w:shd w:val="clear" w:color="auto" w:fill="auto"/>
            <w:noWrap/>
            <w:vAlign w:val="bottom"/>
            <w:hideMark/>
          </w:tcPr>
          <w:p w14:paraId="52C2BB54" w14:textId="77777777" w:rsidR="007535D4" w:rsidRPr="00D71476" w:rsidRDefault="007535D4" w:rsidP="007A5838">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13995564" w14:textId="77777777" w:rsidR="007535D4" w:rsidRPr="00D71476" w:rsidRDefault="007535D4" w:rsidP="007A5838">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C6DA8ED" w14:textId="77777777" w:rsidR="007535D4" w:rsidRPr="00D71476" w:rsidRDefault="007535D4" w:rsidP="007A5838">
            <w:pPr>
              <w:jc w:val="center"/>
              <w:rPr>
                <w:sz w:val="20"/>
                <w:szCs w:val="20"/>
              </w:rPr>
            </w:pPr>
          </w:p>
        </w:tc>
        <w:tc>
          <w:tcPr>
            <w:tcW w:w="1121" w:type="dxa"/>
            <w:tcBorders>
              <w:top w:val="nil"/>
              <w:left w:val="nil"/>
              <w:bottom w:val="nil"/>
              <w:right w:val="nil"/>
            </w:tcBorders>
            <w:shd w:val="clear" w:color="auto" w:fill="auto"/>
            <w:noWrap/>
            <w:vAlign w:val="bottom"/>
            <w:hideMark/>
          </w:tcPr>
          <w:p w14:paraId="15F696DE" w14:textId="77777777" w:rsidR="007535D4" w:rsidRPr="00D71476" w:rsidRDefault="007535D4" w:rsidP="007A5838">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30068569" w14:textId="77777777" w:rsidR="007535D4" w:rsidRPr="00D71476" w:rsidRDefault="007535D4" w:rsidP="007A5838">
            <w:pPr>
              <w:jc w:val="center"/>
              <w:rPr>
                <w:color w:val="000000"/>
                <w:sz w:val="20"/>
                <w:szCs w:val="20"/>
              </w:rPr>
            </w:pPr>
          </w:p>
        </w:tc>
      </w:tr>
      <w:tr w:rsidR="007535D4" w:rsidRPr="00D71476" w14:paraId="71550B5D" w14:textId="77777777" w:rsidTr="007A5838">
        <w:trPr>
          <w:trHeight w:val="320"/>
          <w:jc w:val="center"/>
        </w:trPr>
        <w:tc>
          <w:tcPr>
            <w:tcW w:w="661" w:type="dxa"/>
            <w:tcBorders>
              <w:top w:val="nil"/>
              <w:left w:val="nil"/>
              <w:right w:val="nil"/>
            </w:tcBorders>
            <w:shd w:val="clear" w:color="auto" w:fill="auto"/>
            <w:noWrap/>
            <w:vAlign w:val="bottom"/>
            <w:hideMark/>
          </w:tcPr>
          <w:p w14:paraId="72194DB1" w14:textId="77777777" w:rsidR="007535D4" w:rsidRPr="00D71476" w:rsidRDefault="007535D4" w:rsidP="007A5838">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4FC67397" w14:textId="77777777" w:rsidR="007535D4" w:rsidRPr="00D71476" w:rsidRDefault="007535D4" w:rsidP="007A5838">
            <w:pPr>
              <w:jc w:val="center"/>
              <w:rPr>
                <w:color w:val="000000"/>
                <w:sz w:val="20"/>
                <w:szCs w:val="20"/>
              </w:rPr>
            </w:pPr>
          </w:p>
        </w:tc>
        <w:tc>
          <w:tcPr>
            <w:tcW w:w="661" w:type="dxa"/>
            <w:tcBorders>
              <w:top w:val="nil"/>
              <w:left w:val="nil"/>
              <w:right w:val="nil"/>
            </w:tcBorders>
            <w:shd w:val="clear" w:color="auto" w:fill="auto"/>
            <w:noWrap/>
            <w:vAlign w:val="bottom"/>
            <w:hideMark/>
          </w:tcPr>
          <w:p w14:paraId="0B4D3E1A" w14:textId="77777777" w:rsidR="007535D4" w:rsidRPr="00D71476" w:rsidRDefault="007535D4" w:rsidP="007A5838">
            <w:pPr>
              <w:jc w:val="center"/>
              <w:rPr>
                <w:sz w:val="20"/>
                <w:szCs w:val="20"/>
              </w:rPr>
            </w:pPr>
          </w:p>
        </w:tc>
        <w:tc>
          <w:tcPr>
            <w:tcW w:w="661" w:type="dxa"/>
            <w:tcBorders>
              <w:top w:val="nil"/>
              <w:left w:val="nil"/>
              <w:right w:val="nil"/>
            </w:tcBorders>
            <w:shd w:val="clear" w:color="auto" w:fill="auto"/>
            <w:noWrap/>
            <w:vAlign w:val="bottom"/>
            <w:hideMark/>
          </w:tcPr>
          <w:p w14:paraId="2D54218C" w14:textId="77777777" w:rsidR="007535D4" w:rsidRPr="00D71476" w:rsidRDefault="007535D4" w:rsidP="007A5838">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0F97B0E2" w14:textId="77777777" w:rsidR="007535D4" w:rsidRPr="00D71476" w:rsidRDefault="007535D4" w:rsidP="007A5838">
            <w:pPr>
              <w:jc w:val="center"/>
              <w:rPr>
                <w:color w:val="000000"/>
                <w:sz w:val="20"/>
                <w:szCs w:val="20"/>
              </w:rPr>
            </w:pPr>
          </w:p>
        </w:tc>
        <w:tc>
          <w:tcPr>
            <w:tcW w:w="1295" w:type="dxa"/>
            <w:tcBorders>
              <w:top w:val="nil"/>
              <w:left w:val="nil"/>
              <w:right w:val="nil"/>
            </w:tcBorders>
            <w:shd w:val="clear" w:color="auto" w:fill="auto"/>
            <w:noWrap/>
            <w:vAlign w:val="bottom"/>
            <w:hideMark/>
          </w:tcPr>
          <w:p w14:paraId="49698A58" w14:textId="77777777" w:rsidR="007535D4" w:rsidRPr="00D71476" w:rsidRDefault="007535D4" w:rsidP="007A5838">
            <w:pPr>
              <w:jc w:val="center"/>
              <w:rPr>
                <w:sz w:val="20"/>
                <w:szCs w:val="20"/>
              </w:rPr>
            </w:pPr>
          </w:p>
        </w:tc>
        <w:tc>
          <w:tcPr>
            <w:tcW w:w="1121" w:type="dxa"/>
            <w:tcBorders>
              <w:top w:val="nil"/>
              <w:left w:val="nil"/>
              <w:right w:val="nil"/>
            </w:tcBorders>
            <w:shd w:val="clear" w:color="auto" w:fill="auto"/>
            <w:noWrap/>
            <w:vAlign w:val="bottom"/>
            <w:hideMark/>
          </w:tcPr>
          <w:p w14:paraId="70ED2D4E" w14:textId="77777777" w:rsidR="007535D4" w:rsidRPr="00D71476" w:rsidRDefault="007535D4" w:rsidP="007A5838">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55EFF349" w14:textId="77777777" w:rsidR="007535D4" w:rsidRPr="00D71476" w:rsidRDefault="007535D4" w:rsidP="007A5838">
            <w:pPr>
              <w:jc w:val="center"/>
              <w:rPr>
                <w:color w:val="000000"/>
                <w:sz w:val="20"/>
                <w:szCs w:val="20"/>
              </w:rPr>
            </w:pPr>
          </w:p>
        </w:tc>
      </w:tr>
      <w:tr w:rsidR="007535D4" w:rsidRPr="00D71476" w14:paraId="2859E27D" w14:textId="77777777" w:rsidTr="007A5838">
        <w:trPr>
          <w:trHeight w:val="320"/>
          <w:jc w:val="center"/>
        </w:trPr>
        <w:tc>
          <w:tcPr>
            <w:tcW w:w="661" w:type="dxa"/>
            <w:tcBorders>
              <w:top w:val="nil"/>
              <w:left w:val="nil"/>
              <w:bottom w:val="single" w:sz="4" w:space="0" w:color="auto"/>
              <w:right w:val="nil"/>
            </w:tcBorders>
            <w:shd w:val="clear" w:color="auto" w:fill="auto"/>
            <w:noWrap/>
            <w:vAlign w:val="bottom"/>
            <w:hideMark/>
          </w:tcPr>
          <w:p w14:paraId="66A1D270" w14:textId="77777777" w:rsidR="007535D4" w:rsidRPr="00D71476" w:rsidRDefault="007535D4" w:rsidP="007A5838">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69130301" w14:textId="77777777" w:rsidR="007535D4" w:rsidRPr="00D71476" w:rsidRDefault="007535D4" w:rsidP="007A5838">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196721EB" w14:textId="77777777" w:rsidR="007535D4" w:rsidRPr="00D71476" w:rsidRDefault="007535D4" w:rsidP="007A5838">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248D0512" w14:textId="77777777" w:rsidR="007535D4" w:rsidRPr="00D71476" w:rsidRDefault="007535D4" w:rsidP="007A5838">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51084F11" w14:textId="77777777" w:rsidR="007535D4" w:rsidRPr="00D71476" w:rsidRDefault="007535D4" w:rsidP="007A5838">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46CE1C9C" w14:textId="77777777" w:rsidR="007535D4" w:rsidRPr="00D71476" w:rsidRDefault="007535D4" w:rsidP="007A5838">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6C2C79EA" w14:textId="77777777" w:rsidR="007535D4" w:rsidRPr="00D71476" w:rsidRDefault="007535D4" w:rsidP="007A5838">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014DFFC5" w14:textId="77777777" w:rsidR="007535D4" w:rsidRPr="00D71476" w:rsidRDefault="007535D4" w:rsidP="007A5838">
            <w:pPr>
              <w:jc w:val="center"/>
              <w:rPr>
                <w:sz w:val="20"/>
                <w:szCs w:val="20"/>
              </w:rPr>
            </w:pPr>
          </w:p>
        </w:tc>
      </w:tr>
    </w:tbl>
    <w:p w14:paraId="1B52988D" w14:textId="77777777" w:rsidR="007535D4" w:rsidRPr="00D71476" w:rsidRDefault="007535D4" w:rsidP="007535D4">
      <w:pPr>
        <w:spacing w:line="360" w:lineRule="auto"/>
      </w:pPr>
    </w:p>
    <w:p w14:paraId="4AB30E9C" w14:textId="77777777" w:rsidR="007535D4" w:rsidRDefault="007535D4" w:rsidP="007535D4">
      <w:pPr>
        <w:spacing w:line="360" w:lineRule="auto"/>
      </w:pPr>
      <w:r w:rsidRPr="00A06DD5">
        <w:rPr>
          <w:b/>
          <w:bCs/>
          <w:u w:val="single"/>
        </w:rPr>
        <w:br w:type="page"/>
      </w:r>
    </w:p>
    <w:p w14:paraId="52444D67" w14:textId="77777777" w:rsidR="007535D4" w:rsidRDefault="007535D4" w:rsidP="007535D4">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215A3898" w14:textId="77777777" w:rsidR="007535D4" w:rsidRPr="00D71476" w:rsidRDefault="007535D4" w:rsidP="007535D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33"/>
      </w:tblGrid>
      <w:tr w:rsidR="007535D4" w:rsidRPr="00D71476" w14:paraId="424E4CD7" w14:textId="77777777" w:rsidTr="007A5838">
        <w:trPr>
          <w:trHeight w:val="320"/>
          <w:jc w:val="center"/>
        </w:trPr>
        <w:tc>
          <w:tcPr>
            <w:tcW w:w="1300" w:type="dxa"/>
            <w:tcBorders>
              <w:top w:val="single" w:sz="4" w:space="0" w:color="auto"/>
              <w:left w:val="nil"/>
              <w:bottom w:val="nil"/>
              <w:right w:val="nil"/>
            </w:tcBorders>
            <w:shd w:val="clear" w:color="auto" w:fill="auto"/>
            <w:noWrap/>
            <w:vAlign w:val="center"/>
            <w:hideMark/>
          </w:tcPr>
          <w:p w14:paraId="1D39E055" w14:textId="77777777" w:rsidR="007535D4" w:rsidRPr="00D71476" w:rsidRDefault="007535D4" w:rsidP="007A583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505FF0CC" w14:textId="77777777" w:rsidR="007535D4" w:rsidRPr="00D71476" w:rsidRDefault="007535D4" w:rsidP="007A583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BA5ACBC" w14:textId="77777777" w:rsidR="007535D4" w:rsidRPr="00D71476" w:rsidRDefault="007535D4" w:rsidP="007A583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DE06DFA" w14:textId="77777777" w:rsidR="007535D4" w:rsidRPr="00D71476" w:rsidRDefault="007535D4" w:rsidP="007A583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55E80D2D" w14:textId="77777777" w:rsidR="007535D4" w:rsidRPr="00D71476" w:rsidRDefault="007535D4" w:rsidP="007A5838">
            <w:pPr>
              <w:jc w:val="center"/>
              <w:rPr>
                <w:b/>
                <w:bCs/>
                <w:color w:val="000000"/>
                <w:sz w:val="20"/>
                <w:szCs w:val="20"/>
              </w:rPr>
            </w:pPr>
            <w:r w:rsidRPr="00D71476">
              <w:rPr>
                <w:b/>
                <w:bCs/>
                <w:color w:val="000000"/>
                <w:sz w:val="20"/>
                <w:szCs w:val="20"/>
              </w:rPr>
              <w:t>SGS</w:t>
            </w:r>
          </w:p>
        </w:tc>
      </w:tr>
      <w:tr w:rsidR="007535D4" w:rsidRPr="00D71476" w14:paraId="3DE2BBA3" w14:textId="77777777" w:rsidTr="007A5838">
        <w:trPr>
          <w:trHeight w:val="320"/>
          <w:jc w:val="center"/>
        </w:trPr>
        <w:tc>
          <w:tcPr>
            <w:tcW w:w="1300" w:type="dxa"/>
            <w:tcBorders>
              <w:top w:val="nil"/>
              <w:left w:val="nil"/>
              <w:bottom w:val="single" w:sz="4" w:space="0" w:color="auto"/>
              <w:right w:val="nil"/>
            </w:tcBorders>
            <w:shd w:val="clear" w:color="auto" w:fill="auto"/>
            <w:noWrap/>
            <w:vAlign w:val="bottom"/>
            <w:hideMark/>
          </w:tcPr>
          <w:p w14:paraId="50E6B79C" w14:textId="77777777" w:rsidR="007535D4" w:rsidRPr="00D71476" w:rsidRDefault="007535D4" w:rsidP="007A583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3E1EBDE7" w14:textId="77777777" w:rsidR="007535D4" w:rsidRPr="00D71476" w:rsidRDefault="007535D4" w:rsidP="007A583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3C6825C7" w14:textId="77777777" w:rsidR="007535D4" w:rsidRPr="00D71476" w:rsidRDefault="007535D4" w:rsidP="007A583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27E1B7D" w14:textId="77777777" w:rsidR="007535D4" w:rsidRPr="00D71476" w:rsidRDefault="007535D4" w:rsidP="007A583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3AF135DF" w14:textId="77777777" w:rsidR="007535D4" w:rsidRPr="00D71476" w:rsidRDefault="007535D4" w:rsidP="007A583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52AC6CFA" w14:textId="77777777" w:rsidR="007535D4" w:rsidRPr="00D71476" w:rsidRDefault="007535D4" w:rsidP="007A583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3BDD8FCF" w14:textId="77777777" w:rsidR="007535D4" w:rsidRPr="00D71476" w:rsidRDefault="007535D4" w:rsidP="007A5838">
            <w:pPr>
              <w:jc w:val="center"/>
              <w:rPr>
                <w:sz w:val="20"/>
                <w:szCs w:val="20"/>
              </w:rPr>
            </w:pPr>
          </w:p>
        </w:tc>
      </w:tr>
      <w:tr w:rsidR="007535D4" w:rsidRPr="00D71476" w14:paraId="0BD00EBD" w14:textId="77777777" w:rsidTr="007A5838">
        <w:trPr>
          <w:trHeight w:val="320"/>
          <w:jc w:val="center"/>
        </w:trPr>
        <w:tc>
          <w:tcPr>
            <w:tcW w:w="1300" w:type="dxa"/>
            <w:tcBorders>
              <w:top w:val="single" w:sz="4" w:space="0" w:color="auto"/>
              <w:left w:val="nil"/>
              <w:bottom w:val="nil"/>
              <w:right w:val="nil"/>
            </w:tcBorders>
            <w:shd w:val="clear" w:color="auto" w:fill="auto"/>
            <w:noWrap/>
            <w:vAlign w:val="center"/>
            <w:hideMark/>
          </w:tcPr>
          <w:p w14:paraId="3E4521F9" w14:textId="77777777" w:rsidR="007535D4" w:rsidRPr="00D71476" w:rsidRDefault="007535D4" w:rsidP="007A583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7D352B6A" w14:textId="77777777" w:rsidR="007535D4" w:rsidRPr="00D71476" w:rsidRDefault="007535D4" w:rsidP="007A583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7BCF792A" w14:textId="77777777" w:rsidR="007535D4" w:rsidRPr="00D71476" w:rsidRDefault="007535D4" w:rsidP="007A583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6168439B" w14:textId="77777777" w:rsidR="007535D4" w:rsidRPr="00D71476" w:rsidRDefault="007535D4" w:rsidP="007A583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77F67B2E" w14:textId="77777777" w:rsidR="007535D4" w:rsidRPr="00D71476" w:rsidRDefault="007535D4" w:rsidP="007A583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45E086CD" w14:textId="77777777" w:rsidR="007535D4" w:rsidRPr="00D71476" w:rsidRDefault="007535D4" w:rsidP="007A583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1A04050" w14:textId="77777777" w:rsidR="007535D4" w:rsidRPr="00D71476" w:rsidRDefault="007535D4" w:rsidP="007A5838">
            <w:pPr>
              <w:jc w:val="center"/>
              <w:rPr>
                <w:sz w:val="20"/>
                <w:szCs w:val="20"/>
              </w:rPr>
            </w:pPr>
          </w:p>
        </w:tc>
      </w:tr>
      <w:tr w:rsidR="007535D4" w:rsidRPr="00D71476" w14:paraId="0595F327" w14:textId="77777777" w:rsidTr="007A5838">
        <w:trPr>
          <w:trHeight w:val="320"/>
          <w:jc w:val="center"/>
        </w:trPr>
        <w:tc>
          <w:tcPr>
            <w:tcW w:w="1300" w:type="dxa"/>
            <w:tcBorders>
              <w:top w:val="nil"/>
              <w:left w:val="nil"/>
              <w:bottom w:val="nil"/>
              <w:right w:val="nil"/>
            </w:tcBorders>
            <w:shd w:val="clear" w:color="auto" w:fill="auto"/>
            <w:noWrap/>
            <w:vAlign w:val="center"/>
            <w:hideMark/>
          </w:tcPr>
          <w:p w14:paraId="47D21BB0" w14:textId="77777777" w:rsidR="007535D4" w:rsidRPr="00D71476" w:rsidRDefault="007535D4" w:rsidP="007A583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627CFD29" w14:textId="77777777" w:rsidR="007535D4" w:rsidRPr="00D71476" w:rsidRDefault="007535D4" w:rsidP="007A583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70090002" w14:textId="77777777" w:rsidR="007535D4" w:rsidRPr="00D71476" w:rsidRDefault="007535D4" w:rsidP="007A583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24523F12" w14:textId="77777777" w:rsidR="007535D4" w:rsidRPr="00D71476" w:rsidRDefault="007535D4" w:rsidP="007A583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024A5036" w14:textId="77777777" w:rsidR="007535D4" w:rsidRPr="00D71476" w:rsidRDefault="007535D4" w:rsidP="007A5838">
            <w:pPr>
              <w:jc w:val="center"/>
              <w:rPr>
                <w:sz w:val="20"/>
                <w:szCs w:val="20"/>
              </w:rPr>
            </w:pPr>
          </w:p>
        </w:tc>
        <w:tc>
          <w:tcPr>
            <w:tcW w:w="1020" w:type="dxa"/>
            <w:tcBorders>
              <w:top w:val="nil"/>
              <w:left w:val="nil"/>
              <w:bottom w:val="nil"/>
              <w:right w:val="nil"/>
            </w:tcBorders>
            <w:shd w:val="clear" w:color="auto" w:fill="auto"/>
            <w:noWrap/>
            <w:vAlign w:val="center"/>
            <w:hideMark/>
          </w:tcPr>
          <w:p w14:paraId="77F3E3B5" w14:textId="77777777" w:rsidR="007535D4" w:rsidRPr="00D71476"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62738A85" w14:textId="77777777" w:rsidR="007535D4" w:rsidRPr="00D71476" w:rsidRDefault="007535D4" w:rsidP="007A5838">
            <w:pPr>
              <w:jc w:val="center"/>
              <w:rPr>
                <w:sz w:val="20"/>
                <w:szCs w:val="20"/>
              </w:rPr>
            </w:pPr>
          </w:p>
        </w:tc>
      </w:tr>
      <w:tr w:rsidR="007535D4" w:rsidRPr="00D71476" w14:paraId="1DA4CF86" w14:textId="77777777" w:rsidTr="007A5838">
        <w:trPr>
          <w:trHeight w:val="320"/>
          <w:jc w:val="center"/>
        </w:trPr>
        <w:tc>
          <w:tcPr>
            <w:tcW w:w="1300" w:type="dxa"/>
            <w:tcBorders>
              <w:top w:val="nil"/>
              <w:left w:val="nil"/>
              <w:bottom w:val="nil"/>
              <w:right w:val="nil"/>
            </w:tcBorders>
            <w:shd w:val="clear" w:color="auto" w:fill="auto"/>
            <w:noWrap/>
            <w:vAlign w:val="center"/>
            <w:hideMark/>
          </w:tcPr>
          <w:p w14:paraId="649DC2AF" w14:textId="77777777" w:rsidR="007535D4" w:rsidRPr="00D71476" w:rsidRDefault="007535D4" w:rsidP="007A583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1342912A" w14:textId="77777777" w:rsidR="007535D4" w:rsidRPr="00D71476" w:rsidRDefault="007535D4" w:rsidP="007A583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BC7A6B6" w14:textId="77777777" w:rsidR="007535D4" w:rsidRPr="00D71476" w:rsidRDefault="007535D4" w:rsidP="007A583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55385A2" w14:textId="77777777" w:rsidR="007535D4" w:rsidRPr="00D71476" w:rsidRDefault="007535D4" w:rsidP="007A583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603A78E2" w14:textId="77777777" w:rsidR="007535D4" w:rsidRPr="00D71476" w:rsidRDefault="007535D4" w:rsidP="007A5838">
            <w:pPr>
              <w:jc w:val="center"/>
              <w:rPr>
                <w:sz w:val="20"/>
                <w:szCs w:val="20"/>
              </w:rPr>
            </w:pPr>
          </w:p>
        </w:tc>
        <w:tc>
          <w:tcPr>
            <w:tcW w:w="1020" w:type="dxa"/>
            <w:tcBorders>
              <w:top w:val="nil"/>
              <w:left w:val="nil"/>
              <w:bottom w:val="nil"/>
              <w:right w:val="nil"/>
            </w:tcBorders>
            <w:shd w:val="clear" w:color="auto" w:fill="auto"/>
            <w:noWrap/>
            <w:vAlign w:val="center"/>
            <w:hideMark/>
          </w:tcPr>
          <w:p w14:paraId="3E3C588F" w14:textId="77777777" w:rsidR="007535D4" w:rsidRPr="00D71476"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2C1E335A" w14:textId="77777777" w:rsidR="007535D4" w:rsidRPr="00D71476" w:rsidRDefault="007535D4" w:rsidP="007A5838">
            <w:pPr>
              <w:jc w:val="center"/>
              <w:rPr>
                <w:sz w:val="20"/>
                <w:szCs w:val="20"/>
              </w:rPr>
            </w:pPr>
          </w:p>
        </w:tc>
      </w:tr>
      <w:tr w:rsidR="007535D4" w:rsidRPr="00D71476" w14:paraId="7D6AD363" w14:textId="77777777" w:rsidTr="007A5838">
        <w:trPr>
          <w:trHeight w:val="320"/>
          <w:jc w:val="center"/>
        </w:trPr>
        <w:tc>
          <w:tcPr>
            <w:tcW w:w="1300" w:type="dxa"/>
            <w:tcBorders>
              <w:top w:val="nil"/>
              <w:left w:val="nil"/>
              <w:bottom w:val="nil"/>
              <w:right w:val="nil"/>
            </w:tcBorders>
            <w:shd w:val="clear" w:color="auto" w:fill="auto"/>
            <w:noWrap/>
            <w:vAlign w:val="center"/>
            <w:hideMark/>
          </w:tcPr>
          <w:p w14:paraId="56BA1AA0" w14:textId="77777777" w:rsidR="007535D4" w:rsidRPr="00D71476" w:rsidRDefault="007535D4" w:rsidP="007A583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3C9C48E3" w14:textId="77777777" w:rsidR="007535D4" w:rsidRPr="00D71476" w:rsidRDefault="007535D4" w:rsidP="007A583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52A5015C" w14:textId="77777777" w:rsidR="007535D4" w:rsidRPr="00D71476" w:rsidRDefault="007535D4" w:rsidP="007A583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1F31F88C" w14:textId="77777777" w:rsidR="007535D4" w:rsidRPr="00D71476" w:rsidRDefault="007535D4" w:rsidP="007A583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B18C955" w14:textId="77777777" w:rsidR="007535D4" w:rsidRPr="00D71476" w:rsidRDefault="007535D4" w:rsidP="007A583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0F09DBD" w14:textId="77777777" w:rsidR="007535D4" w:rsidRPr="00D71476"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09E05007" w14:textId="77777777" w:rsidR="007535D4" w:rsidRPr="00D71476" w:rsidRDefault="007535D4" w:rsidP="007A5838">
            <w:pPr>
              <w:jc w:val="center"/>
              <w:rPr>
                <w:sz w:val="20"/>
                <w:szCs w:val="20"/>
              </w:rPr>
            </w:pPr>
          </w:p>
        </w:tc>
      </w:tr>
      <w:tr w:rsidR="007535D4" w:rsidRPr="00D71476" w14:paraId="37207D34" w14:textId="77777777" w:rsidTr="007A5838">
        <w:trPr>
          <w:trHeight w:val="320"/>
          <w:jc w:val="center"/>
        </w:trPr>
        <w:tc>
          <w:tcPr>
            <w:tcW w:w="1300" w:type="dxa"/>
            <w:tcBorders>
              <w:top w:val="nil"/>
              <w:left w:val="nil"/>
              <w:bottom w:val="nil"/>
              <w:right w:val="nil"/>
            </w:tcBorders>
            <w:shd w:val="clear" w:color="auto" w:fill="auto"/>
            <w:noWrap/>
            <w:vAlign w:val="center"/>
            <w:hideMark/>
          </w:tcPr>
          <w:p w14:paraId="063C7BAC" w14:textId="77777777" w:rsidR="007535D4" w:rsidRPr="00D71476" w:rsidRDefault="007535D4" w:rsidP="007A583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59612EF4" w14:textId="77777777" w:rsidR="007535D4" w:rsidRPr="00D71476" w:rsidRDefault="007535D4" w:rsidP="007A583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00532CB2" w14:textId="77777777" w:rsidR="007535D4" w:rsidRPr="00D71476" w:rsidRDefault="007535D4" w:rsidP="007A583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11E66B47" w14:textId="77777777" w:rsidR="007535D4" w:rsidRPr="00D71476" w:rsidRDefault="007535D4" w:rsidP="007A583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4FAE48A1" w14:textId="77777777" w:rsidR="007535D4" w:rsidRPr="00D71476" w:rsidRDefault="007535D4" w:rsidP="007A583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C25156B" w14:textId="77777777" w:rsidR="007535D4" w:rsidRPr="00D71476"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65B3A07B" w14:textId="77777777" w:rsidR="007535D4" w:rsidRPr="00D71476" w:rsidRDefault="007535D4" w:rsidP="007A5838">
            <w:pPr>
              <w:jc w:val="center"/>
              <w:rPr>
                <w:sz w:val="20"/>
                <w:szCs w:val="20"/>
              </w:rPr>
            </w:pPr>
          </w:p>
        </w:tc>
      </w:tr>
      <w:tr w:rsidR="007535D4" w:rsidRPr="00D71476" w14:paraId="0EC193CF" w14:textId="77777777" w:rsidTr="007A5838">
        <w:trPr>
          <w:trHeight w:val="320"/>
          <w:jc w:val="center"/>
        </w:trPr>
        <w:tc>
          <w:tcPr>
            <w:tcW w:w="1300" w:type="dxa"/>
            <w:tcBorders>
              <w:top w:val="nil"/>
              <w:left w:val="nil"/>
              <w:bottom w:val="nil"/>
              <w:right w:val="nil"/>
            </w:tcBorders>
            <w:shd w:val="clear" w:color="auto" w:fill="auto"/>
            <w:noWrap/>
            <w:vAlign w:val="center"/>
            <w:hideMark/>
          </w:tcPr>
          <w:p w14:paraId="74700AA8" w14:textId="77777777" w:rsidR="007535D4" w:rsidRPr="00D71476" w:rsidRDefault="007535D4" w:rsidP="007A583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0955B5E9" w14:textId="77777777" w:rsidR="007535D4" w:rsidRPr="00D71476" w:rsidRDefault="007535D4" w:rsidP="007A583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8306E42" w14:textId="77777777" w:rsidR="007535D4" w:rsidRPr="00D71476" w:rsidRDefault="007535D4" w:rsidP="007A583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35029FD0" w14:textId="77777777" w:rsidR="007535D4" w:rsidRPr="00D71476" w:rsidRDefault="007535D4" w:rsidP="007A583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40B9AD21" w14:textId="77777777" w:rsidR="007535D4" w:rsidRPr="00D71476" w:rsidRDefault="007535D4" w:rsidP="007A583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2E33982A" w14:textId="77777777" w:rsidR="007535D4" w:rsidRPr="00D71476"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0C61608C" w14:textId="77777777" w:rsidR="007535D4" w:rsidRPr="00D71476" w:rsidRDefault="007535D4" w:rsidP="007A5838">
            <w:pPr>
              <w:jc w:val="center"/>
              <w:rPr>
                <w:sz w:val="20"/>
                <w:szCs w:val="20"/>
              </w:rPr>
            </w:pPr>
          </w:p>
        </w:tc>
      </w:tr>
      <w:tr w:rsidR="007535D4" w:rsidRPr="00D71476" w14:paraId="4C87C9CB" w14:textId="77777777" w:rsidTr="007A5838">
        <w:trPr>
          <w:trHeight w:val="320"/>
          <w:jc w:val="center"/>
        </w:trPr>
        <w:tc>
          <w:tcPr>
            <w:tcW w:w="1300" w:type="dxa"/>
            <w:tcBorders>
              <w:top w:val="nil"/>
              <w:left w:val="nil"/>
              <w:bottom w:val="nil"/>
              <w:right w:val="nil"/>
            </w:tcBorders>
            <w:shd w:val="clear" w:color="auto" w:fill="auto"/>
            <w:noWrap/>
            <w:vAlign w:val="center"/>
            <w:hideMark/>
          </w:tcPr>
          <w:p w14:paraId="33502179" w14:textId="77777777" w:rsidR="007535D4" w:rsidRPr="00D71476" w:rsidRDefault="007535D4" w:rsidP="007A583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2420FE6B" w14:textId="77777777" w:rsidR="007535D4" w:rsidRPr="00D71476" w:rsidRDefault="007535D4" w:rsidP="007A583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20CD1216" w14:textId="77777777" w:rsidR="007535D4" w:rsidRPr="00D71476" w:rsidRDefault="007535D4" w:rsidP="007A583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763B86D8" w14:textId="77777777" w:rsidR="007535D4" w:rsidRPr="00D71476" w:rsidRDefault="007535D4" w:rsidP="007A583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64B0F6CA" w14:textId="77777777" w:rsidR="007535D4" w:rsidRPr="00D71476" w:rsidRDefault="007535D4" w:rsidP="007A583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3F899FE" w14:textId="77777777" w:rsidR="007535D4" w:rsidRPr="00D71476"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233893B8" w14:textId="77777777" w:rsidR="007535D4" w:rsidRPr="00D71476" w:rsidRDefault="007535D4" w:rsidP="007A5838">
            <w:pPr>
              <w:jc w:val="center"/>
              <w:rPr>
                <w:sz w:val="20"/>
                <w:szCs w:val="20"/>
              </w:rPr>
            </w:pPr>
          </w:p>
        </w:tc>
      </w:tr>
      <w:tr w:rsidR="007535D4" w:rsidRPr="00D71476" w14:paraId="66552030" w14:textId="77777777" w:rsidTr="007A5838">
        <w:trPr>
          <w:trHeight w:val="320"/>
          <w:jc w:val="center"/>
        </w:trPr>
        <w:tc>
          <w:tcPr>
            <w:tcW w:w="1300" w:type="dxa"/>
            <w:tcBorders>
              <w:top w:val="nil"/>
              <w:left w:val="nil"/>
              <w:bottom w:val="nil"/>
              <w:right w:val="nil"/>
            </w:tcBorders>
            <w:shd w:val="clear" w:color="auto" w:fill="auto"/>
            <w:noWrap/>
            <w:vAlign w:val="center"/>
            <w:hideMark/>
          </w:tcPr>
          <w:p w14:paraId="10554352" w14:textId="77777777" w:rsidR="007535D4" w:rsidRPr="00D71476" w:rsidRDefault="007535D4" w:rsidP="007A583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32045AB6" w14:textId="77777777" w:rsidR="007535D4" w:rsidRPr="00D71476" w:rsidRDefault="007535D4" w:rsidP="007A583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6C18BB40" w14:textId="77777777" w:rsidR="007535D4" w:rsidRPr="00D71476" w:rsidRDefault="007535D4" w:rsidP="007A583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0BD47CDD" w14:textId="77777777" w:rsidR="007535D4" w:rsidRPr="00D71476" w:rsidRDefault="007535D4" w:rsidP="007A583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71C6F270" w14:textId="77777777" w:rsidR="007535D4" w:rsidRPr="00D71476" w:rsidRDefault="007535D4" w:rsidP="007A583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784FAFD1" w14:textId="77777777" w:rsidR="007535D4" w:rsidRPr="00D71476" w:rsidRDefault="007535D4" w:rsidP="007A583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418CBF4" w14:textId="77777777" w:rsidR="007535D4" w:rsidRPr="00D71476" w:rsidRDefault="007535D4" w:rsidP="007A5838">
            <w:pPr>
              <w:jc w:val="center"/>
              <w:rPr>
                <w:color w:val="222222"/>
                <w:sz w:val="20"/>
                <w:szCs w:val="20"/>
              </w:rPr>
            </w:pPr>
            <w:r w:rsidRPr="00D71476">
              <w:rPr>
                <w:color w:val="222222"/>
                <w:sz w:val="20"/>
                <w:szCs w:val="20"/>
              </w:rPr>
              <w:t>1</w:t>
            </w:r>
          </w:p>
        </w:tc>
      </w:tr>
      <w:tr w:rsidR="007535D4" w:rsidRPr="00D71476" w14:paraId="286033B9" w14:textId="77777777" w:rsidTr="007A5838">
        <w:trPr>
          <w:trHeight w:val="320"/>
          <w:jc w:val="center"/>
        </w:trPr>
        <w:tc>
          <w:tcPr>
            <w:tcW w:w="1300" w:type="dxa"/>
            <w:tcBorders>
              <w:top w:val="nil"/>
              <w:left w:val="nil"/>
              <w:bottom w:val="nil"/>
              <w:right w:val="nil"/>
            </w:tcBorders>
            <w:shd w:val="clear" w:color="auto" w:fill="auto"/>
            <w:noWrap/>
            <w:vAlign w:val="center"/>
            <w:hideMark/>
          </w:tcPr>
          <w:p w14:paraId="6AC0B564" w14:textId="77777777" w:rsidR="007535D4" w:rsidRPr="00D71476" w:rsidRDefault="007535D4" w:rsidP="007A583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7DFBA301" w14:textId="77777777" w:rsidR="007535D4" w:rsidRPr="00D71476" w:rsidRDefault="007535D4" w:rsidP="007A583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39A949DC" w14:textId="77777777" w:rsidR="007535D4" w:rsidRPr="00D71476" w:rsidRDefault="007535D4" w:rsidP="007A583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2E83575D" w14:textId="77777777" w:rsidR="007535D4" w:rsidRPr="00D71476" w:rsidRDefault="007535D4" w:rsidP="007A583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7FBB4779" w14:textId="77777777" w:rsidR="007535D4" w:rsidRPr="00D71476" w:rsidRDefault="007535D4" w:rsidP="007A583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EB1F21B" w14:textId="77777777" w:rsidR="007535D4" w:rsidRPr="00D71476"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1BA1C71C" w14:textId="77777777" w:rsidR="007535D4" w:rsidRPr="00D71476" w:rsidRDefault="007535D4" w:rsidP="007A5838">
            <w:pPr>
              <w:jc w:val="center"/>
              <w:rPr>
                <w:sz w:val="20"/>
                <w:szCs w:val="20"/>
              </w:rPr>
            </w:pPr>
          </w:p>
        </w:tc>
      </w:tr>
      <w:tr w:rsidR="007535D4" w:rsidRPr="00D71476" w14:paraId="662C3A88" w14:textId="77777777" w:rsidTr="007A5838">
        <w:trPr>
          <w:trHeight w:val="320"/>
          <w:jc w:val="center"/>
        </w:trPr>
        <w:tc>
          <w:tcPr>
            <w:tcW w:w="1300" w:type="dxa"/>
            <w:tcBorders>
              <w:top w:val="nil"/>
              <w:left w:val="nil"/>
              <w:right w:val="nil"/>
            </w:tcBorders>
            <w:shd w:val="clear" w:color="auto" w:fill="auto"/>
            <w:noWrap/>
            <w:vAlign w:val="center"/>
            <w:hideMark/>
          </w:tcPr>
          <w:p w14:paraId="0DACFCAD" w14:textId="77777777" w:rsidR="007535D4" w:rsidRPr="00D71476" w:rsidRDefault="007535D4" w:rsidP="007A583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406642BA" w14:textId="77777777" w:rsidR="007535D4" w:rsidRPr="00D71476" w:rsidRDefault="007535D4" w:rsidP="007A583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E1AB728" w14:textId="77777777" w:rsidR="007535D4" w:rsidRPr="00D71476" w:rsidRDefault="007535D4" w:rsidP="007A583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1F14E59" w14:textId="77777777" w:rsidR="007535D4" w:rsidRPr="00D71476" w:rsidRDefault="007535D4" w:rsidP="007A583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31579DDA" w14:textId="77777777" w:rsidR="007535D4" w:rsidRPr="00D71476" w:rsidRDefault="007535D4" w:rsidP="007A583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094F6ECB" w14:textId="77777777" w:rsidR="007535D4" w:rsidRPr="00D71476" w:rsidRDefault="007535D4" w:rsidP="007A5838">
            <w:pPr>
              <w:jc w:val="center"/>
              <w:rPr>
                <w:color w:val="222222"/>
                <w:sz w:val="20"/>
                <w:szCs w:val="20"/>
              </w:rPr>
            </w:pPr>
          </w:p>
        </w:tc>
        <w:tc>
          <w:tcPr>
            <w:tcW w:w="270" w:type="dxa"/>
            <w:tcBorders>
              <w:top w:val="nil"/>
              <w:left w:val="nil"/>
              <w:right w:val="nil"/>
            </w:tcBorders>
            <w:shd w:val="clear" w:color="auto" w:fill="auto"/>
            <w:noWrap/>
            <w:vAlign w:val="center"/>
            <w:hideMark/>
          </w:tcPr>
          <w:p w14:paraId="475A16DF" w14:textId="77777777" w:rsidR="007535D4" w:rsidRPr="00D71476" w:rsidRDefault="007535D4" w:rsidP="007A5838">
            <w:pPr>
              <w:jc w:val="center"/>
              <w:rPr>
                <w:color w:val="222222"/>
                <w:sz w:val="20"/>
                <w:szCs w:val="20"/>
              </w:rPr>
            </w:pPr>
            <w:r w:rsidRPr="00D71476">
              <w:rPr>
                <w:color w:val="222222"/>
                <w:sz w:val="20"/>
                <w:szCs w:val="20"/>
              </w:rPr>
              <w:t>4</w:t>
            </w:r>
          </w:p>
        </w:tc>
      </w:tr>
      <w:tr w:rsidR="007535D4" w:rsidRPr="00D71476" w14:paraId="1BCB1BF8" w14:textId="77777777" w:rsidTr="007A5838">
        <w:trPr>
          <w:trHeight w:val="320"/>
          <w:jc w:val="center"/>
        </w:trPr>
        <w:tc>
          <w:tcPr>
            <w:tcW w:w="1300" w:type="dxa"/>
            <w:tcBorders>
              <w:top w:val="nil"/>
              <w:left w:val="nil"/>
              <w:bottom w:val="single" w:sz="4" w:space="0" w:color="auto"/>
              <w:right w:val="nil"/>
            </w:tcBorders>
            <w:shd w:val="clear" w:color="auto" w:fill="auto"/>
            <w:noWrap/>
            <w:vAlign w:val="center"/>
            <w:hideMark/>
          </w:tcPr>
          <w:p w14:paraId="49CE6539" w14:textId="77777777" w:rsidR="007535D4" w:rsidRPr="00D71476" w:rsidRDefault="007535D4" w:rsidP="007A583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0E0E122D" w14:textId="77777777" w:rsidR="007535D4" w:rsidRPr="00D71476" w:rsidRDefault="007535D4" w:rsidP="007A583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4CDC135A" w14:textId="77777777" w:rsidR="007535D4" w:rsidRPr="00D71476" w:rsidRDefault="007535D4" w:rsidP="007A583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1DF36B8" w14:textId="77777777" w:rsidR="007535D4" w:rsidRPr="00D71476" w:rsidRDefault="007535D4" w:rsidP="007A583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5B42EE35" w14:textId="77777777" w:rsidR="007535D4" w:rsidRPr="00D71476" w:rsidRDefault="007535D4" w:rsidP="007A583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31B95E64" w14:textId="77777777" w:rsidR="007535D4" w:rsidRPr="00D71476" w:rsidRDefault="007535D4" w:rsidP="007A583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2F66F4D3" w14:textId="77777777" w:rsidR="007535D4" w:rsidRPr="00D71476" w:rsidRDefault="007535D4" w:rsidP="007A5838">
            <w:pPr>
              <w:jc w:val="center"/>
              <w:rPr>
                <w:sz w:val="20"/>
                <w:szCs w:val="20"/>
              </w:rPr>
            </w:pPr>
          </w:p>
        </w:tc>
      </w:tr>
    </w:tbl>
    <w:p w14:paraId="59FCC059" w14:textId="77777777" w:rsidR="007535D4" w:rsidRDefault="007535D4" w:rsidP="007535D4">
      <w:pPr>
        <w:ind w:right="360"/>
        <w:rPr>
          <w:b/>
          <w:bCs/>
          <w:sz w:val="20"/>
          <w:szCs w:val="20"/>
        </w:rPr>
      </w:pPr>
    </w:p>
    <w:p w14:paraId="506C0C91" w14:textId="77777777" w:rsidR="007535D4" w:rsidRDefault="007535D4" w:rsidP="007535D4">
      <w:pPr>
        <w:ind w:right="360"/>
        <w:rPr>
          <w:b/>
          <w:bCs/>
          <w:sz w:val="20"/>
          <w:szCs w:val="20"/>
        </w:rPr>
      </w:pPr>
    </w:p>
    <w:p w14:paraId="5C2B08A4" w14:textId="77777777" w:rsidR="007535D4" w:rsidRPr="00D71476" w:rsidRDefault="007535D4" w:rsidP="007535D4">
      <w:pPr>
        <w:ind w:right="360"/>
        <w:rPr>
          <w:sz w:val="20"/>
          <w:szCs w:val="20"/>
        </w:rPr>
      </w:pPr>
      <w:r w:rsidRPr="00D71476">
        <w:rPr>
          <w:b/>
          <w:bCs/>
          <w:sz w:val="20"/>
          <w:szCs w:val="20"/>
        </w:rPr>
        <w:t xml:space="preserve">Table </w:t>
      </w:r>
      <w:r>
        <w:rPr>
          <w:b/>
          <w:bCs/>
          <w:sz w:val="20"/>
          <w:szCs w:val="20"/>
        </w:rPr>
        <w:t>4.</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Pr>
          <w:sz w:val="20"/>
          <w:szCs w:val="20"/>
        </w:rPr>
        <w:t>the 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w:t>
      </w:r>
      <w:r>
        <w:rPr>
          <w:sz w:val="20"/>
          <w:szCs w:val="20"/>
        </w:rPr>
        <w:t>Note that the percent of NOR immigrants is equal to (1 - % assigned) for the Cougar Trap in 2013 – 2020.</w:t>
      </w:r>
      <w:r w:rsidRPr="00D71476">
        <w:rPr>
          <w:sz w:val="20"/>
          <w:szCs w:val="20"/>
        </w:rPr>
        <w:t xml:space="preserve">  </w:t>
      </w:r>
    </w:p>
    <w:p w14:paraId="79F75FFB" w14:textId="77777777" w:rsidR="007535D4" w:rsidRDefault="007535D4" w:rsidP="007535D4">
      <w:pPr>
        <w:ind w:right="360"/>
        <w:rPr>
          <w:sz w:val="20"/>
          <w:szCs w:val="20"/>
        </w:rPr>
      </w:pPr>
      <w:r w:rsidRPr="00D71476">
        <w:rPr>
          <w:sz w:val="20"/>
          <w:szCs w:val="20"/>
        </w:rPr>
        <w:t xml:space="preserve">* Note that </w:t>
      </w:r>
      <w:r>
        <w:rPr>
          <w:sz w:val="20"/>
          <w:szCs w:val="20"/>
        </w:rPr>
        <w:t xml:space="preserve">for potential offspring that returned in </w:t>
      </w:r>
      <w:r w:rsidRPr="00D71476">
        <w:rPr>
          <w:sz w:val="20"/>
          <w:szCs w:val="20"/>
        </w:rPr>
        <w:t xml:space="preserve">2010 – 2012, not all </w:t>
      </w:r>
      <w:r>
        <w:rPr>
          <w:sz w:val="20"/>
          <w:szCs w:val="20"/>
        </w:rPr>
        <w:t>candidate parents are included in the g</w:t>
      </w:r>
      <w:r w:rsidRPr="00D71476">
        <w:rPr>
          <w:sz w:val="20"/>
          <w:szCs w:val="20"/>
        </w:rPr>
        <w:t xml:space="preserve">enetic parentage analysis. </w:t>
      </w:r>
    </w:p>
    <w:p w14:paraId="222A094F" w14:textId="77777777" w:rsidR="007535D4" w:rsidRPr="00CF047D" w:rsidRDefault="007535D4" w:rsidP="007535D4">
      <w:pPr>
        <w:ind w:right="360"/>
        <w:rPr>
          <w:sz w:val="20"/>
          <w:szCs w:val="20"/>
        </w:rPr>
      </w:pPr>
    </w:p>
    <w:tbl>
      <w:tblPr>
        <w:tblW w:w="7602" w:type="dxa"/>
        <w:tblLook w:val="04A0" w:firstRow="1" w:lastRow="0" w:firstColumn="1" w:lastColumn="0" w:noHBand="0" w:noVBand="1"/>
      </w:tblPr>
      <w:tblGrid>
        <w:gridCol w:w="807"/>
        <w:gridCol w:w="903"/>
        <w:gridCol w:w="902"/>
        <w:gridCol w:w="1117"/>
        <w:gridCol w:w="402"/>
        <w:gridCol w:w="894"/>
        <w:gridCol w:w="11"/>
        <w:gridCol w:w="1376"/>
        <w:gridCol w:w="1190"/>
      </w:tblGrid>
      <w:tr w:rsidR="007535D4" w:rsidRPr="00D71476" w14:paraId="0006FCD9" w14:textId="77777777" w:rsidTr="007A5838">
        <w:trPr>
          <w:trHeight w:val="320"/>
        </w:trPr>
        <w:tc>
          <w:tcPr>
            <w:tcW w:w="807" w:type="dxa"/>
            <w:tcBorders>
              <w:top w:val="single" w:sz="4" w:space="0" w:color="auto"/>
              <w:left w:val="nil"/>
              <w:bottom w:val="single" w:sz="4" w:space="0" w:color="auto"/>
              <w:right w:val="nil"/>
            </w:tcBorders>
            <w:shd w:val="clear" w:color="auto" w:fill="auto"/>
            <w:noWrap/>
            <w:vAlign w:val="center"/>
          </w:tcPr>
          <w:p w14:paraId="41B3EF8B" w14:textId="77777777" w:rsidR="007535D4" w:rsidRPr="00D71476" w:rsidRDefault="007535D4" w:rsidP="007A5838">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2EF98B27" w14:textId="77777777" w:rsidR="007535D4" w:rsidRPr="00D71476" w:rsidRDefault="007535D4" w:rsidP="007A5838">
            <w:pPr>
              <w:jc w:val="center"/>
              <w:rPr>
                <w:b/>
                <w:bCs/>
                <w:color w:val="000000"/>
                <w:sz w:val="20"/>
                <w:szCs w:val="20"/>
              </w:rPr>
            </w:pPr>
            <w:r w:rsidRPr="00D71476">
              <w:rPr>
                <w:b/>
                <w:bCs/>
                <w:color w:val="000000"/>
                <w:sz w:val="20"/>
                <w:szCs w:val="20"/>
              </w:rPr>
              <w:t>Overall</w:t>
            </w:r>
          </w:p>
        </w:tc>
        <w:tc>
          <w:tcPr>
            <w:tcW w:w="402" w:type="dxa"/>
            <w:tcBorders>
              <w:top w:val="single" w:sz="4" w:space="0" w:color="auto"/>
              <w:left w:val="nil"/>
              <w:right w:val="nil"/>
            </w:tcBorders>
          </w:tcPr>
          <w:p w14:paraId="365C20F9" w14:textId="77777777" w:rsidR="007535D4" w:rsidRPr="00D71476" w:rsidRDefault="007535D4" w:rsidP="007A5838">
            <w:pPr>
              <w:jc w:val="center"/>
              <w:rPr>
                <w:b/>
                <w:bCs/>
                <w:color w:val="000000"/>
                <w:sz w:val="20"/>
                <w:szCs w:val="20"/>
              </w:rPr>
            </w:pPr>
            <w:r w:rsidRPr="00D71476">
              <w:rPr>
                <w:b/>
                <w:bCs/>
                <w:color w:val="000000"/>
                <w:sz w:val="20"/>
                <w:szCs w:val="20"/>
              </w:rPr>
              <w:t xml:space="preserve"> </w:t>
            </w:r>
          </w:p>
        </w:tc>
        <w:tc>
          <w:tcPr>
            <w:tcW w:w="3471" w:type="dxa"/>
            <w:gridSpan w:val="4"/>
            <w:tcBorders>
              <w:top w:val="single" w:sz="4" w:space="0" w:color="auto"/>
              <w:left w:val="nil"/>
              <w:bottom w:val="single" w:sz="4" w:space="0" w:color="auto"/>
              <w:right w:val="nil"/>
            </w:tcBorders>
            <w:vAlign w:val="center"/>
          </w:tcPr>
          <w:p w14:paraId="0769C714" w14:textId="77777777" w:rsidR="007535D4" w:rsidRPr="00D71476" w:rsidRDefault="007535D4" w:rsidP="007A5838">
            <w:pPr>
              <w:jc w:val="center"/>
              <w:rPr>
                <w:b/>
                <w:bCs/>
                <w:color w:val="000000"/>
                <w:sz w:val="20"/>
                <w:szCs w:val="20"/>
              </w:rPr>
            </w:pPr>
            <w:r>
              <w:rPr>
                <w:b/>
                <w:bCs/>
                <w:color w:val="000000"/>
                <w:sz w:val="20"/>
                <w:szCs w:val="20"/>
              </w:rPr>
              <w:t>Cougar Trap</w:t>
            </w:r>
          </w:p>
        </w:tc>
      </w:tr>
      <w:tr w:rsidR="007535D4" w:rsidRPr="00D71476" w14:paraId="2E4E10DC" w14:textId="77777777" w:rsidTr="007A5838">
        <w:trPr>
          <w:trHeight w:val="320"/>
        </w:trPr>
        <w:tc>
          <w:tcPr>
            <w:tcW w:w="807" w:type="dxa"/>
            <w:tcBorders>
              <w:left w:val="nil"/>
              <w:bottom w:val="single" w:sz="4" w:space="0" w:color="auto"/>
              <w:right w:val="nil"/>
            </w:tcBorders>
            <w:shd w:val="clear" w:color="auto" w:fill="auto"/>
            <w:noWrap/>
            <w:vAlign w:val="center"/>
            <w:hideMark/>
          </w:tcPr>
          <w:p w14:paraId="271EB540" w14:textId="77777777" w:rsidR="007535D4" w:rsidRPr="00D71476" w:rsidRDefault="007535D4" w:rsidP="007A5838">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601C165E" w14:textId="77777777" w:rsidR="007535D4" w:rsidRPr="00D71476" w:rsidRDefault="007535D4" w:rsidP="007A5838">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3092EB84" w14:textId="77777777" w:rsidR="007535D4" w:rsidRPr="00D71476" w:rsidRDefault="007535D4" w:rsidP="007A5838">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0F61F8DA" w14:textId="77777777" w:rsidR="007535D4" w:rsidRPr="00D71476" w:rsidRDefault="007535D4" w:rsidP="007A5838">
            <w:pPr>
              <w:jc w:val="center"/>
              <w:rPr>
                <w:b/>
                <w:bCs/>
                <w:color w:val="000000"/>
                <w:sz w:val="20"/>
                <w:szCs w:val="20"/>
              </w:rPr>
            </w:pPr>
            <w:r w:rsidRPr="00D71476">
              <w:rPr>
                <w:b/>
                <w:bCs/>
                <w:color w:val="000000"/>
                <w:sz w:val="20"/>
                <w:szCs w:val="20"/>
              </w:rPr>
              <w:t>% Assigned</w:t>
            </w:r>
          </w:p>
        </w:tc>
        <w:tc>
          <w:tcPr>
            <w:tcW w:w="402" w:type="dxa"/>
            <w:tcBorders>
              <w:left w:val="nil"/>
              <w:bottom w:val="single" w:sz="4" w:space="0" w:color="auto"/>
              <w:right w:val="nil"/>
            </w:tcBorders>
          </w:tcPr>
          <w:p w14:paraId="3C948B21" w14:textId="77777777" w:rsidR="007535D4" w:rsidRPr="00D71476" w:rsidRDefault="007535D4" w:rsidP="007A5838">
            <w:pPr>
              <w:jc w:val="center"/>
              <w:rPr>
                <w:b/>
                <w:bCs/>
                <w:i/>
                <w:iCs/>
                <w:color w:val="000000"/>
                <w:sz w:val="20"/>
                <w:szCs w:val="20"/>
              </w:rPr>
            </w:pPr>
          </w:p>
        </w:tc>
        <w:tc>
          <w:tcPr>
            <w:tcW w:w="905" w:type="dxa"/>
            <w:gridSpan w:val="2"/>
            <w:tcBorders>
              <w:left w:val="nil"/>
              <w:bottom w:val="single" w:sz="4" w:space="0" w:color="auto"/>
              <w:right w:val="nil"/>
            </w:tcBorders>
            <w:vAlign w:val="center"/>
          </w:tcPr>
          <w:p w14:paraId="29AA32DA" w14:textId="77777777" w:rsidR="007535D4" w:rsidRPr="00D71476" w:rsidRDefault="007535D4" w:rsidP="007A5838">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016DA213" w14:textId="77777777" w:rsidR="007535D4" w:rsidRPr="00D71476" w:rsidRDefault="007535D4" w:rsidP="007A5838">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65EF7450" w14:textId="77777777" w:rsidR="007535D4" w:rsidRPr="00D71476" w:rsidRDefault="007535D4" w:rsidP="007A5838">
            <w:pPr>
              <w:jc w:val="center"/>
              <w:rPr>
                <w:b/>
                <w:bCs/>
                <w:color w:val="000000"/>
                <w:sz w:val="20"/>
                <w:szCs w:val="20"/>
              </w:rPr>
            </w:pPr>
            <w:r w:rsidRPr="00D71476">
              <w:rPr>
                <w:b/>
                <w:bCs/>
                <w:color w:val="000000"/>
                <w:sz w:val="20"/>
                <w:szCs w:val="20"/>
              </w:rPr>
              <w:t xml:space="preserve">% Assigned </w:t>
            </w:r>
          </w:p>
        </w:tc>
      </w:tr>
      <w:tr w:rsidR="007535D4" w:rsidRPr="00D71476" w14:paraId="1F81AD80" w14:textId="77777777" w:rsidTr="007A5838">
        <w:trPr>
          <w:trHeight w:val="320"/>
        </w:trPr>
        <w:tc>
          <w:tcPr>
            <w:tcW w:w="807" w:type="dxa"/>
            <w:tcBorders>
              <w:top w:val="single" w:sz="4" w:space="0" w:color="auto"/>
              <w:left w:val="nil"/>
              <w:bottom w:val="nil"/>
              <w:right w:val="nil"/>
            </w:tcBorders>
            <w:shd w:val="clear" w:color="auto" w:fill="auto"/>
            <w:noWrap/>
            <w:vAlign w:val="center"/>
            <w:hideMark/>
          </w:tcPr>
          <w:p w14:paraId="03E9872A" w14:textId="77777777" w:rsidR="007535D4" w:rsidRPr="00D71476" w:rsidRDefault="007535D4" w:rsidP="007A5838">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30F3156C" w14:textId="77777777" w:rsidR="007535D4" w:rsidRPr="00D71476" w:rsidRDefault="007535D4" w:rsidP="007A5838">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7889AECA" w14:textId="77777777" w:rsidR="007535D4" w:rsidRPr="00D71476" w:rsidRDefault="007535D4" w:rsidP="007A5838">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503846D" w14:textId="77777777" w:rsidR="007535D4" w:rsidRPr="00D71476" w:rsidRDefault="007535D4" w:rsidP="007A5838">
            <w:pPr>
              <w:jc w:val="center"/>
              <w:rPr>
                <w:color w:val="000000"/>
                <w:sz w:val="20"/>
                <w:szCs w:val="20"/>
              </w:rPr>
            </w:pPr>
            <w:r w:rsidRPr="00D71476">
              <w:rPr>
                <w:color w:val="000000"/>
                <w:sz w:val="20"/>
                <w:szCs w:val="20"/>
              </w:rPr>
              <w:t>6%</w:t>
            </w:r>
          </w:p>
        </w:tc>
        <w:tc>
          <w:tcPr>
            <w:tcW w:w="402" w:type="dxa"/>
            <w:tcBorders>
              <w:top w:val="single" w:sz="4" w:space="0" w:color="auto"/>
              <w:left w:val="nil"/>
              <w:bottom w:val="nil"/>
              <w:right w:val="nil"/>
            </w:tcBorders>
            <w:vAlign w:val="bottom"/>
          </w:tcPr>
          <w:p w14:paraId="02FC2BFC" w14:textId="77777777" w:rsidR="007535D4" w:rsidRPr="00D71476" w:rsidRDefault="007535D4" w:rsidP="007A5838">
            <w:pPr>
              <w:jc w:val="center"/>
              <w:rPr>
                <w:color w:val="000000"/>
                <w:sz w:val="20"/>
                <w:szCs w:val="20"/>
              </w:rPr>
            </w:pPr>
          </w:p>
        </w:tc>
        <w:tc>
          <w:tcPr>
            <w:tcW w:w="894" w:type="dxa"/>
            <w:tcBorders>
              <w:top w:val="single" w:sz="4" w:space="0" w:color="auto"/>
              <w:left w:val="nil"/>
              <w:bottom w:val="nil"/>
              <w:right w:val="nil"/>
            </w:tcBorders>
            <w:vAlign w:val="center"/>
          </w:tcPr>
          <w:p w14:paraId="1F30029E" w14:textId="77777777" w:rsidR="007535D4" w:rsidRPr="00D71476" w:rsidRDefault="007535D4" w:rsidP="007A5838">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0FE1375A" w14:textId="77777777" w:rsidR="007535D4" w:rsidRPr="00D71476" w:rsidRDefault="007535D4" w:rsidP="007A5838">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4E153AE8" w14:textId="77777777" w:rsidR="007535D4" w:rsidRPr="00D71476" w:rsidRDefault="007535D4" w:rsidP="007A5838">
            <w:pPr>
              <w:jc w:val="center"/>
              <w:rPr>
                <w:color w:val="000000"/>
                <w:sz w:val="20"/>
                <w:szCs w:val="20"/>
              </w:rPr>
            </w:pPr>
            <w:r w:rsidRPr="00D71476">
              <w:rPr>
                <w:color w:val="000000"/>
                <w:sz w:val="20"/>
                <w:szCs w:val="20"/>
              </w:rPr>
              <w:t>6%</w:t>
            </w:r>
          </w:p>
        </w:tc>
      </w:tr>
      <w:tr w:rsidR="007535D4" w:rsidRPr="00D71476" w14:paraId="161B7AD4" w14:textId="77777777" w:rsidTr="007A5838">
        <w:trPr>
          <w:trHeight w:val="320"/>
        </w:trPr>
        <w:tc>
          <w:tcPr>
            <w:tcW w:w="807" w:type="dxa"/>
            <w:tcBorders>
              <w:top w:val="nil"/>
              <w:left w:val="nil"/>
              <w:bottom w:val="nil"/>
              <w:right w:val="nil"/>
            </w:tcBorders>
            <w:shd w:val="clear" w:color="auto" w:fill="auto"/>
            <w:noWrap/>
            <w:vAlign w:val="center"/>
            <w:hideMark/>
          </w:tcPr>
          <w:p w14:paraId="4CE9CB76" w14:textId="77777777" w:rsidR="007535D4" w:rsidRPr="00D71476" w:rsidRDefault="007535D4" w:rsidP="007A5838">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02F3E0A" w14:textId="77777777" w:rsidR="007535D4" w:rsidRPr="00D71476" w:rsidRDefault="007535D4" w:rsidP="007A5838">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6F6BED1B" w14:textId="77777777" w:rsidR="007535D4" w:rsidRPr="00D71476" w:rsidRDefault="007535D4" w:rsidP="007A5838">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1A741F18" w14:textId="77777777" w:rsidR="007535D4" w:rsidRPr="00D71476" w:rsidRDefault="007535D4" w:rsidP="007A5838">
            <w:pPr>
              <w:jc w:val="center"/>
              <w:rPr>
                <w:color w:val="000000"/>
                <w:sz w:val="20"/>
                <w:szCs w:val="20"/>
              </w:rPr>
            </w:pPr>
            <w:r w:rsidRPr="00D71476">
              <w:rPr>
                <w:color w:val="000000"/>
                <w:sz w:val="20"/>
                <w:szCs w:val="20"/>
              </w:rPr>
              <w:t>35%</w:t>
            </w:r>
          </w:p>
        </w:tc>
        <w:tc>
          <w:tcPr>
            <w:tcW w:w="402" w:type="dxa"/>
            <w:tcBorders>
              <w:top w:val="nil"/>
              <w:left w:val="nil"/>
              <w:bottom w:val="nil"/>
              <w:right w:val="nil"/>
            </w:tcBorders>
            <w:vAlign w:val="bottom"/>
          </w:tcPr>
          <w:p w14:paraId="73D99FFA" w14:textId="77777777" w:rsidR="007535D4" w:rsidRPr="00D71476" w:rsidRDefault="007535D4" w:rsidP="007A5838">
            <w:pPr>
              <w:jc w:val="center"/>
              <w:rPr>
                <w:color w:val="000000"/>
                <w:sz w:val="20"/>
                <w:szCs w:val="20"/>
              </w:rPr>
            </w:pPr>
          </w:p>
        </w:tc>
        <w:tc>
          <w:tcPr>
            <w:tcW w:w="894" w:type="dxa"/>
            <w:tcBorders>
              <w:top w:val="nil"/>
              <w:left w:val="nil"/>
              <w:bottom w:val="nil"/>
              <w:right w:val="nil"/>
            </w:tcBorders>
            <w:vAlign w:val="center"/>
          </w:tcPr>
          <w:p w14:paraId="7EDB25DD" w14:textId="77777777" w:rsidR="007535D4" w:rsidRPr="00D71476" w:rsidRDefault="007535D4" w:rsidP="007A5838">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38488CCA" w14:textId="77777777" w:rsidR="007535D4" w:rsidRPr="00D71476" w:rsidRDefault="007535D4" w:rsidP="007A5838">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524E04D0" w14:textId="77777777" w:rsidR="007535D4" w:rsidRPr="00D71476" w:rsidRDefault="007535D4" w:rsidP="007A5838">
            <w:pPr>
              <w:jc w:val="center"/>
              <w:rPr>
                <w:color w:val="000000"/>
                <w:sz w:val="20"/>
                <w:szCs w:val="20"/>
              </w:rPr>
            </w:pPr>
            <w:r w:rsidRPr="00D71476">
              <w:rPr>
                <w:color w:val="000000"/>
                <w:sz w:val="20"/>
                <w:szCs w:val="20"/>
              </w:rPr>
              <w:t>39%</w:t>
            </w:r>
          </w:p>
        </w:tc>
      </w:tr>
      <w:tr w:rsidR="007535D4" w:rsidRPr="00D71476" w14:paraId="269DD0E0" w14:textId="77777777" w:rsidTr="007A5838">
        <w:trPr>
          <w:trHeight w:val="320"/>
        </w:trPr>
        <w:tc>
          <w:tcPr>
            <w:tcW w:w="807" w:type="dxa"/>
            <w:tcBorders>
              <w:top w:val="nil"/>
              <w:left w:val="nil"/>
              <w:bottom w:val="nil"/>
              <w:right w:val="nil"/>
            </w:tcBorders>
            <w:shd w:val="clear" w:color="auto" w:fill="auto"/>
            <w:noWrap/>
            <w:vAlign w:val="center"/>
            <w:hideMark/>
          </w:tcPr>
          <w:p w14:paraId="3743D3A2" w14:textId="77777777" w:rsidR="007535D4" w:rsidRPr="00D71476" w:rsidRDefault="007535D4" w:rsidP="007A5838">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01AC5AB" w14:textId="77777777" w:rsidR="007535D4" w:rsidRPr="00D71476" w:rsidRDefault="007535D4" w:rsidP="007A5838">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5E1E0677" w14:textId="77777777" w:rsidR="007535D4" w:rsidRPr="00D71476" w:rsidRDefault="007535D4" w:rsidP="007A5838">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40EAD8CD" w14:textId="77777777" w:rsidR="007535D4" w:rsidRPr="00D71476" w:rsidRDefault="007535D4" w:rsidP="007A5838">
            <w:pPr>
              <w:jc w:val="center"/>
              <w:rPr>
                <w:color w:val="000000"/>
                <w:sz w:val="20"/>
                <w:szCs w:val="20"/>
              </w:rPr>
            </w:pPr>
            <w:r w:rsidRPr="00D71476">
              <w:rPr>
                <w:color w:val="000000"/>
                <w:sz w:val="20"/>
                <w:szCs w:val="20"/>
              </w:rPr>
              <w:t>64%</w:t>
            </w:r>
          </w:p>
        </w:tc>
        <w:tc>
          <w:tcPr>
            <w:tcW w:w="402" w:type="dxa"/>
            <w:tcBorders>
              <w:top w:val="nil"/>
              <w:left w:val="nil"/>
              <w:bottom w:val="nil"/>
              <w:right w:val="nil"/>
            </w:tcBorders>
            <w:vAlign w:val="bottom"/>
          </w:tcPr>
          <w:p w14:paraId="0C8BF496" w14:textId="77777777" w:rsidR="007535D4" w:rsidRPr="00D71476" w:rsidRDefault="007535D4" w:rsidP="007A5838">
            <w:pPr>
              <w:jc w:val="center"/>
              <w:rPr>
                <w:color w:val="000000"/>
                <w:sz w:val="20"/>
                <w:szCs w:val="20"/>
              </w:rPr>
            </w:pPr>
          </w:p>
        </w:tc>
        <w:tc>
          <w:tcPr>
            <w:tcW w:w="894" w:type="dxa"/>
            <w:tcBorders>
              <w:top w:val="nil"/>
              <w:left w:val="nil"/>
              <w:bottom w:val="nil"/>
              <w:right w:val="nil"/>
            </w:tcBorders>
            <w:vAlign w:val="center"/>
          </w:tcPr>
          <w:p w14:paraId="7032D63C" w14:textId="77777777" w:rsidR="007535D4" w:rsidRPr="00D71476" w:rsidRDefault="007535D4" w:rsidP="007A5838">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6951C164" w14:textId="77777777" w:rsidR="007535D4" w:rsidRPr="00D71476" w:rsidRDefault="007535D4" w:rsidP="007A5838">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00751471" w14:textId="77777777" w:rsidR="007535D4" w:rsidRPr="00D71476" w:rsidRDefault="007535D4" w:rsidP="007A5838">
            <w:pPr>
              <w:jc w:val="center"/>
              <w:rPr>
                <w:color w:val="000000"/>
                <w:sz w:val="20"/>
                <w:szCs w:val="20"/>
              </w:rPr>
            </w:pPr>
            <w:r w:rsidRPr="00D71476">
              <w:rPr>
                <w:color w:val="000000"/>
                <w:sz w:val="20"/>
                <w:szCs w:val="20"/>
              </w:rPr>
              <w:t>65%</w:t>
            </w:r>
          </w:p>
        </w:tc>
      </w:tr>
      <w:tr w:rsidR="007535D4" w:rsidRPr="00D71476" w14:paraId="111C885A" w14:textId="77777777" w:rsidTr="007A5838">
        <w:trPr>
          <w:trHeight w:val="320"/>
        </w:trPr>
        <w:tc>
          <w:tcPr>
            <w:tcW w:w="807" w:type="dxa"/>
            <w:tcBorders>
              <w:top w:val="nil"/>
              <w:left w:val="nil"/>
              <w:bottom w:val="nil"/>
              <w:right w:val="nil"/>
            </w:tcBorders>
            <w:shd w:val="clear" w:color="auto" w:fill="auto"/>
            <w:noWrap/>
            <w:vAlign w:val="center"/>
            <w:hideMark/>
          </w:tcPr>
          <w:p w14:paraId="0F62E018" w14:textId="77777777" w:rsidR="007535D4" w:rsidRPr="00D71476" w:rsidRDefault="007535D4" w:rsidP="007A5838">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5F3BB8F8" w14:textId="77777777" w:rsidR="007535D4" w:rsidRPr="00D71476" w:rsidRDefault="007535D4" w:rsidP="007A5838">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1133E5CA" w14:textId="77777777" w:rsidR="007535D4" w:rsidRPr="00D71476" w:rsidRDefault="007535D4" w:rsidP="007A5838">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F033088" w14:textId="77777777" w:rsidR="007535D4" w:rsidRPr="00D71476" w:rsidRDefault="007535D4" w:rsidP="007A5838">
            <w:pPr>
              <w:jc w:val="center"/>
              <w:rPr>
                <w:color w:val="000000"/>
                <w:sz w:val="20"/>
                <w:szCs w:val="20"/>
              </w:rPr>
            </w:pPr>
            <w:r w:rsidRPr="00D71476">
              <w:rPr>
                <w:color w:val="000000"/>
                <w:sz w:val="20"/>
                <w:szCs w:val="20"/>
              </w:rPr>
              <w:t>67%</w:t>
            </w:r>
          </w:p>
        </w:tc>
        <w:tc>
          <w:tcPr>
            <w:tcW w:w="402" w:type="dxa"/>
            <w:tcBorders>
              <w:top w:val="nil"/>
              <w:left w:val="nil"/>
              <w:bottom w:val="nil"/>
              <w:right w:val="nil"/>
            </w:tcBorders>
            <w:vAlign w:val="bottom"/>
          </w:tcPr>
          <w:p w14:paraId="08698316" w14:textId="77777777" w:rsidR="007535D4" w:rsidRPr="00D71476" w:rsidRDefault="007535D4" w:rsidP="007A5838">
            <w:pPr>
              <w:jc w:val="center"/>
              <w:rPr>
                <w:color w:val="000000"/>
                <w:sz w:val="20"/>
                <w:szCs w:val="20"/>
              </w:rPr>
            </w:pPr>
          </w:p>
        </w:tc>
        <w:tc>
          <w:tcPr>
            <w:tcW w:w="894" w:type="dxa"/>
            <w:tcBorders>
              <w:top w:val="nil"/>
              <w:left w:val="nil"/>
              <w:bottom w:val="nil"/>
              <w:right w:val="nil"/>
            </w:tcBorders>
            <w:vAlign w:val="center"/>
          </w:tcPr>
          <w:p w14:paraId="52D6A6E0" w14:textId="77777777" w:rsidR="007535D4" w:rsidRPr="00D71476" w:rsidRDefault="007535D4" w:rsidP="007A5838">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0FCCCEF2" w14:textId="77777777" w:rsidR="007535D4" w:rsidRPr="00D71476" w:rsidRDefault="007535D4" w:rsidP="007A5838">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3F2BDF26" w14:textId="77777777" w:rsidR="007535D4" w:rsidRPr="00D71476" w:rsidRDefault="007535D4" w:rsidP="007A5838">
            <w:pPr>
              <w:jc w:val="center"/>
              <w:rPr>
                <w:color w:val="000000"/>
                <w:sz w:val="20"/>
                <w:szCs w:val="20"/>
              </w:rPr>
            </w:pPr>
            <w:r w:rsidRPr="00D71476">
              <w:rPr>
                <w:color w:val="000000"/>
                <w:sz w:val="20"/>
                <w:szCs w:val="20"/>
              </w:rPr>
              <w:t>69%</w:t>
            </w:r>
          </w:p>
        </w:tc>
      </w:tr>
      <w:tr w:rsidR="007535D4" w:rsidRPr="00D71476" w14:paraId="1379DB50" w14:textId="77777777" w:rsidTr="007A5838">
        <w:trPr>
          <w:trHeight w:val="320"/>
        </w:trPr>
        <w:tc>
          <w:tcPr>
            <w:tcW w:w="807" w:type="dxa"/>
            <w:tcBorders>
              <w:top w:val="nil"/>
              <w:left w:val="nil"/>
              <w:bottom w:val="nil"/>
              <w:right w:val="nil"/>
            </w:tcBorders>
            <w:shd w:val="clear" w:color="auto" w:fill="auto"/>
            <w:noWrap/>
            <w:vAlign w:val="center"/>
            <w:hideMark/>
          </w:tcPr>
          <w:p w14:paraId="0EA7AC7B" w14:textId="77777777" w:rsidR="007535D4" w:rsidRPr="00D71476" w:rsidRDefault="007535D4" w:rsidP="007A5838">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51909E9C" w14:textId="77777777" w:rsidR="007535D4" w:rsidRPr="00D71476" w:rsidRDefault="007535D4" w:rsidP="007A5838">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4219BCB" w14:textId="77777777" w:rsidR="007535D4" w:rsidRPr="00D71476" w:rsidRDefault="007535D4" w:rsidP="007A5838">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627B6A" w14:textId="77777777" w:rsidR="007535D4" w:rsidRPr="00D71476" w:rsidRDefault="007535D4" w:rsidP="007A5838">
            <w:pPr>
              <w:jc w:val="center"/>
              <w:rPr>
                <w:color w:val="000000"/>
                <w:sz w:val="20"/>
                <w:szCs w:val="20"/>
              </w:rPr>
            </w:pPr>
            <w:r w:rsidRPr="00D71476">
              <w:rPr>
                <w:color w:val="000000"/>
                <w:sz w:val="20"/>
                <w:szCs w:val="20"/>
              </w:rPr>
              <w:t>54%</w:t>
            </w:r>
          </w:p>
        </w:tc>
        <w:tc>
          <w:tcPr>
            <w:tcW w:w="402" w:type="dxa"/>
            <w:tcBorders>
              <w:top w:val="nil"/>
              <w:left w:val="nil"/>
              <w:bottom w:val="nil"/>
              <w:right w:val="nil"/>
            </w:tcBorders>
            <w:vAlign w:val="bottom"/>
          </w:tcPr>
          <w:p w14:paraId="45253B9E" w14:textId="77777777" w:rsidR="007535D4" w:rsidRPr="00D71476" w:rsidRDefault="007535D4" w:rsidP="007A5838">
            <w:pPr>
              <w:jc w:val="center"/>
              <w:rPr>
                <w:color w:val="000000"/>
                <w:sz w:val="20"/>
                <w:szCs w:val="20"/>
              </w:rPr>
            </w:pPr>
          </w:p>
        </w:tc>
        <w:tc>
          <w:tcPr>
            <w:tcW w:w="894" w:type="dxa"/>
            <w:tcBorders>
              <w:top w:val="nil"/>
              <w:left w:val="nil"/>
              <w:bottom w:val="nil"/>
              <w:right w:val="nil"/>
            </w:tcBorders>
            <w:vAlign w:val="center"/>
          </w:tcPr>
          <w:p w14:paraId="406CF962" w14:textId="77777777" w:rsidR="007535D4" w:rsidRPr="00D71476" w:rsidRDefault="007535D4" w:rsidP="007A5838">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2FA80E67" w14:textId="77777777" w:rsidR="007535D4" w:rsidRPr="00D71476" w:rsidRDefault="007535D4" w:rsidP="007A5838">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5D3D4B2D" w14:textId="77777777" w:rsidR="007535D4" w:rsidRPr="00D71476" w:rsidRDefault="007535D4" w:rsidP="007A5838">
            <w:pPr>
              <w:jc w:val="center"/>
              <w:rPr>
                <w:color w:val="000000"/>
                <w:sz w:val="20"/>
                <w:szCs w:val="20"/>
              </w:rPr>
            </w:pPr>
            <w:r w:rsidRPr="00D71476">
              <w:rPr>
                <w:color w:val="000000"/>
                <w:sz w:val="20"/>
                <w:szCs w:val="20"/>
              </w:rPr>
              <w:t>61%</w:t>
            </w:r>
          </w:p>
        </w:tc>
      </w:tr>
      <w:tr w:rsidR="007535D4" w:rsidRPr="00D71476" w14:paraId="12F6258B" w14:textId="77777777" w:rsidTr="007A5838">
        <w:trPr>
          <w:trHeight w:val="320"/>
        </w:trPr>
        <w:tc>
          <w:tcPr>
            <w:tcW w:w="807" w:type="dxa"/>
            <w:tcBorders>
              <w:top w:val="nil"/>
              <w:left w:val="nil"/>
              <w:bottom w:val="nil"/>
              <w:right w:val="nil"/>
            </w:tcBorders>
            <w:shd w:val="clear" w:color="auto" w:fill="auto"/>
            <w:noWrap/>
            <w:vAlign w:val="center"/>
            <w:hideMark/>
          </w:tcPr>
          <w:p w14:paraId="44DF36FF" w14:textId="77777777" w:rsidR="007535D4" w:rsidRPr="00D71476" w:rsidRDefault="007535D4" w:rsidP="007A5838">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424DB18C" w14:textId="77777777" w:rsidR="007535D4" w:rsidRPr="00D71476" w:rsidRDefault="007535D4" w:rsidP="007A5838">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39A12AB1" w14:textId="77777777" w:rsidR="007535D4" w:rsidRPr="00D71476" w:rsidRDefault="007535D4" w:rsidP="007A5838">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76EF922D" w14:textId="77777777" w:rsidR="007535D4" w:rsidRPr="00D71476" w:rsidRDefault="007535D4" w:rsidP="007A5838">
            <w:pPr>
              <w:jc w:val="center"/>
              <w:rPr>
                <w:color w:val="000000"/>
                <w:sz w:val="20"/>
                <w:szCs w:val="20"/>
              </w:rPr>
            </w:pPr>
            <w:r w:rsidRPr="00D71476">
              <w:rPr>
                <w:color w:val="000000"/>
                <w:sz w:val="20"/>
                <w:szCs w:val="20"/>
              </w:rPr>
              <w:t>68%</w:t>
            </w:r>
          </w:p>
        </w:tc>
        <w:tc>
          <w:tcPr>
            <w:tcW w:w="402" w:type="dxa"/>
            <w:tcBorders>
              <w:top w:val="nil"/>
              <w:left w:val="nil"/>
              <w:bottom w:val="nil"/>
              <w:right w:val="nil"/>
            </w:tcBorders>
            <w:vAlign w:val="bottom"/>
          </w:tcPr>
          <w:p w14:paraId="5FC7CC4B" w14:textId="77777777" w:rsidR="007535D4" w:rsidRPr="00D71476" w:rsidRDefault="007535D4" w:rsidP="007A5838">
            <w:pPr>
              <w:jc w:val="center"/>
              <w:rPr>
                <w:color w:val="000000"/>
                <w:sz w:val="20"/>
                <w:szCs w:val="20"/>
              </w:rPr>
            </w:pPr>
          </w:p>
        </w:tc>
        <w:tc>
          <w:tcPr>
            <w:tcW w:w="894" w:type="dxa"/>
            <w:tcBorders>
              <w:top w:val="nil"/>
              <w:left w:val="nil"/>
              <w:bottom w:val="nil"/>
              <w:right w:val="nil"/>
            </w:tcBorders>
            <w:vAlign w:val="center"/>
          </w:tcPr>
          <w:p w14:paraId="0EF55482" w14:textId="77777777" w:rsidR="007535D4" w:rsidRPr="00D71476" w:rsidRDefault="007535D4" w:rsidP="007A5838">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4B7AAFB" w14:textId="77777777" w:rsidR="007535D4" w:rsidRPr="00D71476" w:rsidRDefault="007535D4" w:rsidP="007A5838">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5276262" w14:textId="77777777" w:rsidR="007535D4" w:rsidRPr="00D71476" w:rsidRDefault="007535D4" w:rsidP="007A5838">
            <w:pPr>
              <w:jc w:val="center"/>
              <w:rPr>
                <w:color w:val="000000"/>
                <w:sz w:val="20"/>
                <w:szCs w:val="20"/>
              </w:rPr>
            </w:pPr>
            <w:r w:rsidRPr="00D71476">
              <w:rPr>
                <w:color w:val="000000"/>
                <w:sz w:val="20"/>
                <w:szCs w:val="20"/>
              </w:rPr>
              <w:t>73%</w:t>
            </w:r>
          </w:p>
        </w:tc>
      </w:tr>
      <w:tr w:rsidR="007535D4" w:rsidRPr="00D71476" w14:paraId="44FE182A" w14:textId="77777777" w:rsidTr="007A5838">
        <w:trPr>
          <w:trHeight w:val="320"/>
        </w:trPr>
        <w:tc>
          <w:tcPr>
            <w:tcW w:w="807" w:type="dxa"/>
            <w:tcBorders>
              <w:top w:val="nil"/>
              <w:left w:val="nil"/>
              <w:bottom w:val="nil"/>
              <w:right w:val="nil"/>
            </w:tcBorders>
            <w:shd w:val="clear" w:color="auto" w:fill="auto"/>
            <w:noWrap/>
            <w:vAlign w:val="center"/>
            <w:hideMark/>
          </w:tcPr>
          <w:p w14:paraId="080AF41B" w14:textId="77777777" w:rsidR="007535D4" w:rsidRPr="00D71476" w:rsidRDefault="007535D4" w:rsidP="007A5838">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27436289" w14:textId="77777777" w:rsidR="007535D4" w:rsidRPr="00D71476" w:rsidRDefault="007535D4" w:rsidP="007A5838">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5F27FA7C" w14:textId="77777777" w:rsidR="007535D4" w:rsidRPr="00D71476" w:rsidRDefault="007535D4" w:rsidP="007A5838">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1BC14349" w14:textId="77777777" w:rsidR="007535D4" w:rsidRPr="00D71476" w:rsidRDefault="007535D4" w:rsidP="007A5838">
            <w:pPr>
              <w:jc w:val="center"/>
              <w:rPr>
                <w:color w:val="000000"/>
                <w:sz w:val="20"/>
                <w:szCs w:val="20"/>
              </w:rPr>
            </w:pPr>
            <w:r w:rsidRPr="00D71476">
              <w:rPr>
                <w:color w:val="000000"/>
                <w:sz w:val="20"/>
                <w:szCs w:val="20"/>
              </w:rPr>
              <w:t>69%</w:t>
            </w:r>
          </w:p>
        </w:tc>
        <w:tc>
          <w:tcPr>
            <w:tcW w:w="402" w:type="dxa"/>
            <w:tcBorders>
              <w:top w:val="nil"/>
              <w:left w:val="nil"/>
              <w:bottom w:val="nil"/>
              <w:right w:val="nil"/>
            </w:tcBorders>
            <w:vAlign w:val="bottom"/>
          </w:tcPr>
          <w:p w14:paraId="603F11FF" w14:textId="77777777" w:rsidR="007535D4" w:rsidRPr="00D71476" w:rsidRDefault="007535D4" w:rsidP="007A5838">
            <w:pPr>
              <w:jc w:val="center"/>
              <w:rPr>
                <w:color w:val="000000"/>
                <w:sz w:val="20"/>
                <w:szCs w:val="20"/>
              </w:rPr>
            </w:pPr>
          </w:p>
        </w:tc>
        <w:tc>
          <w:tcPr>
            <w:tcW w:w="894" w:type="dxa"/>
            <w:tcBorders>
              <w:top w:val="nil"/>
              <w:left w:val="nil"/>
              <w:bottom w:val="nil"/>
              <w:right w:val="nil"/>
            </w:tcBorders>
            <w:vAlign w:val="center"/>
          </w:tcPr>
          <w:p w14:paraId="6EA2529A" w14:textId="77777777" w:rsidR="007535D4" w:rsidRPr="00D71476" w:rsidRDefault="007535D4" w:rsidP="007A5838">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6447DE85" w14:textId="77777777" w:rsidR="007535D4" w:rsidRPr="00D71476" w:rsidRDefault="007535D4" w:rsidP="007A5838">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43088D5" w14:textId="77777777" w:rsidR="007535D4" w:rsidRPr="00D71476" w:rsidRDefault="007535D4" w:rsidP="007A5838">
            <w:pPr>
              <w:jc w:val="center"/>
              <w:rPr>
                <w:color w:val="000000"/>
                <w:sz w:val="20"/>
                <w:szCs w:val="20"/>
              </w:rPr>
            </w:pPr>
            <w:r w:rsidRPr="00D71476">
              <w:rPr>
                <w:color w:val="000000"/>
                <w:sz w:val="20"/>
                <w:szCs w:val="20"/>
              </w:rPr>
              <w:t>72%</w:t>
            </w:r>
          </w:p>
        </w:tc>
      </w:tr>
      <w:tr w:rsidR="007535D4" w:rsidRPr="00D71476" w14:paraId="0F371ABF" w14:textId="77777777" w:rsidTr="007A5838">
        <w:trPr>
          <w:trHeight w:val="320"/>
        </w:trPr>
        <w:tc>
          <w:tcPr>
            <w:tcW w:w="807" w:type="dxa"/>
            <w:tcBorders>
              <w:top w:val="nil"/>
              <w:left w:val="nil"/>
              <w:bottom w:val="nil"/>
              <w:right w:val="nil"/>
            </w:tcBorders>
            <w:shd w:val="clear" w:color="auto" w:fill="auto"/>
            <w:noWrap/>
            <w:vAlign w:val="center"/>
            <w:hideMark/>
          </w:tcPr>
          <w:p w14:paraId="62F1D35B" w14:textId="77777777" w:rsidR="007535D4" w:rsidRPr="00D71476" w:rsidRDefault="007535D4" w:rsidP="007A5838">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72462A90" w14:textId="77777777" w:rsidR="007535D4" w:rsidRPr="00D71476" w:rsidRDefault="007535D4" w:rsidP="007A5838">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08DBD4B8" w14:textId="77777777" w:rsidR="007535D4" w:rsidRPr="00D71476" w:rsidRDefault="007535D4" w:rsidP="007A5838">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747C5ACD" w14:textId="77777777" w:rsidR="007535D4" w:rsidRPr="00D71476" w:rsidRDefault="007535D4" w:rsidP="007A5838">
            <w:pPr>
              <w:jc w:val="center"/>
              <w:rPr>
                <w:color w:val="000000"/>
                <w:sz w:val="20"/>
                <w:szCs w:val="20"/>
              </w:rPr>
            </w:pPr>
            <w:r w:rsidRPr="00D71476">
              <w:rPr>
                <w:color w:val="000000"/>
                <w:sz w:val="20"/>
                <w:szCs w:val="20"/>
              </w:rPr>
              <w:t>69%</w:t>
            </w:r>
          </w:p>
        </w:tc>
        <w:tc>
          <w:tcPr>
            <w:tcW w:w="402" w:type="dxa"/>
            <w:tcBorders>
              <w:top w:val="nil"/>
              <w:left w:val="nil"/>
              <w:bottom w:val="nil"/>
              <w:right w:val="nil"/>
            </w:tcBorders>
            <w:vAlign w:val="bottom"/>
          </w:tcPr>
          <w:p w14:paraId="61B46102" w14:textId="77777777" w:rsidR="007535D4" w:rsidRPr="00D71476" w:rsidRDefault="007535D4" w:rsidP="007A5838">
            <w:pPr>
              <w:jc w:val="center"/>
              <w:rPr>
                <w:color w:val="000000"/>
                <w:sz w:val="20"/>
                <w:szCs w:val="20"/>
              </w:rPr>
            </w:pPr>
          </w:p>
        </w:tc>
        <w:tc>
          <w:tcPr>
            <w:tcW w:w="894" w:type="dxa"/>
            <w:tcBorders>
              <w:top w:val="nil"/>
              <w:left w:val="nil"/>
              <w:bottom w:val="nil"/>
              <w:right w:val="nil"/>
            </w:tcBorders>
            <w:vAlign w:val="center"/>
          </w:tcPr>
          <w:p w14:paraId="5FFA715A" w14:textId="77777777" w:rsidR="007535D4" w:rsidRPr="00D71476" w:rsidRDefault="007535D4" w:rsidP="007A5838">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25DB6B8E" w14:textId="77777777" w:rsidR="007535D4" w:rsidRPr="00D71476" w:rsidRDefault="007535D4" w:rsidP="007A5838">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6DB9E29A" w14:textId="77777777" w:rsidR="007535D4" w:rsidRPr="00D71476" w:rsidRDefault="007535D4" w:rsidP="007A5838">
            <w:pPr>
              <w:jc w:val="center"/>
              <w:rPr>
                <w:color w:val="000000"/>
                <w:sz w:val="20"/>
                <w:szCs w:val="20"/>
              </w:rPr>
            </w:pPr>
            <w:r w:rsidRPr="00D71476">
              <w:rPr>
                <w:color w:val="000000"/>
                <w:sz w:val="20"/>
                <w:szCs w:val="20"/>
              </w:rPr>
              <w:t>71%</w:t>
            </w:r>
          </w:p>
        </w:tc>
      </w:tr>
      <w:tr w:rsidR="007535D4" w:rsidRPr="00D71476" w14:paraId="2984DE4E" w14:textId="77777777" w:rsidTr="007A5838">
        <w:trPr>
          <w:trHeight w:val="320"/>
        </w:trPr>
        <w:tc>
          <w:tcPr>
            <w:tcW w:w="807" w:type="dxa"/>
            <w:tcBorders>
              <w:top w:val="nil"/>
              <w:left w:val="nil"/>
              <w:bottom w:val="nil"/>
              <w:right w:val="nil"/>
            </w:tcBorders>
            <w:shd w:val="clear" w:color="auto" w:fill="auto"/>
            <w:noWrap/>
            <w:vAlign w:val="center"/>
            <w:hideMark/>
          </w:tcPr>
          <w:p w14:paraId="5009BAF9" w14:textId="77777777" w:rsidR="007535D4" w:rsidRPr="00D71476" w:rsidRDefault="007535D4" w:rsidP="007A5838">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056B508" w14:textId="77777777" w:rsidR="007535D4" w:rsidRPr="00D71476" w:rsidRDefault="007535D4" w:rsidP="007A5838">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396BADD4" w14:textId="77777777" w:rsidR="007535D4" w:rsidRPr="00D71476" w:rsidRDefault="007535D4" w:rsidP="007A5838">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72F86126" w14:textId="77777777" w:rsidR="007535D4" w:rsidRPr="00D71476" w:rsidRDefault="007535D4" w:rsidP="007A5838">
            <w:pPr>
              <w:jc w:val="center"/>
              <w:rPr>
                <w:color w:val="000000"/>
                <w:sz w:val="20"/>
                <w:szCs w:val="20"/>
              </w:rPr>
            </w:pPr>
            <w:r w:rsidRPr="00D71476">
              <w:rPr>
                <w:color w:val="000000"/>
                <w:sz w:val="20"/>
                <w:szCs w:val="20"/>
              </w:rPr>
              <w:t>65%</w:t>
            </w:r>
          </w:p>
        </w:tc>
        <w:tc>
          <w:tcPr>
            <w:tcW w:w="402" w:type="dxa"/>
            <w:tcBorders>
              <w:top w:val="nil"/>
              <w:left w:val="nil"/>
              <w:bottom w:val="nil"/>
              <w:right w:val="nil"/>
            </w:tcBorders>
            <w:vAlign w:val="bottom"/>
          </w:tcPr>
          <w:p w14:paraId="3DB3E56B" w14:textId="77777777" w:rsidR="007535D4" w:rsidRPr="00D71476" w:rsidRDefault="007535D4" w:rsidP="007A5838">
            <w:pPr>
              <w:jc w:val="center"/>
              <w:rPr>
                <w:color w:val="000000"/>
                <w:sz w:val="20"/>
                <w:szCs w:val="20"/>
              </w:rPr>
            </w:pPr>
          </w:p>
        </w:tc>
        <w:tc>
          <w:tcPr>
            <w:tcW w:w="894" w:type="dxa"/>
            <w:tcBorders>
              <w:top w:val="nil"/>
              <w:left w:val="nil"/>
              <w:bottom w:val="nil"/>
              <w:right w:val="nil"/>
            </w:tcBorders>
            <w:vAlign w:val="center"/>
          </w:tcPr>
          <w:p w14:paraId="39750207" w14:textId="77777777" w:rsidR="007535D4" w:rsidRPr="00D71476" w:rsidRDefault="007535D4" w:rsidP="007A5838">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8DB9D4F" w14:textId="77777777" w:rsidR="007535D4" w:rsidRPr="00D71476" w:rsidRDefault="007535D4" w:rsidP="007A5838">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7C2EC693" w14:textId="77777777" w:rsidR="007535D4" w:rsidRPr="00D71476" w:rsidRDefault="007535D4" w:rsidP="007A5838">
            <w:pPr>
              <w:jc w:val="center"/>
              <w:rPr>
                <w:color w:val="000000"/>
                <w:sz w:val="20"/>
                <w:szCs w:val="20"/>
              </w:rPr>
            </w:pPr>
            <w:r w:rsidRPr="00D71476">
              <w:rPr>
                <w:color w:val="000000"/>
                <w:sz w:val="20"/>
                <w:szCs w:val="20"/>
              </w:rPr>
              <w:t>77%</w:t>
            </w:r>
          </w:p>
        </w:tc>
      </w:tr>
      <w:tr w:rsidR="007535D4" w:rsidRPr="00D71476" w14:paraId="4F914C83" w14:textId="77777777" w:rsidTr="007A5838">
        <w:trPr>
          <w:trHeight w:val="320"/>
        </w:trPr>
        <w:tc>
          <w:tcPr>
            <w:tcW w:w="807" w:type="dxa"/>
            <w:tcBorders>
              <w:top w:val="nil"/>
              <w:left w:val="nil"/>
              <w:right w:val="nil"/>
            </w:tcBorders>
            <w:shd w:val="clear" w:color="auto" w:fill="auto"/>
            <w:noWrap/>
            <w:vAlign w:val="center"/>
            <w:hideMark/>
          </w:tcPr>
          <w:p w14:paraId="69511533" w14:textId="77777777" w:rsidR="007535D4" w:rsidRPr="00D71476" w:rsidRDefault="007535D4" w:rsidP="007A5838">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66A72E93" w14:textId="77777777" w:rsidR="007535D4" w:rsidRPr="00D71476" w:rsidRDefault="007535D4" w:rsidP="007A5838">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36B2B091" w14:textId="77777777" w:rsidR="007535D4" w:rsidRPr="00D71476" w:rsidRDefault="007535D4" w:rsidP="007A5838">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002C8B7D" w14:textId="77777777" w:rsidR="007535D4" w:rsidRPr="00D71476" w:rsidRDefault="007535D4" w:rsidP="007A5838">
            <w:pPr>
              <w:jc w:val="center"/>
              <w:rPr>
                <w:color w:val="000000"/>
                <w:sz w:val="20"/>
                <w:szCs w:val="20"/>
              </w:rPr>
            </w:pPr>
            <w:r w:rsidRPr="00D71476">
              <w:rPr>
                <w:color w:val="000000"/>
                <w:sz w:val="20"/>
                <w:szCs w:val="20"/>
              </w:rPr>
              <w:t>49%</w:t>
            </w:r>
          </w:p>
        </w:tc>
        <w:tc>
          <w:tcPr>
            <w:tcW w:w="402" w:type="dxa"/>
            <w:tcBorders>
              <w:top w:val="nil"/>
              <w:left w:val="nil"/>
              <w:right w:val="nil"/>
            </w:tcBorders>
            <w:vAlign w:val="bottom"/>
          </w:tcPr>
          <w:p w14:paraId="47EFE199" w14:textId="77777777" w:rsidR="007535D4" w:rsidRPr="00D71476" w:rsidRDefault="007535D4" w:rsidP="007A5838">
            <w:pPr>
              <w:jc w:val="center"/>
              <w:rPr>
                <w:color w:val="000000"/>
                <w:sz w:val="20"/>
                <w:szCs w:val="20"/>
              </w:rPr>
            </w:pPr>
          </w:p>
        </w:tc>
        <w:tc>
          <w:tcPr>
            <w:tcW w:w="894" w:type="dxa"/>
            <w:tcBorders>
              <w:top w:val="nil"/>
              <w:left w:val="nil"/>
              <w:right w:val="nil"/>
            </w:tcBorders>
            <w:vAlign w:val="center"/>
          </w:tcPr>
          <w:p w14:paraId="58AE8459" w14:textId="77777777" w:rsidR="007535D4" w:rsidRPr="00D71476" w:rsidRDefault="007535D4" w:rsidP="007A5838">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A18236C" w14:textId="77777777" w:rsidR="007535D4" w:rsidRPr="00D71476" w:rsidRDefault="007535D4" w:rsidP="007A5838">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4B13BEF3" w14:textId="77777777" w:rsidR="007535D4" w:rsidRPr="00D71476" w:rsidRDefault="007535D4" w:rsidP="007A5838">
            <w:pPr>
              <w:jc w:val="center"/>
              <w:rPr>
                <w:color w:val="000000"/>
                <w:sz w:val="20"/>
                <w:szCs w:val="20"/>
              </w:rPr>
            </w:pPr>
            <w:r w:rsidRPr="00D71476">
              <w:rPr>
                <w:color w:val="000000"/>
                <w:sz w:val="20"/>
                <w:szCs w:val="20"/>
              </w:rPr>
              <w:t>51%</w:t>
            </w:r>
          </w:p>
        </w:tc>
      </w:tr>
      <w:tr w:rsidR="007535D4" w:rsidRPr="00D71476" w14:paraId="236A2DD0" w14:textId="77777777" w:rsidTr="007A5838">
        <w:trPr>
          <w:trHeight w:val="320"/>
        </w:trPr>
        <w:tc>
          <w:tcPr>
            <w:tcW w:w="807" w:type="dxa"/>
            <w:tcBorders>
              <w:top w:val="nil"/>
              <w:left w:val="nil"/>
              <w:bottom w:val="single" w:sz="4" w:space="0" w:color="auto"/>
              <w:right w:val="nil"/>
            </w:tcBorders>
            <w:shd w:val="clear" w:color="auto" w:fill="auto"/>
            <w:noWrap/>
            <w:vAlign w:val="center"/>
            <w:hideMark/>
          </w:tcPr>
          <w:p w14:paraId="14312E6F" w14:textId="77777777" w:rsidR="007535D4" w:rsidRPr="00D71476" w:rsidRDefault="007535D4" w:rsidP="007A5838">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3DCF20EE" w14:textId="77777777" w:rsidR="007535D4" w:rsidRPr="00D71476" w:rsidRDefault="007535D4" w:rsidP="007A5838">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4E2F24AD" w14:textId="77777777" w:rsidR="007535D4" w:rsidRPr="00D71476" w:rsidRDefault="007535D4" w:rsidP="007A5838">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019ECF01" w14:textId="77777777" w:rsidR="007535D4" w:rsidRPr="00D71476" w:rsidRDefault="007535D4" w:rsidP="007A5838">
            <w:pPr>
              <w:jc w:val="center"/>
              <w:rPr>
                <w:color w:val="000000"/>
                <w:sz w:val="20"/>
                <w:szCs w:val="20"/>
              </w:rPr>
            </w:pPr>
            <w:r w:rsidRPr="00D71476">
              <w:rPr>
                <w:color w:val="000000"/>
                <w:sz w:val="20"/>
                <w:szCs w:val="20"/>
              </w:rPr>
              <w:t>94%</w:t>
            </w:r>
          </w:p>
        </w:tc>
        <w:tc>
          <w:tcPr>
            <w:tcW w:w="402" w:type="dxa"/>
            <w:tcBorders>
              <w:top w:val="nil"/>
              <w:left w:val="nil"/>
              <w:bottom w:val="single" w:sz="4" w:space="0" w:color="auto"/>
              <w:right w:val="nil"/>
            </w:tcBorders>
            <w:vAlign w:val="bottom"/>
          </w:tcPr>
          <w:p w14:paraId="4477F7C9" w14:textId="77777777" w:rsidR="007535D4" w:rsidRPr="00D71476" w:rsidRDefault="007535D4" w:rsidP="007A5838">
            <w:pPr>
              <w:jc w:val="center"/>
              <w:rPr>
                <w:color w:val="000000"/>
                <w:sz w:val="20"/>
                <w:szCs w:val="20"/>
              </w:rPr>
            </w:pPr>
          </w:p>
        </w:tc>
        <w:tc>
          <w:tcPr>
            <w:tcW w:w="894" w:type="dxa"/>
            <w:tcBorders>
              <w:top w:val="nil"/>
              <w:left w:val="nil"/>
              <w:bottom w:val="single" w:sz="4" w:space="0" w:color="auto"/>
              <w:right w:val="nil"/>
            </w:tcBorders>
            <w:vAlign w:val="center"/>
          </w:tcPr>
          <w:p w14:paraId="4969AA1E" w14:textId="77777777" w:rsidR="007535D4" w:rsidRPr="00D71476" w:rsidRDefault="007535D4" w:rsidP="007A5838">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75B02CDE" w14:textId="77777777" w:rsidR="007535D4" w:rsidRPr="00D71476" w:rsidRDefault="007535D4" w:rsidP="007A5838">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02B6370A" w14:textId="77777777" w:rsidR="007535D4" w:rsidRPr="00D71476" w:rsidRDefault="007535D4" w:rsidP="007A5838">
            <w:pPr>
              <w:jc w:val="center"/>
              <w:rPr>
                <w:color w:val="000000"/>
                <w:sz w:val="20"/>
                <w:szCs w:val="20"/>
              </w:rPr>
            </w:pPr>
            <w:r w:rsidRPr="00D71476">
              <w:rPr>
                <w:color w:val="000000"/>
                <w:sz w:val="20"/>
                <w:szCs w:val="20"/>
              </w:rPr>
              <w:t>94%</w:t>
            </w:r>
          </w:p>
        </w:tc>
      </w:tr>
    </w:tbl>
    <w:p w14:paraId="3B6C3A5D" w14:textId="77777777" w:rsidR="007535D4" w:rsidRDefault="007535D4" w:rsidP="007535D4">
      <w:pPr>
        <w:spacing w:line="360" w:lineRule="auto"/>
        <w:rPr>
          <w:sz w:val="20"/>
          <w:szCs w:val="20"/>
        </w:rPr>
      </w:pPr>
    </w:p>
    <w:p w14:paraId="4207DC4C" w14:textId="77777777" w:rsidR="007535D4" w:rsidRPr="0076259D" w:rsidRDefault="007535D4" w:rsidP="007535D4">
      <w:pPr>
        <w:spacing w:line="360" w:lineRule="auto"/>
        <w:ind w:firstLine="720"/>
        <w:rPr>
          <w:color w:val="000000" w:themeColor="text1"/>
        </w:rPr>
      </w:pPr>
    </w:p>
    <w:p w14:paraId="429B39A2" w14:textId="77777777" w:rsidR="007535D4" w:rsidRDefault="007535D4" w:rsidP="007535D4">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a</w:t>
      </w:r>
      <w:r>
        <w:rPr>
          <w:sz w:val="20"/>
          <w:szCs w:val="20"/>
        </w:rPr>
        <w:t>n</w:t>
      </w:r>
      <w:r w:rsidRPr="009A340C">
        <w:rPr>
          <w:sz w:val="20"/>
          <w:szCs w:val="20"/>
        </w:rPr>
        <w:t xml:space="preserve"> NOR salmon sampled at </w:t>
      </w:r>
      <w:r>
        <w:rPr>
          <w:sz w:val="20"/>
          <w:szCs w:val="20"/>
        </w:rPr>
        <w:t>the 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Pr>
          <w:sz w:val="20"/>
          <w:szCs w:val="20"/>
        </w:rPr>
        <w:t xml:space="preserve"> Significant p-values are in bold.</w:t>
      </w:r>
    </w:p>
    <w:p w14:paraId="57FED683" w14:textId="77777777" w:rsidR="007535D4" w:rsidRPr="00675128" w:rsidRDefault="007535D4" w:rsidP="007535D4">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7535D4" w:rsidRPr="005F41AF" w14:paraId="7D69CA67" w14:textId="77777777" w:rsidTr="007A5838">
        <w:trPr>
          <w:jc w:val="center"/>
        </w:trPr>
        <w:tc>
          <w:tcPr>
            <w:tcW w:w="3325" w:type="dxa"/>
            <w:tcBorders>
              <w:top w:val="single" w:sz="4" w:space="0" w:color="auto"/>
              <w:bottom w:val="single" w:sz="4" w:space="0" w:color="auto"/>
            </w:tcBorders>
            <w:shd w:val="clear" w:color="auto" w:fill="E7E6E6" w:themeFill="background2"/>
          </w:tcPr>
          <w:p w14:paraId="6678578C" w14:textId="77777777" w:rsidR="007535D4" w:rsidRPr="005F41AF" w:rsidRDefault="007535D4" w:rsidP="007A5838">
            <w:pPr>
              <w:spacing w:after="112" w:line="259" w:lineRule="auto"/>
              <w:rPr>
                <w:b/>
                <w:bCs/>
                <w:sz w:val="20"/>
                <w:szCs w:val="20"/>
              </w:rPr>
            </w:pPr>
            <w:r w:rsidRPr="005F41AF">
              <w:rPr>
                <w:b/>
                <w:bCs/>
                <w:sz w:val="20"/>
                <w:szCs w:val="20"/>
              </w:rPr>
              <w:t xml:space="preserve">Fixed </w:t>
            </w:r>
            <w:r>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31C38EA5" w14:textId="77777777" w:rsidR="007535D4" w:rsidRPr="005F41AF" w:rsidRDefault="007535D4" w:rsidP="007A5838">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644224A" w14:textId="77777777" w:rsidR="007535D4" w:rsidRPr="005F41AF" w:rsidRDefault="007535D4" w:rsidP="007A5838">
            <w:pPr>
              <w:jc w:val="center"/>
              <w:rPr>
                <w:b/>
                <w:bCs/>
                <w:sz w:val="20"/>
                <w:szCs w:val="20"/>
              </w:rPr>
            </w:pPr>
            <w:proofErr w:type="spellStart"/>
            <w:r w:rsidRPr="005F41AF">
              <w:rPr>
                <w:b/>
                <w:bCs/>
                <w:sz w:val="20"/>
                <w:szCs w:val="20"/>
              </w:rPr>
              <w:t>s.e</w:t>
            </w:r>
            <w:r>
              <w:rPr>
                <w:b/>
                <w:bCs/>
                <w:sz w:val="20"/>
                <w:szCs w:val="20"/>
              </w:rPr>
              <w:t>.</w:t>
            </w:r>
            <w:proofErr w:type="spellEnd"/>
          </w:p>
        </w:tc>
        <w:tc>
          <w:tcPr>
            <w:tcW w:w="1080" w:type="dxa"/>
            <w:tcBorders>
              <w:top w:val="single" w:sz="4" w:space="0" w:color="auto"/>
              <w:bottom w:val="single" w:sz="4" w:space="0" w:color="auto"/>
            </w:tcBorders>
            <w:shd w:val="clear" w:color="auto" w:fill="E7E6E6" w:themeFill="background2"/>
          </w:tcPr>
          <w:p w14:paraId="6EE43C42" w14:textId="77777777" w:rsidR="007535D4" w:rsidRPr="005F41AF" w:rsidRDefault="007535D4" w:rsidP="007A5838">
            <w:pPr>
              <w:jc w:val="center"/>
              <w:rPr>
                <w:b/>
                <w:bCs/>
                <w:sz w:val="20"/>
                <w:szCs w:val="20"/>
              </w:rPr>
            </w:pPr>
            <w:r w:rsidRPr="005F41AF">
              <w:rPr>
                <w:b/>
                <w:bCs/>
                <w:sz w:val="20"/>
                <w:szCs w:val="20"/>
              </w:rPr>
              <w:t>LRT</w:t>
            </w:r>
          </w:p>
          <w:p w14:paraId="44E8A5D7" w14:textId="77777777" w:rsidR="007535D4" w:rsidRPr="005F41AF" w:rsidRDefault="007535D4" w:rsidP="007A5838">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2C2EF84E" w14:textId="77777777" w:rsidR="007535D4" w:rsidRPr="005F41AF" w:rsidRDefault="007535D4" w:rsidP="007A5838">
            <w:pPr>
              <w:jc w:val="center"/>
              <w:rPr>
                <w:b/>
                <w:bCs/>
                <w:sz w:val="20"/>
                <w:szCs w:val="20"/>
              </w:rPr>
            </w:pPr>
            <w:r w:rsidRPr="005F41AF">
              <w:rPr>
                <w:b/>
                <w:bCs/>
                <w:sz w:val="20"/>
                <w:szCs w:val="20"/>
              </w:rPr>
              <w:t>Wald</w:t>
            </w:r>
          </w:p>
          <w:p w14:paraId="20F8A1F4" w14:textId="77777777" w:rsidR="007535D4" w:rsidRPr="005F41AF" w:rsidRDefault="007535D4" w:rsidP="007A5838">
            <w:pPr>
              <w:jc w:val="center"/>
              <w:rPr>
                <w:b/>
                <w:bCs/>
                <w:sz w:val="20"/>
                <w:szCs w:val="20"/>
              </w:rPr>
            </w:pPr>
            <w:r w:rsidRPr="005F41AF">
              <w:rPr>
                <w:b/>
                <w:bCs/>
                <w:sz w:val="20"/>
                <w:szCs w:val="20"/>
              </w:rPr>
              <w:t>p-value</w:t>
            </w:r>
          </w:p>
        </w:tc>
      </w:tr>
      <w:tr w:rsidR="007535D4" w:rsidRPr="005F41AF" w14:paraId="1C80D9DA" w14:textId="77777777" w:rsidTr="007A5838">
        <w:trPr>
          <w:jc w:val="center"/>
        </w:trPr>
        <w:tc>
          <w:tcPr>
            <w:tcW w:w="3325" w:type="dxa"/>
            <w:tcBorders>
              <w:top w:val="single" w:sz="4" w:space="0" w:color="auto"/>
            </w:tcBorders>
          </w:tcPr>
          <w:p w14:paraId="5E86DD88" w14:textId="77777777" w:rsidR="007535D4" w:rsidRPr="00E95373" w:rsidRDefault="007535D4" w:rsidP="007A5838">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76ED9E04" w14:textId="77777777" w:rsidR="007535D4" w:rsidRPr="00E95373" w:rsidRDefault="007535D4" w:rsidP="007A5838">
            <w:pPr>
              <w:jc w:val="center"/>
              <w:rPr>
                <w:color w:val="000000" w:themeColor="text1"/>
                <w:sz w:val="20"/>
                <w:szCs w:val="20"/>
              </w:rPr>
            </w:pPr>
            <w:r w:rsidRPr="00E95373">
              <w:rPr>
                <w:color w:val="000000" w:themeColor="text1"/>
                <w:sz w:val="20"/>
                <w:szCs w:val="20"/>
              </w:rPr>
              <w:t>7.130</w:t>
            </w:r>
          </w:p>
        </w:tc>
        <w:tc>
          <w:tcPr>
            <w:tcW w:w="1080" w:type="dxa"/>
            <w:tcBorders>
              <w:top w:val="single" w:sz="4" w:space="0" w:color="auto"/>
            </w:tcBorders>
          </w:tcPr>
          <w:p w14:paraId="14D40A13" w14:textId="77777777" w:rsidR="007535D4" w:rsidRPr="00E95373" w:rsidRDefault="007535D4" w:rsidP="007A5838">
            <w:pPr>
              <w:jc w:val="center"/>
              <w:rPr>
                <w:color w:val="000000" w:themeColor="text1"/>
                <w:sz w:val="20"/>
                <w:szCs w:val="20"/>
              </w:rPr>
            </w:pPr>
            <w:r w:rsidRPr="00E95373">
              <w:rPr>
                <w:color w:val="000000" w:themeColor="text1"/>
                <w:sz w:val="20"/>
                <w:szCs w:val="20"/>
              </w:rPr>
              <w:t>0.930</w:t>
            </w:r>
          </w:p>
        </w:tc>
        <w:tc>
          <w:tcPr>
            <w:tcW w:w="1080" w:type="dxa"/>
            <w:tcBorders>
              <w:top w:val="single" w:sz="4" w:space="0" w:color="auto"/>
            </w:tcBorders>
          </w:tcPr>
          <w:p w14:paraId="25932FE1" w14:textId="77777777" w:rsidR="007535D4" w:rsidRPr="00E95373" w:rsidRDefault="007535D4" w:rsidP="007A5838">
            <w:pPr>
              <w:spacing w:after="112" w:line="259" w:lineRule="auto"/>
              <w:jc w:val="center"/>
              <w:rPr>
                <w:color w:val="000000" w:themeColor="text1"/>
                <w:sz w:val="20"/>
                <w:szCs w:val="20"/>
              </w:rPr>
            </w:pPr>
          </w:p>
        </w:tc>
        <w:tc>
          <w:tcPr>
            <w:tcW w:w="1223" w:type="dxa"/>
            <w:tcBorders>
              <w:top w:val="single" w:sz="4" w:space="0" w:color="auto"/>
            </w:tcBorders>
          </w:tcPr>
          <w:p w14:paraId="1AA08E54" w14:textId="77777777" w:rsidR="007535D4" w:rsidRPr="00E95373" w:rsidRDefault="007535D4" w:rsidP="007A5838">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7535D4" w:rsidRPr="005F41AF" w14:paraId="04B7BB64" w14:textId="77777777" w:rsidTr="007A5838">
        <w:trPr>
          <w:jc w:val="center"/>
        </w:trPr>
        <w:tc>
          <w:tcPr>
            <w:tcW w:w="3325" w:type="dxa"/>
          </w:tcPr>
          <w:p w14:paraId="16322F8E" w14:textId="77777777" w:rsidR="007535D4" w:rsidRPr="00E95373" w:rsidRDefault="007535D4" w:rsidP="007A5838">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E570646" w14:textId="77777777" w:rsidR="007535D4" w:rsidRPr="00E95373" w:rsidRDefault="007535D4" w:rsidP="007A5838">
            <w:pPr>
              <w:jc w:val="center"/>
              <w:rPr>
                <w:color w:val="000000" w:themeColor="text1"/>
                <w:sz w:val="20"/>
                <w:szCs w:val="20"/>
              </w:rPr>
            </w:pPr>
            <w:r w:rsidRPr="00E95373">
              <w:rPr>
                <w:color w:val="000000" w:themeColor="text1"/>
                <w:sz w:val="20"/>
                <w:szCs w:val="20"/>
              </w:rPr>
              <w:t>-0.029</w:t>
            </w:r>
          </w:p>
        </w:tc>
        <w:tc>
          <w:tcPr>
            <w:tcW w:w="1080" w:type="dxa"/>
          </w:tcPr>
          <w:p w14:paraId="0B985AF0" w14:textId="77777777" w:rsidR="007535D4" w:rsidRPr="00E95373" w:rsidRDefault="007535D4" w:rsidP="007A5838">
            <w:pPr>
              <w:jc w:val="center"/>
              <w:rPr>
                <w:color w:val="000000" w:themeColor="text1"/>
                <w:sz w:val="20"/>
                <w:szCs w:val="20"/>
              </w:rPr>
            </w:pPr>
            <w:r w:rsidRPr="00E95373">
              <w:rPr>
                <w:color w:val="000000" w:themeColor="text1"/>
                <w:sz w:val="20"/>
                <w:szCs w:val="20"/>
              </w:rPr>
              <w:t>0.004</w:t>
            </w:r>
          </w:p>
        </w:tc>
        <w:tc>
          <w:tcPr>
            <w:tcW w:w="1080" w:type="dxa"/>
          </w:tcPr>
          <w:p w14:paraId="6EE562CE" w14:textId="77777777" w:rsidR="007535D4" w:rsidRPr="00E95373" w:rsidRDefault="007535D4" w:rsidP="007A5838">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710C6CD2" w14:textId="77777777" w:rsidR="007535D4" w:rsidRPr="00E95373" w:rsidRDefault="007535D4" w:rsidP="007A5838">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7535D4" w:rsidRPr="005F41AF" w14:paraId="0401C390" w14:textId="77777777" w:rsidTr="007A5838">
        <w:trPr>
          <w:jc w:val="center"/>
        </w:trPr>
        <w:tc>
          <w:tcPr>
            <w:tcW w:w="3325" w:type="dxa"/>
          </w:tcPr>
          <w:p w14:paraId="179C8BA0" w14:textId="77777777" w:rsidR="007535D4" w:rsidRPr="00E95373" w:rsidRDefault="007535D4" w:rsidP="007A5838">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6BA5379D" w14:textId="77777777" w:rsidR="007535D4" w:rsidRPr="00E95373" w:rsidRDefault="007535D4" w:rsidP="007A5838">
            <w:pPr>
              <w:jc w:val="center"/>
              <w:rPr>
                <w:color w:val="000000" w:themeColor="text1"/>
                <w:sz w:val="20"/>
                <w:szCs w:val="20"/>
              </w:rPr>
            </w:pPr>
            <w:r w:rsidRPr="00E95373">
              <w:rPr>
                <w:color w:val="000000" w:themeColor="text1"/>
                <w:sz w:val="20"/>
                <w:szCs w:val="20"/>
              </w:rPr>
              <w:t>-0.</w:t>
            </w:r>
            <w:r>
              <w:rPr>
                <w:color w:val="000000" w:themeColor="text1"/>
                <w:sz w:val="20"/>
                <w:szCs w:val="20"/>
              </w:rPr>
              <w:t>261</w:t>
            </w:r>
          </w:p>
        </w:tc>
        <w:tc>
          <w:tcPr>
            <w:tcW w:w="1080" w:type="dxa"/>
          </w:tcPr>
          <w:p w14:paraId="3C536E9B" w14:textId="77777777" w:rsidR="007535D4" w:rsidRPr="00E95373" w:rsidRDefault="007535D4" w:rsidP="007A5838">
            <w:pPr>
              <w:jc w:val="center"/>
              <w:rPr>
                <w:color w:val="000000" w:themeColor="text1"/>
                <w:sz w:val="20"/>
                <w:szCs w:val="20"/>
              </w:rPr>
            </w:pPr>
            <w:r w:rsidRPr="00E95373">
              <w:rPr>
                <w:color w:val="000000" w:themeColor="text1"/>
                <w:sz w:val="20"/>
                <w:szCs w:val="20"/>
              </w:rPr>
              <w:t>0.1</w:t>
            </w:r>
            <w:r>
              <w:rPr>
                <w:color w:val="000000" w:themeColor="text1"/>
                <w:sz w:val="20"/>
                <w:szCs w:val="20"/>
              </w:rPr>
              <w:t>35</w:t>
            </w:r>
          </w:p>
        </w:tc>
        <w:tc>
          <w:tcPr>
            <w:tcW w:w="1080" w:type="dxa"/>
          </w:tcPr>
          <w:p w14:paraId="67C711CA" w14:textId="77777777" w:rsidR="007535D4" w:rsidRPr="00E95373" w:rsidRDefault="007535D4" w:rsidP="007A5838">
            <w:pPr>
              <w:spacing w:after="112" w:line="259" w:lineRule="auto"/>
              <w:jc w:val="center"/>
              <w:rPr>
                <w:color w:val="000000" w:themeColor="text1"/>
                <w:sz w:val="20"/>
                <w:szCs w:val="20"/>
              </w:rPr>
            </w:pPr>
            <w:r w:rsidRPr="00E95373">
              <w:rPr>
                <w:color w:val="000000" w:themeColor="text1"/>
                <w:sz w:val="20"/>
                <w:szCs w:val="20"/>
              </w:rPr>
              <w:t>0.053</w:t>
            </w:r>
          </w:p>
        </w:tc>
        <w:tc>
          <w:tcPr>
            <w:tcW w:w="1223" w:type="dxa"/>
          </w:tcPr>
          <w:p w14:paraId="5B025849" w14:textId="77777777" w:rsidR="007535D4" w:rsidRPr="00E95373" w:rsidRDefault="007535D4" w:rsidP="007A5838">
            <w:pPr>
              <w:jc w:val="center"/>
              <w:rPr>
                <w:color w:val="000000" w:themeColor="text1"/>
                <w:sz w:val="20"/>
                <w:szCs w:val="20"/>
              </w:rPr>
            </w:pPr>
            <w:r w:rsidRPr="00E95373">
              <w:rPr>
                <w:color w:val="000000" w:themeColor="text1"/>
                <w:sz w:val="20"/>
                <w:szCs w:val="20"/>
              </w:rPr>
              <w:t>0.054</w:t>
            </w:r>
          </w:p>
        </w:tc>
      </w:tr>
      <w:tr w:rsidR="007535D4" w:rsidRPr="005F41AF" w14:paraId="7901D133" w14:textId="77777777" w:rsidTr="007A5838">
        <w:trPr>
          <w:jc w:val="center"/>
        </w:trPr>
        <w:tc>
          <w:tcPr>
            <w:tcW w:w="3325" w:type="dxa"/>
            <w:tcBorders>
              <w:top w:val="single" w:sz="4" w:space="0" w:color="auto"/>
              <w:bottom w:val="single" w:sz="4" w:space="0" w:color="auto"/>
            </w:tcBorders>
            <w:shd w:val="clear" w:color="auto" w:fill="E7E6E6" w:themeFill="background2"/>
          </w:tcPr>
          <w:p w14:paraId="52B81306" w14:textId="77777777" w:rsidR="007535D4" w:rsidRPr="00E95373" w:rsidRDefault="007535D4" w:rsidP="007A5838">
            <w:pPr>
              <w:spacing w:after="112" w:line="259" w:lineRule="auto"/>
              <w:rPr>
                <w:i/>
                <w:iCs/>
                <w:color w:val="000000" w:themeColor="text1"/>
                <w:sz w:val="20"/>
                <w:szCs w:val="20"/>
              </w:rPr>
            </w:pPr>
            <w:r w:rsidRPr="00E95373">
              <w:rPr>
                <w:b/>
                <w:bCs/>
                <w:iCs/>
                <w:color w:val="000000" w:themeColor="text1"/>
                <w:sz w:val="20"/>
                <w:szCs w:val="20"/>
              </w:rPr>
              <w:t xml:space="preserve">Random </w:t>
            </w:r>
            <w:r>
              <w:rPr>
                <w:b/>
                <w:bCs/>
                <w:iCs/>
                <w:color w:val="000000" w:themeColor="text1"/>
                <w:sz w:val="20"/>
                <w:szCs w:val="20"/>
              </w:rPr>
              <w:t>E</w:t>
            </w:r>
            <w:r w:rsidRPr="00E95373">
              <w:rPr>
                <w:b/>
                <w:bCs/>
                <w:iCs/>
                <w:color w:val="000000" w:themeColor="text1"/>
                <w:sz w:val="20"/>
                <w:szCs w:val="20"/>
              </w:rPr>
              <w:t>ffects</w:t>
            </w:r>
          </w:p>
        </w:tc>
        <w:tc>
          <w:tcPr>
            <w:tcW w:w="1080" w:type="dxa"/>
            <w:tcBorders>
              <w:top w:val="single" w:sz="4" w:space="0" w:color="auto"/>
              <w:bottom w:val="single" w:sz="4" w:space="0" w:color="auto"/>
            </w:tcBorders>
            <w:shd w:val="clear" w:color="auto" w:fill="E7E6E6" w:themeFill="background2"/>
          </w:tcPr>
          <w:p w14:paraId="7ABEB15B" w14:textId="77777777" w:rsidR="007535D4" w:rsidRPr="00E95373" w:rsidRDefault="007535D4" w:rsidP="007A5838">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00A6EAA5" w14:textId="77777777" w:rsidR="007535D4" w:rsidRPr="00E95373" w:rsidRDefault="007535D4" w:rsidP="007A5838">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1E8475B7" w14:textId="77777777" w:rsidR="007535D4" w:rsidRPr="00E95373" w:rsidRDefault="007535D4" w:rsidP="007A5838">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5AA4A2AE" w14:textId="77777777" w:rsidR="007535D4" w:rsidRPr="00E95373" w:rsidRDefault="007535D4" w:rsidP="007A5838">
            <w:pPr>
              <w:jc w:val="center"/>
              <w:rPr>
                <w:b/>
                <w:bCs/>
                <w:color w:val="000000" w:themeColor="text1"/>
                <w:sz w:val="20"/>
                <w:szCs w:val="20"/>
              </w:rPr>
            </w:pPr>
          </w:p>
        </w:tc>
      </w:tr>
      <w:tr w:rsidR="007535D4" w:rsidRPr="005F41AF" w14:paraId="7E2CBEC4" w14:textId="77777777" w:rsidTr="007A5838">
        <w:trPr>
          <w:jc w:val="center"/>
        </w:trPr>
        <w:tc>
          <w:tcPr>
            <w:tcW w:w="3325" w:type="dxa"/>
            <w:tcBorders>
              <w:top w:val="single" w:sz="4" w:space="0" w:color="auto"/>
            </w:tcBorders>
          </w:tcPr>
          <w:p w14:paraId="55C38DE8" w14:textId="77777777" w:rsidR="007535D4" w:rsidRPr="00E95373" w:rsidRDefault="007535D4" w:rsidP="007A5838">
            <w:pPr>
              <w:spacing w:after="112" w:line="259" w:lineRule="auto"/>
              <w:rPr>
                <w:color w:val="000000" w:themeColor="text1"/>
                <w:sz w:val="20"/>
                <w:szCs w:val="20"/>
              </w:rPr>
            </w:pPr>
            <w:r w:rsidRPr="00E95373">
              <w:rPr>
                <w:i/>
                <w:color w:val="000000" w:themeColor="text1"/>
                <w:sz w:val="20"/>
                <w:szCs w:val="20"/>
              </w:rPr>
              <w:t>year</w:t>
            </w:r>
            <w:r w:rsidRPr="00E95373">
              <w:rPr>
                <w:iCs/>
                <w:color w:val="000000" w:themeColor="text1"/>
                <w:sz w:val="20"/>
                <w:szCs w:val="20"/>
              </w:rPr>
              <w:t>(Intercept)</w:t>
            </w:r>
          </w:p>
        </w:tc>
        <w:tc>
          <w:tcPr>
            <w:tcW w:w="1080" w:type="dxa"/>
            <w:tcBorders>
              <w:top w:val="single" w:sz="4" w:space="0" w:color="auto"/>
            </w:tcBorders>
          </w:tcPr>
          <w:p w14:paraId="4A27EB33" w14:textId="77777777" w:rsidR="007535D4" w:rsidRPr="00E95373" w:rsidRDefault="007535D4" w:rsidP="007A5838">
            <w:pPr>
              <w:jc w:val="center"/>
              <w:rPr>
                <w:color w:val="000000" w:themeColor="text1"/>
                <w:sz w:val="20"/>
                <w:szCs w:val="20"/>
              </w:rPr>
            </w:pPr>
            <w:r w:rsidRPr="00E95373">
              <w:rPr>
                <w:color w:val="000000" w:themeColor="text1"/>
                <w:sz w:val="20"/>
                <w:szCs w:val="20"/>
              </w:rPr>
              <w:t>4.</w:t>
            </w:r>
            <w:r>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7876EF45" w14:textId="77777777" w:rsidR="007535D4" w:rsidRPr="00E95373" w:rsidRDefault="007535D4" w:rsidP="007A5838">
            <w:pPr>
              <w:jc w:val="center"/>
              <w:rPr>
                <w:color w:val="000000" w:themeColor="text1"/>
                <w:sz w:val="20"/>
                <w:szCs w:val="20"/>
              </w:rPr>
            </w:pPr>
            <w:r w:rsidRPr="00E95373">
              <w:rPr>
                <w:color w:val="000000" w:themeColor="text1"/>
                <w:sz w:val="20"/>
                <w:szCs w:val="20"/>
              </w:rPr>
              <w:t>2.</w:t>
            </w:r>
            <w:r>
              <w:rPr>
                <w:color w:val="000000" w:themeColor="text1"/>
                <w:sz w:val="20"/>
                <w:szCs w:val="20"/>
              </w:rPr>
              <w:t>209</w:t>
            </w:r>
          </w:p>
        </w:tc>
        <w:tc>
          <w:tcPr>
            <w:tcW w:w="1080" w:type="dxa"/>
            <w:tcBorders>
              <w:top w:val="single" w:sz="4" w:space="0" w:color="auto"/>
            </w:tcBorders>
          </w:tcPr>
          <w:p w14:paraId="05C631EA" w14:textId="77777777" w:rsidR="007535D4" w:rsidRPr="00E95373" w:rsidRDefault="007535D4" w:rsidP="007A5838">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1F759DA0" w14:textId="77777777" w:rsidR="007535D4" w:rsidRPr="00E95373" w:rsidRDefault="007535D4" w:rsidP="007A5838">
            <w:pPr>
              <w:jc w:val="center"/>
              <w:rPr>
                <w:b/>
                <w:bCs/>
                <w:color w:val="000000" w:themeColor="text1"/>
                <w:sz w:val="20"/>
                <w:szCs w:val="20"/>
              </w:rPr>
            </w:pPr>
          </w:p>
        </w:tc>
      </w:tr>
      <w:tr w:rsidR="007535D4" w:rsidRPr="005F41AF" w14:paraId="5706A57D" w14:textId="77777777" w:rsidTr="007A5838">
        <w:trPr>
          <w:jc w:val="center"/>
        </w:trPr>
        <w:tc>
          <w:tcPr>
            <w:tcW w:w="3325" w:type="dxa"/>
            <w:tcBorders>
              <w:bottom w:val="single" w:sz="4" w:space="0" w:color="auto"/>
            </w:tcBorders>
          </w:tcPr>
          <w:p w14:paraId="159F5586" w14:textId="77777777" w:rsidR="007535D4" w:rsidRPr="00E95373" w:rsidRDefault="007535D4" w:rsidP="007A5838">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1CA0B3F3" w14:textId="77777777" w:rsidR="007535D4" w:rsidRPr="008F0BC2" w:rsidRDefault="007535D4" w:rsidP="007A5838">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5C242294" w14:textId="77777777" w:rsidR="007535D4" w:rsidRPr="00E95373" w:rsidRDefault="007535D4" w:rsidP="007A5838">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714F7588" w14:textId="77777777" w:rsidR="007535D4" w:rsidRPr="00E95373" w:rsidRDefault="007535D4" w:rsidP="007A5838">
            <w:pPr>
              <w:spacing w:after="112" w:line="259" w:lineRule="auto"/>
              <w:jc w:val="center"/>
              <w:rPr>
                <w:b/>
                <w:bCs/>
                <w:color w:val="000000" w:themeColor="text1"/>
                <w:sz w:val="20"/>
                <w:szCs w:val="20"/>
              </w:rPr>
            </w:pPr>
          </w:p>
        </w:tc>
        <w:tc>
          <w:tcPr>
            <w:tcW w:w="1223" w:type="dxa"/>
            <w:tcBorders>
              <w:bottom w:val="single" w:sz="4" w:space="0" w:color="auto"/>
            </w:tcBorders>
          </w:tcPr>
          <w:p w14:paraId="105CE695" w14:textId="77777777" w:rsidR="007535D4" w:rsidRPr="00E95373" w:rsidRDefault="007535D4" w:rsidP="007A5838">
            <w:pPr>
              <w:jc w:val="center"/>
              <w:rPr>
                <w:b/>
                <w:bCs/>
                <w:color w:val="000000" w:themeColor="text1"/>
                <w:sz w:val="20"/>
                <w:szCs w:val="20"/>
              </w:rPr>
            </w:pPr>
          </w:p>
        </w:tc>
      </w:tr>
    </w:tbl>
    <w:p w14:paraId="35079190" w14:textId="77777777" w:rsidR="007535D4" w:rsidRDefault="007535D4" w:rsidP="007535D4">
      <w:pPr>
        <w:spacing w:line="360" w:lineRule="auto"/>
        <w:ind w:firstLine="720"/>
      </w:pPr>
    </w:p>
    <w:p w14:paraId="7E682364" w14:textId="77777777" w:rsidR="007535D4" w:rsidRDefault="007535D4" w:rsidP="007535D4">
      <w:pPr>
        <w:spacing w:line="360" w:lineRule="auto"/>
        <w:ind w:firstLine="720"/>
      </w:pPr>
    </w:p>
    <w:p w14:paraId="7C22AA9C" w14:textId="77777777" w:rsidR="007535D4" w:rsidRDefault="007535D4" w:rsidP="007535D4">
      <w:pPr>
        <w:spacing w:line="360" w:lineRule="auto"/>
        <w:ind w:firstLine="720"/>
      </w:pPr>
    </w:p>
    <w:p w14:paraId="58F82977" w14:textId="77777777" w:rsidR="007535D4" w:rsidRPr="00E874CC" w:rsidRDefault="007535D4" w:rsidP="007535D4">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r>
        <w:rPr>
          <w:color w:val="333333"/>
          <w:sz w:val="20"/>
          <w:szCs w:val="20"/>
          <w:shd w:val="clear" w:color="auto" w:fill="FFFFFF"/>
        </w:rPr>
        <w:t xml:space="preserve">was </w:t>
      </w:r>
      <w:r w:rsidRPr="00D71476">
        <w:rPr>
          <w:color w:val="333333"/>
          <w:sz w:val="20"/>
          <w:szCs w:val="20"/>
          <w:shd w:val="clear" w:color="auto" w:fill="FFFFFF"/>
        </w:rPr>
        <w:t xml:space="preserve">estimated </w:t>
      </w:r>
      <w:r>
        <w:rPr>
          <w:color w:val="333333"/>
          <w:sz w:val="20"/>
          <w:szCs w:val="20"/>
          <w:shd w:val="clear" w:color="auto" w:fill="FFFFFF"/>
        </w:rPr>
        <w:t xml:space="preserve">by determining the </w:t>
      </w:r>
      <w:r w:rsidRPr="00D71476">
        <w:rPr>
          <w:color w:val="333333"/>
          <w:sz w:val="20"/>
          <w:szCs w:val="20"/>
          <w:shd w:val="clear" w:color="auto" w:fill="FFFFFF"/>
        </w:rPr>
        <w:t>number</w:t>
      </w:r>
      <w:r>
        <w:rPr>
          <w:color w:val="333333"/>
          <w:sz w:val="20"/>
          <w:szCs w:val="20"/>
          <w:shd w:val="clear" w:color="auto" w:fill="FFFFFF"/>
        </w:rPr>
        <w:t xml:space="preserve"> of</w:t>
      </w:r>
      <w:r w:rsidRPr="00D71476">
        <w:rPr>
          <w:color w:val="333333"/>
          <w:sz w:val="20"/>
          <w:szCs w:val="20"/>
          <w:shd w:val="clear" w:color="auto" w:fill="FFFFFF"/>
        </w:rPr>
        <w:t xml:space="preserve">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w:t>
      </w:r>
      <w:r>
        <w:rPr>
          <w:color w:val="333333"/>
          <w:sz w:val="20"/>
          <w:szCs w:val="20"/>
          <w:shd w:val="clear" w:color="auto" w:fill="FFFFFF"/>
        </w:rPr>
        <w:t xml:space="preserve"> and dividing it </w:t>
      </w:r>
      <w:r w:rsidRPr="00D71476">
        <w:rPr>
          <w:color w:val="333333"/>
          <w:sz w:val="20"/>
          <w:szCs w:val="20"/>
          <w:shd w:val="clear" w:color="auto" w:fill="FFFFFF"/>
        </w:rPr>
        <w:t>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color w:val="333333"/>
          <w:sz w:val="20"/>
          <w:szCs w:val="20"/>
          <w:shd w:val="clear" w:color="auto" w:fill="FFFFFF"/>
        </w:rPr>
        <w:t>* Note that 2015 estimates do not include potential age-6 offspring. However, we expect these offspring to contribute very little to TLF (~2%)</w:t>
      </w:r>
      <w:r>
        <w:rPr>
          <w:rStyle w:val="Emphasis"/>
          <w:color w:val="333333"/>
          <w:sz w:val="20"/>
          <w:szCs w:val="20"/>
          <w:shd w:val="clear" w:color="auto" w:fill="FFFFFF"/>
        </w:rPr>
        <w:t>.</w:t>
      </w:r>
    </w:p>
    <w:p w14:paraId="435BB1BE" w14:textId="77777777" w:rsidR="007535D4" w:rsidRPr="00675128" w:rsidRDefault="007535D4" w:rsidP="007535D4">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7535D4" w:rsidRPr="00D71476" w14:paraId="641F7963" w14:textId="77777777" w:rsidTr="007A5838">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2FBE9500" w14:textId="77777777" w:rsidR="007535D4" w:rsidRPr="00D71476" w:rsidRDefault="007535D4" w:rsidP="007A5838">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3D66E5B6" w14:textId="77777777" w:rsidR="007535D4" w:rsidRPr="00D71476" w:rsidRDefault="007535D4" w:rsidP="007A5838">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2F874040" w14:textId="77777777" w:rsidR="007535D4" w:rsidRPr="00D71476" w:rsidRDefault="007535D4" w:rsidP="007A5838">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72B89583" w14:textId="77777777" w:rsidR="007535D4" w:rsidRPr="00D71476" w:rsidRDefault="007535D4" w:rsidP="007A5838">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2E4CC09F" w14:textId="77777777" w:rsidR="007535D4" w:rsidRDefault="007535D4" w:rsidP="007A5838">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51865B51" w14:textId="77777777" w:rsidR="007535D4" w:rsidRPr="00D71476" w:rsidRDefault="007535D4" w:rsidP="007A5838">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2A6A1E2D" w14:textId="77777777" w:rsidR="007535D4" w:rsidRPr="005D1256" w:rsidRDefault="007535D4" w:rsidP="007A5838">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44145F77" w14:textId="77777777" w:rsidR="007535D4" w:rsidRPr="00C909E4" w:rsidRDefault="007535D4" w:rsidP="007A5838">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p>
        </w:tc>
        <w:tc>
          <w:tcPr>
            <w:tcW w:w="900" w:type="dxa"/>
            <w:tcBorders>
              <w:top w:val="single" w:sz="4" w:space="0" w:color="auto"/>
              <w:left w:val="nil"/>
              <w:bottom w:val="single" w:sz="4" w:space="0" w:color="auto"/>
              <w:right w:val="nil"/>
            </w:tcBorders>
            <w:shd w:val="clear" w:color="auto" w:fill="auto"/>
            <w:noWrap/>
            <w:vAlign w:val="center"/>
            <w:hideMark/>
          </w:tcPr>
          <w:p w14:paraId="5C9F3E22" w14:textId="77777777" w:rsidR="007535D4" w:rsidRPr="00D71476" w:rsidRDefault="007535D4" w:rsidP="007A5838">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7535D4" w:rsidRPr="00D71476" w14:paraId="6C55ECF0" w14:textId="77777777" w:rsidTr="007A5838">
        <w:trPr>
          <w:trHeight w:val="320"/>
          <w:jc w:val="center"/>
        </w:trPr>
        <w:tc>
          <w:tcPr>
            <w:tcW w:w="1114" w:type="dxa"/>
            <w:tcBorders>
              <w:top w:val="single" w:sz="4" w:space="0" w:color="auto"/>
              <w:left w:val="nil"/>
              <w:bottom w:val="nil"/>
              <w:right w:val="nil"/>
            </w:tcBorders>
            <w:shd w:val="clear" w:color="auto" w:fill="auto"/>
            <w:noWrap/>
            <w:vAlign w:val="center"/>
            <w:hideMark/>
          </w:tcPr>
          <w:p w14:paraId="2680BF68" w14:textId="77777777" w:rsidR="007535D4" w:rsidRPr="00D71476" w:rsidRDefault="007535D4" w:rsidP="007A5838">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43BB699" w14:textId="77777777" w:rsidR="007535D4" w:rsidRPr="00D71476" w:rsidRDefault="007535D4" w:rsidP="007A5838">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71D8DFCC" w14:textId="77777777" w:rsidR="007535D4" w:rsidRPr="00D71476" w:rsidRDefault="007535D4" w:rsidP="007A5838">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280E9B9C" w14:textId="77777777" w:rsidR="007535D4" w:rsidRPr="00D71476" w:rsidRDefault="007535D4" w:rsidP="007A5838">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537464F2" w14:textId="77777777" w:rsidR="007535D4" w:rsidRDefault="007535D4" w:rsidP="007A5838">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33517760" w14:textId="77777777" w:rsidR="007535D4" w:rsidRPr="00610DA6" w:rsidRDefault="007535D4" w:rsidP="007A5838">
            <w:pPr>
              <w:rPr>
                <w:color w:val="000000"/>
                <w:kern w:val="13"/>
                <w:sz w:val="20"/>
                <w:szCs w:val="20"/>
              </w:rPr>
            </w:pPr>
            <w:r>
              <w:rPr>
                <w:color w:val="000000"/>
                <w:kern w:val="13"/>
                <w:sz w:val="20"/>
                <w:szCs w:val="20"/>
              </w:rPr>
              <w:t xml:space="preserve">      </w:t>
            </w:r>
            <w:r w:rsidRPr="00610DA6">
              <w:rPr>
                <w:color w:val="000000"/>
                <w:kern w:val="13"/>
                <w:sz w:val="20"/>
                <w:szCs w:val="20"/>
              </w:rPr>
              <w:t>1.3 : 1</w:t>
            </w:r>
            <w:r>
              <w:rPr>
                <w:color w:val="000000"/>
                <w:kern w:val="13"/>
                <w:sz w:val="20"/>
                <w:szCs w:val="20"/>
              </w:rPr>
              <w:t>.0</w:t>
            </w:r>
          </w:p>
        </w:tc>
        <w:tc>
          <w:tcPr>
            <w:tcW w:w="903" w:type="dxa"/>
            <w:tcBorders>
              <w:top w:val="single" w:sz="4" w:space="0" w:color="auto"/>
              <w:left w:val="nil"/>
              <w:bottom w:val="nil"/>
              <w:right w:val="nil"/>
            </w:tcBorders>
            <w:shd w:val="clear" w:color="auto" w:fill="auto"/>
            <w:noWrap/>
            <w:vAlign w:val="center"/>
            <w:hideMark/>
          </w:tcPr>
          <w:p w14:paraId="575D6116" w14:textId="77777777" w:rsidR="007535D4" w:rsidRPr="00D71476" w:rsidRDefault="007535D4" w:rsidP="007A5838">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4626036" w14:textId="77777777" w:rsidR="007535D4" w:rsidRPr="00D71476" w:rsidRDefault="007535D4" w:rsidP="007A5838">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3D11BB94" w14:textId="77777777" w:rsidR="007535D4" w:rsidRPr="00D71476" w:rsidRDefault="007535D4" w:rsidP="007A5838">
            <w:pPr>
              <w:jc w:val="center"/>
              <w:rPr>
                <w:color w:val="000000"/>
                <w:sz w:val="20"/>
                <w:szCs w:val="20"/>
              </w:rPr>
            </w:pPr>
            <w:r w:rsidRPr="00D71476">
              <w:rPr>
                <w:color w:val="000000"/>
                <w:sz w:val="20"/>
                <w:szCs w:val="20"/>
              </w:rPr>
              <w:t>0.43</w:t>
            </w:r>
          </w:p>
        </w:tc>
      </w:tr>
      <w:tr w:rsidR="007535D4" w:rsidRPr="00D71476" w14:paraId="3DE5E053" w14:textId="77777777" w:rsidTr="007A5838">
        <w:trPr>
          <w:trHeight w:val="320"/>
          <w:jc w:val="center"/>
        </w:trPr>
        <w:tc>
          <w:tcPr>
            <w:tcW w:w="1114" w:type="dxa"/>
            <w:tcBorders>
              <w:top w:val="nil"/>
              <w:left w:val="nil"/>
              <w:bottom w:val="nil"/>
              <w:right w:val="nil"/>
            </w:tcBorders>
            <w:shd w:val="clear" w:color="auto" w:fill="auto"/>
            <w:noWrap/>
            <w:vAlign w:val="center"/>
            <w:hideMark/>
          </w:tcPr>
          <w:p w14:paraId="376F9AAA" w14:textId="77777777" w:rsidR="007535D4" w:rsidRPr="00D71476" w:rsidRDefault="007535D4" w:rsidP="007A5838">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4F8D3FC0" w14:textId="77777777" w:rsidR="007535D4" w:rsidRPr="00D71476" w:rsidRDefault="007535D4" w:rsidP="007A5838">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78D39A57" w14:textId="77777777" w:rsidR="007535D4" w:rsidRPr="00D71476" w:rsidRDefault="007535D4" w:rsidP="007A5838">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8D4E387" w14:textId="77777777" w:rsidR="007535D4" w:rsidRPr="00D71476" w:rsidRDefault="007535D4" w:rsidP="007A5838">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4A29AFD9" w14:textId="77777777" w:rsidR="007535D4" w:rsidRDefault="007535D4" w:rsidP="007A5838">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3C4BF0B3" w14:textId="77777777" w:rsidR="007535D4" w:rsidRPr="00610DA6" w:rsidRDefault="007535D4" w:rsidP="007A5838">
            <w:pPr>
              <w:rPr>
                <w:color w:val="000000"/>
                <w:kern w:val="13"/>
                <w:sz w:val="20"/>
                <w:szCs w:val="20"/>
              </w:rPr>
            </w:pPr>
            <w:r>
              <w:rPr>
                <w:color w:val="000000"/>
                <w:kern w:val="13"/>
                <w:sz w:val="20"/>
                <w:szCs w:val="20"/>
              </w:rPr>
              <w:t xml:space="preserve">      </w:t>
            </w:r>
            <w:r w:rsidRPr="00610DA6">
              <w:rPr>
                <w:color w:val="000000"/>
                <w:kern w:val="13"/>
                <w:sz w:val="20"/>
                <w:szCs w:val="20"/>
              </w:rPr>
              <w:t>2.0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485DC6D6" w14:textId="77777777" w:rsidR="007535D4" w:rsidRPr="00D71476" w:rsidRDefault="007535D4" w:rsidP="007A5838">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50A1E857" w14:textId="77777777" w:rsidR="007535D4" w:rsidRPr="00D71476" w:rsidRDefault="007535D4" w:rsidP="007A5838">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6E5B4152" w14:textId="77777777" w:rsidR="007535D4" w:rsidRPr="00D71476" w:rsidRDefault="007535D4" w:rsidP="007A5838">
            <w:pPr>
              <w:jc w:val="center"/>
              <w:rPr>
                <w:color w:val="000000"/>
                <w:sz w:val="20"/>
                <w:szCs w:val="20"/>
              </w:rPr>
            </w:pPr>
            <w:r w:rsidRPr="00D71476">
              <w:rPr>
                <w:color w:val="000000"/>
                <w:sz w:val="20"/>
                <w:szCs w:val="20"/>
              </w:rPr>
              <w:t>0.26</w:t>
            </w:r>
          </w:p>
        </w:tc>
      </w:tr>
      <w:tr w:rsidR="007535D4" w:rsidRPr="00D71476" w14:paraId="59DFCA6B" w14:textId="77777777" w:rsidTr="007A5838">
        <w:trPr>
          <w:trHeight w:val="320"/>
          <w:jc w:val="center"/>
        </w:trPr>
        <w:tc>
          <w:tcPr>
            <w:tcW w:w="1114" w:type="dxa"/>
            <w:tcBorders>
              <w:top w:val="nil"/>
              <w:left w:val="nil"/>
              <w:bottom w:val="nil"/>
              <w:right w:val="nil"/>
            </w:tcBorders>
            <w:shd w:val="clear" w:color="auto" w:fill="auto"/>
            <w:noWrap/>
            <w:vAlign w:val="center"/>
            <w:hideMark/>
          </w:tcPr>
          <w:p w14:paraId="36DB9B9B" w14:textId="77777777" w:rsidR="007535D4" w:rsidRPr="00D71476" w:rsidRDefault="007535D4" w:rsidP="007A5838">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21ED5FC7" w14:textId="77777777" w:rsidR="007535D4" w:rsidRPr="00D71476" w:rsidRDefault="007535D4" w:rsidP="007A5838">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2A80204C" w14:textId="77777777" w:rsidR="007535D4" w:rsidRPr="00D71476" w:rsidRDefault="007535D4" w:rsidP="007A5838">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1063D6A2" w14:textId="77777777" w:rsidR="007535D4" w:rsidRPr="00D71476" w:rsidRDefault="007535D4" w:rsidP="007A5838">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612DC237" w14:textId="77777777" w:rsidR="007535D4" w:rsidRDefault="007535D4" w:rsidP="007A5838">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3380AF1E" w14:textId="77777777" w:rsidR="007535D4" w:rsidRPr="00610DA6" w:rsidRDefault="007535D4" w:rsidP="007A5838">
            <w:pPr>
              <w:rPr>
                <w:color w:val="000000"/>
                <w:kern w:val="13"/>
                <w:sz w:val="20"/>
                <w:szCs w:val="20"/>
              </w:rPr>
            </w:pPr>
            <w:r>
              <w:rPr>
                <w:color w:val="000000"/>
                <w:kern w:val="13"/>
                <w:sz w:val="20"/>
                <w:szCs w:val="20"/>
              </w:rPr>
              <w:t xml:space="preserve">      </w:t>
            </w:r>
            <w:r w:rsidRPr="00610DA6">
              <w:rPr>
                <w:color w:val="000000"/>
                <w:kern w:val="13"/>
                <w:sz w:val="20"/>
                <w:szCs w:val="20"/>
              </w:rPr>
              <w:t>1.3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6ACAE464" w14:textId="77777777" w:rsidR="007535D4" w:rsidRPr="00D71476" w:rsidRDefault="007535D4" w:rsidP="007A5838">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04A8D003" w14:textId="77777777" w:rsidR="007535D4" w:rsidRPr="00D71476" w:rsidRDefault="007535D4" w:rsidP="007A5838">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5B40A3FB" w14:textId="77777777" w:rsidR="007535D4" w:rsidRPr="00D71476" w:rsidRDefault="007535D4" w:rsidP="007A5838">
            <w:pPr>
              <w:jc w:val="center"/>
              <w:rPr>
                <w:color w:val="000000"/>
                <w:sz w:val="20"/>
                <w:szCs w:val="20"/>
              </w:rPr>
            </w:pPr>
            <w:r w:rsidRPr="00D71476">
              <w:rPr>
                <w:color w:val="000000"/>
                <w:sz w:val="20"/>
                <w:szCs w:val="20"/>
              </w:rPr>
              <w:t>0.08</w:t>
            </w:r>
          </w:p>
        </w:tc>
      </w:tr>
      <w:tr w:rsidR="007535D4" w:rsidRPr="00D71476" w14:paraId="42F2A870" w14:textId="77777777" w:rsidTr="007A5838">
        <w:trPr>
          <w:trHeight w:val="320"/>
          <w:jc w:val="center"/>
        </w:trPr>
        <w:tc>
          <w:tcPr>
            <w:tcW w:w="1114" w:type="dxa"/>
            <w:tcBorders>
              <w:top w:val="nil"/>
              <w:left w:val="nil"/>
              <w:bottom w:val="nil"/>
              <w:right w:val="nil"/>
            </w:tcBorders>
            <w:shd w:val="clear" w:color="auto" w:fill="auto"/>
            <w:noWrap/>
            <w:vAlign w:val="center"/>
            <w:hideMark/>
          </w:tcPr>
          <w:p w14:paraId="79655CD5" w14:textId="77777777" w:rsidR="007535D4" w:rsidRPr="00D71476" w:rsidRDefault="007535D4" w:rsidP="007A5838">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40A76225" w14:textId="77777777" w:rsidR="007535D4" w:rsidRPr="00D71476" w:rsidRDefault="007535D4" w:rsidP="007A5838">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706D0E90" w14:textId="77777777" w:rsidR="007535D4" w:rsidRPr="00D71476" w:rsidRDefault="007535D4" w:rsidP="007A5838">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2D4A473" w14:textId="77777777" w:rsidR="007535D4" w:rsidRPr="00D71476" w:rsidRDefault="007535D4" w:rsidP="007A5838">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52B58640" w14:textId="77777777" w:rsidR="007535D4" w:rsidRDefault="007535D4" w:rsidP="007A5838">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18EC211D" w14:textId="77777777" w:rsidR="007535D4" w:rsidRPr="00610DA6" w:rsidRDefault="007535D4" w:rsidP="007A5838">
            <w:pPr>
              <w:rPr>
                <w:color w:val="000000"/>
                <w:kern w:val="13"/>
                <w:sz w:val="20"/>
                <w:szCs w:val="20"/>
              </w:rPr>
            </w:pPr>
            <w:r>
              <w:rPr>
                <w:color w:val="000000"/>
                <w:kern w:val="13"/>
                <w:sz w:val="20"/>
                <w:szCs w:val="20"/>
              </w:rPr>
              <w:t xml:space="preserve">      </w:t>
            </w:r>
            <w:r w:rsidRPr="00610DA6">
              <w:rPr>
                <w:color w:val="000000"/>
                <w:kern w:val="13"/>
                <w:sz w:val="20"/>
                <w:szCs w:val="20"/>
              </w:rPr>
              <w:t>1.8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35BF2389" w14:textId="77777777" w:rsidR="007535D4" w:rsidRPr="00D71476" w:rsidRDefault="007535D4" w:rsidP="007A5838">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00C31BFC" w14:textId="77777777" w:rsidR="007535D4" w:rsidRPr="00D71476" w:rsidRDefault="007535D4" w:rsidP="007A5838">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58154486" w14:textId="77777777" w:rsidR="007535D4" w:rsidRPr="00D71476" w:rsidRDefault="007535D4" w:rsidP="007A5838">
            <w:pPr>
              <w:jc w:val="center"/>
              <w:rPr>
                <w:color w:val="000000"/>
                <w:sz w:val="20"/>
                <w:szCs w:val="20"/>
              </w:rPr>
            </w:pPr>
            <w:r w:rsidRPr="00D71476">
              <w:rPr>
                <w:color w:val="000000"/>
                <w:sz w:val="20"/>
                <w:szCs w:val="20"/>
              </w:rPr>
              <w:t>0.11</w:t>
            </w:r>
          </w:p>
        </w:tc>
      </w:tr>
      <w:tr w:rsidR="007535D4" w:rsidRPr="00D71476" w14:paraId="735105C7" w14:textId="77777777" w:rsidTr="007A5838">
        <w:trPr>
          <w:trHeight w:val="320"/>
          <w:jc w:val="center"/>
        </w:trPr>
        <w:tc>
          <w:tcPr>
            <w:tcW w:w="1114" w:type="dxa"/>
            <w:tcBorders>
              <w:top w:val="nil"/>
              <w:left w:val="nil"/>
              <w:bottom w:val="nil"/>
              <w:right w:val="nil"/>
            </w:tcBorders>
            <w:shd w:val="clear" w:color="auto" w:fill="auto"/>
            <w:noWrap/>
            <w:vAlign w:val="center"/>
            <w:hideMark/>
          </w:tcPr>
          <w:p w14:paraId="7234BB3C" w14:textId="77777777" w:rsidR="007535D4" w:rsidRPr="00D71476" w:rsidRDefault="007535D4" w:rsidP="007A5838">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6BFFD1DF" w14:textId="77777777" w:rsidR="007535D4" w:rsidRPr="00D71476" w:rsidRDefault="007535D4" w:rsidP="007A5838">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50235990" w14:textId="77777777" w:rsidR="007535D4" w:rsidRPr="00D71476" w:rsidRDefault="007535D4" w:rsidP="007A5838">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FC565" w14:textId="77777777" w:rsidR="007535D4" w:rsidRPr="00D71476" w:rsidRDefault="007535D4" w:rsidP="007A5838">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7EB4BCF5" w14:textId="77777777" w:rsidR="007535D4" w:rsidRDefault="007535D4" w:rsidP="007A5838">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76C1FA36" w14:textId="77777777" w:rsidR="007535D4" w:rsidRPr="00610DA6" w:rsidRDefault="007535D4" w:rsidP="007A5838">
            <w:pPr>
              <w:rPr>
                <w:color w:val="000000"/>
                <w:kern w:val="13"/>
                <w:sz w:val="20"/>
                <w:szCs w:val="20"/>
              </w:rPr>
            </w:pPr>
            <w:r>
              <w:rPr>
                <w:color w:val="000000"/>
                <w:kern w:val="13"/>
                <w:sz w:val="20"/>
                <w:szCs w:val="20"/>
              </w:rPr>
              <w:t xml:space="preserve">      </w:t>
            </w:r>
            <w:r w:rsidRPr="00610DA6">
              <w:rPr>
                <w:color w:val="000000"/>
                <w:kern w:val="13"/>
                <w:sz w:val="20"/>
                <w:szCs w:val="20"/>
              </w:rPr>
              <w:t>1.3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0AA8E986" w14:textId="77777777" w:rsidR="007535D4" w:rsidRPr="00D71476" w:rsidRDefault="007535D4" w:rsidP="007A5838">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D136F8E" w14:textId="77777777" w:rsidR="007535D4" w:rsidRPr="00D71476" w:rsidRDefault="007535D4" w:rsidP="007A5838">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3DAB6511" w14:textId="77777777" w:rsidR="007535D4" w:rsidRPr="00D71476" w:rsidRDefault="007535D4" w:rsidP="007A5838">
            <w:pPr>
              <w:jc w:val="center"/>
              <w:rPr>
                <w:color w:val="000000"/>
                <w:sz w:val="20"/>
                <w:szCs w:val="20"/>
              </w:rPr>
            </w:pPr>
            <w:r w:rsidRPr="00D71476">
              <w:rPr>
                <w:color w:val="000000"/>
                <w:sz w:val="20"/>
                <w:szCs w:val="20"/>
              </w:rPr>
              <w:t>0.32</w:t>
            </w:r>
          </w:p>
        </w:tc>
      </w:tr>
      <w:tr w:rsidR="007535D4" w:rsidRPr="00D71476" w14:paraId="6626105F" w14:textId="77777777" w:rsidTr="007A5838">
        <w:trPr>
          <w:trHeight w:val="320"/>
          <w:jc w:val="center"/>
        </w:trPr>
        <w:tc>
          <w:tcPr>
            <w:tcW w:w="1114" w:type="dxa"/>
            <w:tcBorders>
              <w:top w:val="nil"/>
              <w:left w:val="nil"/>
              <w:bottom w:val="nil"/>
              <w:right w:val="nil"/>
            </w:tcBorders>
            <w:shd w:val="clear" w:color="auto" w:fill="auto"/>
            <w:noWrap/>
            <w:vAlign w:val="center"/>
            <w:hideMark/>
          </w:tcPr>
          <w:p w14:paraId="0657A3E0" w14:textId="77777777" w:rsidR="007535D4" w:rsidRPr="00D71476" w:rsidRDefault="007535D4" w:rsidP="007A5838">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6B367029" w14:textId="77777777" w:rsidR="007535D4" w:rsidRPr="00D71476" w:rsidRDefault="007535D4" w:rsidP="007A5838">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2279C00B" w14:textId="77777777" w:rsidR="007535D4" w:rsidRPr="00D71476" w:rsidRDefault="007535D4" w:rsidP="007A5838">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33C9363F" w14:textId="77777777" w:rsidR="007535D4" w:rsidRPr="00D71476" w:rsidRDefault="007535D4" w:rsidP="007A5838">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4932D6F8" w14:textId="77777777" w:rsidR="007535D4" w:rsidRDefault="007535D4" w:rsidP="007A5838">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3E6DB7E5" w14:textId="77777777" w:rsidR="007535D4" w:rsidRPr="00610DA6" w:rsidRDefault="007535D4" w:rsidP="007A5838">
            <w:pPr>
              <w:rPr>
                <w:color w:val="000000"/>
                <w:kern w:val="13"/>
                <w:sz w:val="20"/>
                <w:szCs w:val="20"/>
              </w:rPr>
            </w:pPr>
            <w:r>
              <w:rPr>
                <w:color w:val="000000"/>
                <w:kern w:val="13"/>
                <w:sz w:val="20"/>
                <w:szCs w:val="20"/>
              </w:rPr>
              <w:t xml:space="preserve">      </w:t>
            </w:r>
            <w:r w:rsidRPr="00610DA6">
              <w:rPr>
                <w:color w:val="000000"/>
                <w:kern w:val="13"/>
                <w:sz w:val="20"/>
                <w:szCs w:val="20"/>
              </w:rPr>
              <w:t>1.2 : 1</w:t>
            </w:r>
            <w:r>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123490D4" w14:textId="77777777" w:rsidR="007535D4" w:rsidRPr="00D71476" w:rsidRDefault="007535D4" w:rsidP="007A5838">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05A4D72E" w14:textId="77777777" w:rsidR="007535D4" w:rsidRPr="00D71476" w:rsidRDefault="007535D4" w:rsidP="007A5838">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1FDFC21A" w14:textId="77777777" w:rsidR="007535D4" w:rsidRPr="00D71476" w:rsidRDefault="007535D4" w:rsidP="007A5838">
            <w:pPr>
              <w:jc w:val="center"/>
              <w:rPr>
                <w:color w:val="000000"/>
                <w:sz w:val="20"/>
                <w:szCs w:val="20"/>
              </w:rPr>
            </w:pPr>
            <w:r w:rsidRPr="00D71476">
              <w:rPr>
                <w:color w:val="000000"/>
                <w:sz w:val="20"/>
                <w:szCs w:val="20"/>
              </w:rPr>
              <w:t>0.19</w:t>
            </w:r>
          </w:p>
        </w:tc>
      </w:tr>
      <w:tr w:rsidR="007535D4" w:rsidRPr="00D71476" w14:paraId="21853F6D" w14:textId="77777777" w:rsidTr="007A5838">
        <w:trPr>
          <w:trHeight w:val="320"/>
          <w:jc w:val="center"/>
        </w:trPr>
        <w:tc>
          <w:tcPr>
            <w:tcW w:w="1114" w:type="dxa"/>
            <w:tcBorders>
              <w:top w:val="nil"/>
              <w:left w:val="nil"/>
              <w:bottom w:val="nil"/>
              <w:right w:val="nil"/>
            </w:tcBorders>
            <w:shd w:val="clear" w:color="auto" w:fill="auto"/>
            <w:noWrap/>
            <w:vAlign w:val="center"/>
            <w:hideMark/>
          </w:tcPr>
          <w:p w14:paraId="5D4EFDCD" w14:textId="77777777" w:rsidR="007535D4" w:rsidRPr="00D71476" w:rsidRDefault="007535D4" w:rsidP="007A5838">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A6B93E4" w14:textId="77777777" w:rsidR="007535D4" w:rsidRPr="00D71476" w:rsidRDefault="007535D4" w:rsidP="007A5838">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4C155351" w14:textId="77777777" w:rsidR="007535D4" w:rsidRPr="00D71476" w:rsidRDefault="007535D4" w:rsidP="007A5838">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692A1AD2" w14:textId="77777777" w:rsidR="007535D4" w:rsidRPr="00D71476" w:rsidRDefault="007535D4" w:rsidP="007A5838">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0F53E6AC" w14:textId="77777777" w:rsidR="007535D4" w:rsidRDefault="007535D4" w:rsidP="007A5838">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20C51C0B" w14:textId="77777777" w:rsidR="007535D4" w:rsidRPr="00610DA6" w:rsidRDefault="007535D4" w:rsidP="007A5838">
            <w:pPr>
              <w:rPr>
                <w:color w:val="000000"/>
                <w:kern w:val="13"/>
                <w:sz w:val="20"/>
                <w:szCs w:val="20"/>
              </w:rPr>
            </w:pPr>
            <w:r>
              <w:rPr>
                <w:color w:val="000000"/>
                <w:kern w:val="13"/>
                <w:sz w:val="20"/>
                <w:szCs w:val="20"/>
              </w:rPr>
              <w:t xml:space="preserve">      </w:t>
            </w:r>
            <w:r w:rsidRPr="00610DA6">
              <w:rPr>
                <w:color w:val="000000"/>
                <w:kern w:val="13"/>
                <w:sz w:val="20"/>
                <w:szCs w:val="20"/>
              </w:rPr>
              <w:t>1</w:t>
            </w:r>
            <w:r>
              <w:rPr>
                <w:color w:val="000000"/>
                <w:kern w:val="13"/>
                <w:sz w:val="20"/>
                <w:szCs w:val="20"/>
              </w:rPr>
              <w:t>.0</w:t>
            </w:r>
            <w:r w:rsidRPr="00610DA6">
              <w:rPr>
                <w:color w:val="000000"/>
                <w:kern w:val="13"/>
                <w:sz w:val="20"/>
                <w:szCs w:val="20"/>
              </w:rPr>
              <w:t xml:space="preserve"> : 1.1</w:t>
            </w:r>
          </w:p>
        </w:tc>
        <w:tc>
          <w:tcPr>
            <w:tcW w:w="903" w:type="dxa"/>
            <w:tcBorders>
              <w:top w:val="nil"/>
              <w:left w:val="nil"/>
              <w:bottom w:val="nil"/>
              <w:right w:val="nil"/>
            </w:tcBorders>
            <w:shd w:val="clear" w:color="auto" w:fill="auto"/>
            <w:noWrap/>
            <w:vAlign w:val="center"/>
            <w:hideMark/>
          </w:tcPr>
          <w:p w14:paraId="44D19761" w14:textId="77777777" w:rsidR="007535D4" w:rsidRPr="00D71476" w:rsidRDefault="007535D4" w:rsidP="007A5838">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37A945B9" w14:textId="77777777" w:rsidR="007535D4" w:rsidRPr="00D71476" w:rsidRDefault="007535D4" w:rsidP="007A5838">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73E489BE" w14:textId="77777777" w:rsidR="007535D4" w:rsidRPr="00D71476" w:rsidRDefault="007535D4" w:rsidP="007A5838">
            <w:pPr>
              <w:jc w:val="center"/>
              <w:rPr>
                <w:color w:val="000000"/>
                <w:sz w:val="20"/>
                <w:szCs w:val="20"/>
              </w:rPr>
            </w:pPr>
            <w:r w:rsidRPr="00D71476">
              <w:rPr>
                <w:color w:val="000000"/>
                <w:sz w:val="20"/>
                <w:szCs w:val="20"/>
              </w:rPr>
              <w:t>0.26</w:t>
            </w:r>
          </w:p>
        </w:tc>
      </w:tr>
      <w:tr w:rsidR="007535D4" w:rsidRPr="00D71476" w14:paraId="10F0FB5B" w14:textId="77777777" w:rsidTr="007A5838">
        <w:trPr>
          <w:trHeight w:val="320"/>
          <w:jc w:val="center"/>
        </w:trPr>
        <w:tc>
          <w:tcPr>
            <w:tcW w:w="1114" w:type="dxa"/>
            <w:tcBorders>
              <w:top w:val="nil"/>
              <w:left w:val="nil"/>
              <w:right w:val="nil"/>
            </w:tcBorders>
            <w:shd w:val="clear" w:color="auto" w:fill="auto"/>
            <w:noWrap/>
            <w:vAlign w:val="center"/>
            <w:hideMark/>
          </w:tcPr>
          <w:p w14:paraId="0FDF06C0" w14:textId="77777777" w:rsidR="007535D4" w:rsidRPr="00D71476" w:rsidRDefault="007535D4" w:rsidP="007A5838">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7A12B888" w14:textId="77777777" w:rsidR="007535D4" w:rsidRPr="00D71476" w:rsidRDefault="007535D4" w:rsidP="007A5838">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3B3E2FDE" w14:textId="77777777" w:rsidR="007535D4" w:rsidRPr="00D71476" w:rsidRDefault="007535D4" w:rsidP="007A5838">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5BBF383B" w14:textId="77777777" w:rsidR="007535D4" w:rsidRPr="00D71476" w:rsidRDefault="007535D4" w:rsidP="007A5838">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51DD0E71" w14:textId="77777777" w:rsidR="007535D4" w:rsidRDefault="007535D4" w:rsidP="007A5838">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287FEB2E" w14:textId="77777777" w:rsidR="007535D4" w:rsidRPr="00610DA6" w:rsidRDefault="007535D4" w:rsidP="007A5838">
            <w:pPr>
              <w:rPr>
                <w:color w:val="000000"/>
                <w:kern w:val="13"/>
                <w:sz w:val="20"/>
                <w:szCs w:val="20"/>
              </w:rPr>
            </w:pPr>
            <w:r>
              <w:rPr>
                <w:color w:val="000000"/>
                <w:kern w:val="13"/>
                <w:sz w:val="20"/>
                <w:szCs w:val="20"/>
              </w:rPr>
              <w:t xml:space="preserve">      </w:t>
            </w:r>
            <w:r w:rsidRPr="00610DA6">
              <w:rPr>
                <w:color w:val="000000"/>
                <w:kern w:val="13"/>
                <w:sz w:val="20"/>
                <w:szCs w:val="20"/>
              </w:rPr>
              <w:t>1</w:t>
            </w:r>
            <w:r>
              <w:rPr>
                <w:color w:val="000000"/>
                <w:kern w:val="13"/>
                <w:sz w:val="20"/>
                <w:szCs w:val="20"/>
              </w:rPr>
              <w:t>.0</w:t>
            </w:r>
            <w:r w:rsidRPr="00610DA6">
              <w:rPr>
                <w:color w:val="000000"/>
                <w:kern w:val="13"/>
                <w:sz w:val="20"/>
                <w:szCs w:val="20"/>
              </w:rPr>
              <w:t xml:space="preserve"> : 1.5</w:t>
            </w:r>
          </w:p>
        </w:tc>
        <w:tc>
          <w:tcPr>
            <w:tcW w:w="903" w:type="dxa"/>
            <w:tcBorders>
              <w:top w:val="nil"/>
              <w:left w:val="nil"/>
              <w:right w:val="nil"/>
            </w:tcBorders>
            <w:shd w:val="clear" w:color="auto" w:fill="auto"/>
            <w:noWrap/>
            <w:vAlign w:val="center"/>
            <w:hideMark/>
          </w:tcPr>
          <w:p w14:paraId="4E6E0D4A" w14:textId="77777777" w:rsidR="007535D4" w:rsidRPr="00D71476" w:rsidRDefault="007535D4" w:rsidP="007A5838">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6F00B7F5" w14:textId="77777777" w:rsidR="007535D4" w:rsidRPr="00D71476" w:rsidRDefault="007535D4" w:rsidP="007A5838">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099E1750" w14:textId="77777777" w:rsidR="007535D4" w:rsidRPr="00D71476" w:rsidRDefault="007535D4" w:rsidP="007A5838">
            <w:pPr>
              <w:jc w:val="center"/>
              <w:rPr>
                <w:color w:val="000000"/>
                <w:sz w:val="20"/>
                <w:szCs w:val="20"/>
              </w:rPr>
            </w:pPr>
            <w:r w:rsidRPr="00D71476">
              <w:rPr>
                <w:color w:val="000000"/>
                <w:sz w:val="20"/>
                <w:szCs w:val="20"/>
              </w:rPr>
              <w:t>0.11</w:t>
            </w:r>
          </w:p>
        </w:tc>
      </w:tr>
      <w:tr w:rsidR="007535D4" w:rsidRPr="00D71476" w14:paraId="175399DA" w14:textId="77777777" w:rsidTr="007A5838">
        <w:trPr>
          <w:trHeight w:val="320"/>
          <w:jc w:val="center"/>
        </w:trPr>
        <w:tc>
          <w:tcPr>
            <w:tcW w:w="1114" w:type="dxa"/>
            <w:tcBorders>
              <w:top w:val="nil"/>
              <w:left w:val="nil"/>
              <w:bottom w:val="single" w:sz="4" w:space="0" w:color="auto"/>
              <w:right w:val="nil"/>
            </w:tcBorders>
            <w:shd w:val="clear" w:color="auto" w:fill="auto"/>
            <w:noWrap/>
            <w:vAlign w:val="center"/>
            <w:hideMark/>
          </w:tcPr>
          <w:p w14:paraId="07E79ABE" w14:textId="77777777" w:rsidR="007535D4" w:rsidRPr="00D71476" w:rsidRDefault="007535D4" w:rsidP="007A5838">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5B2825D7" w14:textId="77777777" w:rsidR="007535D4" w:rsidRPr="00D71476" w:rsidRDefault="007535D4" w:rsidP="007A5838">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2E409980" w14:textId="77777777" w:rsidR="007535D4" w:rsidRPr="00D71476" w:rsidRDefault="007535D4" w:rsidP="007A5838">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7F4D88A8" w14:textId="77777777" w:rsidR="007535D4" w:rsidRPr="00D71476" w:rsidRDefault="007535D4" w:rsidP="007A5838">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5C8087F8" w14:textId="77777777" w:rsidR="007535D4" w:rsidRDefault="007535D4" w:rsidP="007A5838">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49ED2782" w14:textId="77777777" w:rsidR="007535D4" w:rsidRPr="00610DA6" w:rsidRDefault="007535D4" w:rsidP="007A5838">
            <w:pPr>
              <w:rPr>
                <w:color w:val="000000"/>
                <w:kern w:val="13"/>
                <w:sz w:val="20"/>
                <w:szCs w:val="20"/>
              </w:rPr>
            </w:pPr>
            <w:r>
              <w:rPr>
                <w:color w:val="000000"/>
                <w:kern w:val="13"/>
                <w:sz w:val="20"/>
                <w:szCs w:val="20"/>
              </w:rPr>
              <w:t xml:space="preserve">      </w:t>
            </w:r>
            <w:r w:rsidRPr="00610DA6">
              <w:rPr>
                <w:color w:val="000000"/>
                <w:kern w:val="13"/>
                <w:sz w:val="20"/>
                <w:szCs w:val="20"/>
              </w:rPr>
              <w:t>1</w:t>
            </w:r>
            <w:r>
              <w:rPr>
                <w:color w:val="000000"/>
                <w:kern w:val="13"/>
                <w:sz w:val="20"/>
                <w:szCs w:val="20"/>
              </w:rPr>
              <w:t>.0</w:t>
            </w:r>
            <w:r w:rsidRPr="00610DA6">
              <w:rPr>
                <w:color w:val="000000"/>
                <w:kern w:val="13"/>
                <w:sz w:val="20"/>
                <w:szCs w:val="20"/>
              </w:rPr>
              <w:t xml:space="preserve"> : 1.6</w:t>
            </w:r>
          </w:p>
        </w:tc>
        <w:tc>
          <w:tcPr>
            <w:tcW w:w="903" w:type="dxa"/>
            <w:tcBorders>
              <w:top w:val="nil"/>
              <w:left w:val="nil"/>
              <w:bottom w:val="single" w:sz="4" w:space="0" w:color="auto"/>
              <w:right w:val="nil"/>
            </w:tcBorders>
            <w:shd w:val="clear" w:color="auto" w:fill="auto"/>
            <w:noWrap/>
            <w:vAlign w:val="center"/>
            <w:hideMark/>
          </w:tcPr>
          <w:p w14:paraId="2A118E14" w14:textId="77777777" w:rsidR="007535D4" w:rsidRPr="00D71476" w:rsidRDefault="007535D4" w:rsidP="007A5838">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E8465A9" w14:textId="77777777" w:rsidR="007535D4" w:rsidRPr="00D71476" w:rsidRDefault="007535D4" w:rsidP="007A5838">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383D00C7" w14:textId="77777777" w:rsidR="007535D4" w:rsidRPr="00D71476" w:rsidRDefault="007535D4" w:rsidP="007A5838">
            <w:pPr>
              <w:jc w:val="center"/>
              <w:rPr>
                <w:color w:val="000000"/>
                <w:sz w:val="20"/>
                <w:szCs w:val="20"/>
              </w:rPr>
            </w:pPr>
            <w:r w:rsidRPr="00D71476">
              <w:rPr>
                <w:color w:val="000000"/>
                <w:sz w:val="20"/>
                <w:szCs w:val="20"/>
              </w:rPr>
              <w:t>0.12</w:t>
            </w:r>
          </w:p>
        </w:tc>
      </w:tr>
    </w:tbl>
    <w:p w14:paraId="7D420593" w14:textId="77777777" w:rsidR="007535D4" w:rsidRPr="00D71476" w:rsidRDefault="007535D4" w:rsidP="007535D4">
      <w:pPr>
        <w:spacing w:line="360" w:lineRule="auto"/>
        <w:rPr>
          <w:i/>
          <w:iCs/>
        </w:rPr>
      </w:pPr>
    </w:p>
    <w:p w14:paraId="68DCE03F" w14:textId="77777777" w:rsidR="007535D4" w:rsidRPr="00B96A1A" w:rsidRDefault="007535D4" w:rsidP="007535D4">
      <w:pPr>
        <w:ind w:left="540" w:right="540"/>
        <w:rPr>
          <w:sz w:val="20"/>
          <w:szCs w:val="20"/>
          <w:shd w:val="clear" w:color="auto" w:fill="FFFFFF"/>
        </w:rPr>
      </w:pPr>
      <w:r w:rsidRPr="00B96A1A">
        <w:rPr>
          <w:b/>
          <w:bCs/>
          <w:sz w:val="20"/>
          <w:szCs w:val="20"/>
          <w:shd w:val="clear" w:color="auto" w:fill="FFFFFF"/>
        </w:rPr>
        <w:lastRenderedPageBreak/>
        <w:t>Table 8.</w:t>
      </w:r>
      <w:r w:rsidRPr="00B96A1A">
        <w:rPr>
          <w:sz w:val="20"/>
          <w:szCs w:val="20"/>
          <w:shd w:val="clear" w:color="auto" w:fill="FFFFFF"/>
        </w:rPr>
        <w:t xml:space="preserve"> Effective number of breeders (</w:t>
      </w:r>
      <w:r w:rsidRPr="00B96A1A">
        <w:rPr>
          <w:i/>
          <w:iCs/>
          <w:sz w:val="20"/>
          <w:szCs w:val="20"/>
          <w:shd w:val="clear" w:color="auto" w:fill="FFFFFF"/>
        </w:rPr>
        <w:t>N</w:t>
      </w:r>
      <w:r w:rsidRPr="00B96A1A">
        <w:rPr>
          <w:i/>
          <w:sz w:val="20"/>
          <w:shd w:val="clear" w:color="auto" w:fill="FFFFFF"/>
          <w:vertAlign w:val="subscript"/>
        </w:rPr>
        <w:t>b</w:t>
      </w:r>
      <w:r w:rsidRPr="00B96A1A">
        <w:rPr>
          <w:sz w:val="20"/>
          <w:szCs w:val="20"/>
          <w:shd w:val="clear" w:color="auto" w:fill="FFFFFF"/>
        </w:rPr>
        <w:t xml:space="preserve">) per parent year as estimated by </w:t>
      </w:r>
      <w:proofErr w:type="spellStart"/>
      <w:r w:rsidRPr="00B96A1A">
        <w:rPr>
          <w:sz w:val="20"/>
          <w:szCs w:val="20"/>
          <w:shd w:val="clear" w:color="auto" w:fill="FFFFFF"/>
        </w:rPr>
        <w:t>NeEstimator</w:t>
      </w:r>
      <w:proofErr w:type="spellEnd"/>
      <w:r w:rsidRPr="00B96A1A">
        <w:rPr>
          <w:sz w:val="20"/>
          <w:szCs w:val="20"/>
          <w:shd w:val="clear" w:color="auto" w:fill="FFFFFF"/>
        </w:rPr>
        <w:t xml:space="preserve"> v2.1. Number of candidate parents (</w:t>
      </w:r>
      <w:proofErr w:type="spellStart"/>
      <w:r w:rsidRPr="00B96A1A">
        <w:rPr>
          <w:i/>
          <w:iCs/>
          <w:sz w:val="20"/>
          <w:szCs w:val="20"/>
          <w:shd w:val="clear" w:color="auto" w:fill="FFFFFF"/>
        </w:rPr>
        <w:t>n</w:t>
      </w:r>
      <w:r w:rsidRPr="00B96A1A">
        <w:rPr>
          <w:i/>
          <w:iCs/>
          <w:sz w:val="20"/>
          <w:szCs w:val="20"/>
          <w:shd w:val="clear" w:color="auto" w:fill="FFFFFF"/>
          <w:vertAlign w:val="subscript"/>
        </w:rPr>
        <w:t>cand</w:t>
      </w:r>
      <w:proofErr w:type="spellEnd"/>
      <w:r w:rsidRPr="00B96A1A">
        <w:rPr>
          <w:sz w:val="20"/>
          <w:szCs w:val="20"/>
          <w:shd w:val="clear" w:color="auto" w:fill="FFFFFF"/>
        </w:rPr>
        <w:t xml:space="preserve">) is the number of salmon sampled, released above the Cougar Dam in a given year and successfully genotyped. </w:t>
      </w:r>
      <w:proofErr w:type="spellStart"/>
      <w:r w:rsidRPr="00B96A1A">
        <w:rPr>
          <w:i/>
          <w:iCs/>
          <w:sz w:val="20"/>
          <w:szCs w:val="20"/>
          <w:shd w:val="clear" w:color="auto" w:fill="FFFFFF"/>
        </w:rPr>
        <w:t>n</w:t>
      </w:r>
      <w:r w:rsidRPr="00B96A1A">
        <w:rPr>
          <w:i/>
          <w:iCs/>
          <w:sz w:val="20"/>
          <w:szCs w:val="20"/>
          <w:shd w:val="clear" w:color="auto" w:fill="FFFFFF"/>
          <w:vertAlign w:val="subscript"/>
        </w:rPr>
        <w:t>success</w:t>
      </w:r>
      <w:proofErr w:type="spellEnd"/>
      <w:r w:rsidRPr="00B96A1A">
        <w:rPr>
          <w:sz w:val="20"/>
          <w:szCs w:val="20"/>
          <w:shd w:val="clear" w:color="auto" w:fill="FFFFFF"/>
        </w:rPr>
        <w:t xml:space="preserve"> is the number of candidate parents with one or more offspring in the pedigree. </w:t>
      </w:r>
      <w:proofErr w:type="spellStart"/>
      <w:r w:rsidRPr="00B96A1A">
        <w:rPr>
          <w:i/>
          <w:iCs/>
          <w:sz w:val="20"/>
          <w:szCs w:val="20"/>
          <w:shd w:val="clear" w:color="auto" w:fill="FFFFFF"/>
        </w:rPr>
        <w:t>n</w:t>
      </w:r>
      <w:r w:rsidRPr="00B96A1A">
        <w:rPr>
          <w:i/>
          <w:iCs/>
          <w:sz w:val="20"/>
          <w:szCs w:val="20"/>
          <w:shd w:val="clear" w:color="auto" w:fill="FFFFFF"/>
          <w:vertAlign w:val="subscript"/>
        </w:rPr>
        <w:t>offspring</w:t>
      </w:r>
      <w:proofErr w:type="spellEnd"/>
      <w:r w:rsidRPr="00B96A1A">
        <w:rPr>
          <w:sz w:val="20"/>
          <w:szCs w:val="20"/>
          <w:shd w:val="clear" w:color="auto" w:fill="FFFFFF"/>
        </w:rPr>
        <w:t xml:space="preserve"> is the number of offspring assigned to candidate parents released above the dam that parent year. Upper and lower 95% confidence intervals based on jack-knife are provided. The </w:t>
      </w:r>
      <w:r w:rsidRPr="00B96A1A">
        <w:rPr>
          <w:i/>
          <w:iCs/>
          <w:sz w:val="20"/>
          <w:szCs w:val="20"/>
          <w:shd w:val="clear" w:color="auto" w:fill="FFFFFF"/>
        </w:rPr>
        <w:t>N</w:t>
      </w:r>
      <w:r w:rsidRPr="00B96A1A">
        <w:rPr>
          <w:i/>
          <w:iCs/>
          <w:sz w:val="20"/>
          <w:szCs w:val="20"/>
          <w:shd w:val="clear" w:color="auto" w:fill="FFFFFF"/>
          <w:vertAlign w:val="subscript"/>
        </w:rPr>
        <w:t>b</w:t>
      </w:r>
      <w:r w:rsidRPr="00B96A1A">
        <w:rPr>
          <w:sz w:val="20"/>
          <w:szCs w:val="20"/>
          <w:shd w:val="clear" w:color="auto" w:fill="FFFFFF"/>
        </w:rPr>
        <w:t xml:space="preserve"> : </w:t>
      </w:r>
      <w:proofErr w:type="spellStart"/>
      <w:r w:rsidRPr="00B96A1A">
        <w:rPr>
          <w:i/>
          <w:iCs/>
          <w:sz w:val="20"/>
          <w:szCs w:val="20"/>
          <w:shd w:val="clear" w:color="auto" w:fill="FFFFFF"/>
        </w:rPr>
        <w:t>n</w:t>
      </w:r>
      <w:r w:rsidRPr="00B96A1A">
        <w:rPr>
          <w:i/>
          <w:iCs/>
          <w:sz w:val="20"/>
          <w:szCs w:val="20"/>
          <w:shd w:val="clear" w:color="auto" w:fill="FFFFFF"/>
          <w:vertAlign w:val="subscript"/>
        </w:rPr>
        <w:t>cand</w:t>
      </w:r>
      <w:proofErr w:type="spellEnd"/>
      <w:r w:rsidRPr="00B96A1A">
        <w:rPr>
          <w:i/>
          <w:iCs/>
          <w:sz w:val="20"/>
          <w:szCs w:val="20"/>
          <w:shd w:val="clear" w:color="auto" w:fill="FFFFFF"/>
        </w:rPr>
        <w:t xml:space="preserve"> </w:t>
      </w:r>
      <w:r w:rsidRPr="00B96A1A">
        <w:rPr>
          <w:sz w:val="20"/>
          <w:szCs w:val="20"/>
          <w:shd w:val="clear" w:color="auto" w:fill="FFFFFF"/>
        </w:rPr>
        <w:t>ratio</w:t>
      </w:r>
      <w:r w:rsidRPr="00B96A1A">
        <w:rPr>
          <w:i/>
          <w:iCs/>
          <w:sz w:val="20"/>
          <w:szCs w:val="20"/>
          <w:shd w:val="clear" w:color="auto" w:fill="FFFFFF"/>
        </w:rPr>
        <w:t xml:space="preserve"> </w:t>
      </w:r>
      <w:r w:rsidRPr="00B96A1A">
        <w:rPr>
          <w:sz w:val="20"/>
          <w:szCs w:val="20"/>
          <w:shd w:val="clear" w:color="auto" w:fill="FFFFFF"/>
        </w:rPr>
        <w:t>is provided for each year.</w:t>
      </w:r>
    </w:p>
    <w:p w14:paraId="7C93B6DC" w14:textId="77777777" w:rsidR="007535D4" w:rsidRPr="00B96A1A" w:rsidRDefault="007535D4" w:rsidP="007535D4">
      <w:pPr>
        <w:ind w:left="540" w:right="540"/>
        <w:rPr>
          <w:i/>
          <w:sz w:val="20"/>
          <w:szCs w:val="20"/>
        </w:rPr>
      </w:pPr>
      <w:r w:rsidRPr="00B96A1A">
        <w:rPr>
          <w:rStyle w:val="Emphasis"/>
          <w:sz w:val="20"/>
          <w:szCs w:val="20"/>
          <w:shd w:val="clear" w:color="auto" w:fill="FFFFFF"/>
        </w:rPr>
        <w:t>* Note that 2015 estimates do not include potential age-6 offspring. However, we expect these offspring to contribute very little to TLF (~2%)</w:t>
      </w:r>
    </w:p>
    <w:p w14:paraId="49DB1E4B" w14:textId="77777777" w:rsidR="007535D4" w:rsidRPr="002914C9" w:rsidRDefault="007535D4" w:rsidP="007535D4">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7535D4" w:rsidRPr="00D71476" w14:paraId="395AB26E" w14:textId="77777777" w:rsidTr="007A5838">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7625ED33" w14:textId="77777777" w:rsidR="007535D4" w:rsidRPr="00D71476" w:rsidRDefault="007535D4" w:rsidP="007A5838">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2809A215" w14:textId="77777777" w:rsidR="007535D4" w:rsidRPr="00D71476" w:rsidRDefault="007535D4" w:rsidP="007A5838">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149BD07B" w14:textId="77777777" w:rsidR="007535D4" w:rsidRPr="00D71476" w:rsidRDefault="007535D4" w:rsidP="007A5838">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899B1C9" w14:textId="77777777" w:rsidR="007535D4" w:rsidRPr="00D71476" w:rsidRDefault="007535D4" w:rsidP="007A5838">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B464136" w14:textId="77777777" w:rsidR="007535D4" w:rsidRPr="00D71476" w:rsidRDefault="007535D4" w:rsidP="007A5838">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5140A29C" w14:textId="77777777" w:rsidR="007535D4" w:rsidRPr="00D71476" w:rsidRDefault="007535D4" w:rsidP="007A5838">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7AB2D63" w14:textId="77777777" w:rsidR="007535D4" w:rsidRPr="00D71476" w:rsidRDefault="007535D4" w:rsidP="007A5838">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3CF90C53" w14:textId="77777777" w:rsidR="007535D4" w:rsidRPr="00675128" w:rsidRDefault="007535D4" w:rsidP="007A5838">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7535D4" w:rsidRPr="00D71476" w14:paraId="70E0C89D" w14:textId="77777777" w:rsidTr="007A5838">
        <w:trPr>
          <w:trHeight w:val="320"/>
          <w:jc w:val="center"/>
        </w:trPr>
        <w:tc>
          <w:tcPr>
            <w:tcW w:w="918" w:type="dxa"/>
            <w:tcBorders>
              <w:top w:val="single" w:sz="4" w:space="0" w:color="auto"/>
              <w:left w:val="nil"/>
              <w:bottom w:val="nil"/>
              <w:right w:val="nil"/>
            </w:tcBorders>
            <w:shd w:val="clear" w:color="auto" w:fill="auto"/>
            <w:noWrap/>
            <w:vAlign w:val="center"/>
            <w:hideMark/>
          </w:tcPr>
          <w:p w14:paraId="677BFD7A" w14:textId="77777777" w:rsidR="007535D4" w:rsidRPr="00D71476" w:rsidRDefault="007535D4" w:rsidP="007A5838">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1AB81128" w14:textId="77777777" w:rsidR="007535D4" w:rsidRPr="00D71476" w:rsidRDefault="007535D4" w:rsidP="007A5838">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2276EB39" w14:textId="77777777" w:rsidR="007535D4" w:rsidRPr="00D71476" w:rsidRDefault="007535D4" w:rsidP="007A5838">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472AAC51" w14:textId="77777777" w:rsidR="007535D4" w:rsidRPr="00D71476" w:rsidRDefault="007535D4" w:rsidP="007A5838">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4B218B9F" w14:textId="77777777" w:rsidR="007535D4" w:rsidRPr="00D71476" w:rsidRDefault="007535D4" w:rsidP="007A5838">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0F637B0" w14:textId="77777777" w:rsidR="007535D4" w:rsidRPr="00D71476" w:rsidRDefault="007535D4" w:rsidP="007A5838">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60C34E7A" w14:textId="77777777" w:rsidR="007535D4" w:rsidRPr="00D71476" w:rsidRDefault="007535D4" w:rsidP="007A5838">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3FA67B9B" w14:textId="77777777" w:rsidR="007535D4" w:rsidRPr="00D71476" w:rsidRDefault="007535D4" w:rsidP="007A5838">
            <w:pPr>
              <w:jc w:val="center"/>
              <w:rPr>
                <w:color w:val="000000"/>
                <w:sz w:val="20"/>
                <w:szCs w:val="20"/>
              </w:rPr>
            </w:pPr>
            <w:r>
              <w:rPr>
                <w:color w:val="000000"/>
                <w:sz w:val="20"/>
                <w:szCs w:val="20"/>
              </w:rPr>
              <w:t>0.36</w:t>
            </w:r>
          </w:p>
        </w:tc>
      </w:tr>
      <w:tr w:rsidR="007535D4" w:rsidRPr="00D71476" w14:paraId="74AFEA03" w14:textId="77777777" w:rsidTr="007A5838">
        <w:trPr>
          <w:trHeight w:val="320"/>
          <w:jc w:val="center"/>
        </w:trPr>
        <w:tc>
          <w:tcPr>
            <w:tcW w:w="918" w:type="dxa"/>
            <w:tcBorders>
              <w:top w:val="nil"/>
              <w:left w:val="nil"/>
              <w:bottom w:val="nil"/>
              <w:right w:val="nil"/>
            </w:tcBorders>
            <w:shd w:val="clear" w:color="auto" w:fill="auto"/>
            <w:noWrap/>
            <w:vAlign w:val="center"/>
            <w:hideMark/>
          </w:tcPr>
          <w:p w14:paraId="7A7D3108" w14:textId="77777777" w:rsidR="007535D4" w:rsidRPr="00D71476" w:rsidRDefault="007535D4" w:rsidP="007A5838">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FCF05CE" w14:textId="77777777" w:rsidR="007535D4" w:rsidRPr="00D71476" w:rsidRDefault="007535D4" w:rsidP="007A5838">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341E7A17" w14:textId="77777777" w:rsidR="007535D4" w:rsidRPr="00D71476" w:rsidRDefault="007535D4" w:rsidP="007A5838">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103E9E6C" w14:textId="77777777" w:rsidR="007535D4" w:rsidRPr="00D71476" w:rsidRDefault="007535D4" w:rsidP="007A5838">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4D505573" w14:textId="77777777" w:rsidR="007535D4" w:rsidRPr="00D71476" w:rsidRDefault="007535D4" w:rsidP="007A5838">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1DEAE9CE" w14:textId="77777777" w:rsidR="007535D4" w:rsidRPr="00D71476" w:rsidRDefault="007535D4" w:rsidP="007A5838">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5818532F" w14:textId="77777777" w:rsidR="007535D4" w:rsidRPr="00D71476" w:rsidRDefault="007535D4" w:rsidP="007A5838">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383C19A0" w14:textId="77777777" w:rsidR="007535D4" w:rsidRPr="00D71476" w:rsidRDefault="007535D4" w:rsidP="007A5838">
            <w:pPr>
              <w:jc w:val="center"/>
              <w:rPr>
                <w:color w:val="000000"/>
                <w:sz w:val="20"/>
                <w:szCs w:val="20"/>
              </w:rPr>
            </w:pPr>
            <w:r>
              <w:rPr>
                <w:color w:val="000000"/>
                <w:sz w:val="20"/>
                <w:szCs w:val="20"/>
              </w:rPr>
              <w:t>0.28</w:t>
            </w:r>
          </w:p>
        </w:tc>
      </w:tr>
      <w:tr w:rsidR="007535D4" w:rsidRPr="00D71476" w14:paraId="5C0471C0" w14:textId="77777777" w:rsidTr="007A5838">
        <w:trPr>
          <w:trHeight w:val="320"/>
          <w:jc w:val="center"/>
        </w:trPr>
        <w:tc>
          <w:tcPr>
            <w:tcW w:w="918" w:type="dxa"/>
            <w:tcBorders>
              <w:top w:val="nil"/>
              <w:left w:val="nil"/>
              <w:bottom w:val="nil"/>
              <w:right w:val="nil"/>
            </w:tcBorders>
            <w:shd w:val="clear" w:color="auto" w:fill="auto"/>
            <w:noWrap/>
            <w:vAlign w:val="center"/>
            <w:hideMark/>
          </w:tcPr>
          <w:p w14:paraId="1BB15B98" w14:textId="77777777" w:rsidR="007535D4" w:rsidRPr="00D71476" w:rsidRDefault="007535D4" w:rsidP="007A5838">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7E139C46" w14:textId="77777777" w:rsidR="007535D4" w:rsidRPr="00D71476" w:rsidRDefault="007535D4" w:rsidP="007A5838">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515F2343" w14:textId="77777777" w:rsidR="007535D4" w:rsidRPr="00D71476" w:rsidRDefault="007535D4" w:rsidP="007A5838">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49D8A8AA" w14:textId="77777777" w:rsidR="007535D4" w:rsidRPr="00D71476" w:rsidRDefault="007535D4" w:rsidP="007A5838">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17CB6E1B" w14:textId="77777777" w:rsidR="007535D4" w:rsidRPr="00D71476" w:rsidRDefault="007535D4" w:rsidP="007A5838">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724BCE4F" w14:textId="77777777" w:rsidR="007535D4" w:rsidRPr="00D71476" w:rsidRDefault="007535D4" w:rsidP="007A5838">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613697FF" w14:textId="77777777" w:rsidR="007535D4" w:rsidRPr="00D71476" w:rsidRDefault="007535D4" w:rsidP="007A5838">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0671EFAD" w14:textId="77777777" w:rsidR="007535D4" w:rsidRPr="00D71476" w:rsidRDefault="007535D4" w:rsidP="007A5838">
            <w:pPr>
              <w:jc w:val="center"/>
              <w:rPr>
                <w:color w:val="000000"/>
                <w:sz w:val="20"/>
                <w:szCs w:val="20"/>
              </w:rPr>
            </w:pPr>
            <w:r>
              <w:rPr>
                <w:color w:val="000000"/>
                <w:sz w:val="20"/>
                <w:szCs w:val="20"/>
              </w:rPr>
              <w:t>0.27</w:t>
            </w:r>
          </w:p>
        </w:tc>
      </w:tr>
      <w:tr w:rsidR="007535D4" w:rsidRPr="00D71476" w14:paraId="05F36921" w14:textId="77777777" w:rsidTr="007A5838">
        <w:trPr>
          <w:trHeight w:val="320"/>
          <w:jc w:val="center"/>
        </w:trPr>
        <w:tc>
          <w:tcPr>
            <w:tcW w:w="918" w:type="dxa"/>
            <w:tcBorders>
              <w:top w:val="nil"/>
              <w:left w:val="nil"/>
              <w:bottom w:val="nil"/>
              <w:right w:val="nil"/>
            </w:tcBorders>
            <w:shd w:val="clear" w:color="auto" w:fill="auto"/>
            <w:noWrap/>
            <w:vAlign w:val="center"/>
            <w:hideMark/>
          </w:tcPr>
          <w:p w14:paraId="318CAB8B" w14:textId="77777777" w:rsidR="007535D4" w:rsidRPr="00D71476" w:rsidRDefault="007535D4" w:rsidP="007A5838">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7C9DB056" w14:textId="77777777" w:rsidR="007535D4" w:rsidRPr="00D71476" w:rsidRDefault="007535D4" w:rsidP="007A5838">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4882BFF7" w14:textId="77777777" w:rsidR="007535D4" w:rsidRPr="00D71476" w:rsidRDefault="007535D4" w:rsidP="007A5838">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5B0B2FC9" w14:textId="77777777" w:rsidR="007535D4" w:rsidRPr="00D71476" w:rsidRDefault="007535D4" w:rsidP="007A5838">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7350FAE" w14:textId="77777777" w:rsidR="007535D4" w:rsidRPr="00D71476" w:rsidRDefault="007535D4" w:rsidP="007A5838">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29A76200" w14:textId="77777777" w:rsidR="007535D4" w:rsidRPr="00D71476" w:rsidRDefault="007535D4" w:rsidP="007A5838">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15676109" w14:textId="77777777" w:rsidR="007535D4" w:rsidRPr="00D71476" w:rsidRDefault="007535D4" w:rsidP="007A5838">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3A02513D" w14:textId="77777777" w:rsidR="007535D4" w:rsidRPr="00D71476" w:rsidRDefault="007535D4" w:rsidP="007A5838">
            <w:pPr>
              <w:jc w:val="center"/>
              <w:rPr>
                <w:color w:val="000000"/>
                <w:sz w:val="20"/>
                <w:szCs w:val="20"/>
              </w:rPr>
            </w:pPr>
            <w:r>
              <w:rPr>
                <w:color w:val="000000"/>
                <w:sz w:val="20"/>
                <w:szCs w:val="20"/>
              </w:rPr>
              <w:t>0.23</w:t>
            </w:r>
          </w:p>
        </w:tc>
      </w:tr>
      <w:tr w:rsidR="007535D4" w:rsidRPr="00D71476" w14:paraId="034C4A88" w14:textId="77777777" w:rsidTr="007A5838">
        <w:trPr>
          <w:trHeight w:val="320"/>
          <w:jc w:val="center"/>
        </w:trPr>
        <w:tc>
          <w:tcPr>
            <w:tcW w:w="918" w:type="dxa"/>
            <w:tcBorders>
              <w:top w:val="nil"/>
              <w:left w:val="nil"/>
              <w:bottom w:val="nil"/>
              <w:right w:val="nil"/>
            </w:tcBorders>
            <w:shd w:val="clear" w:color="auto" w:fill="auto"/>
            <w:noWrap/>
            <w:vAlign w:val="center"/>
            <w:hideMark/>
          </w:tcPr>
          <w:p w14:paraId="6614D3E7" w14:textId="77777777" w:rsidR="007535D4" w:rsidRPr="00D71476" w:rsidRDefault="007535D4" w:rsidP="007A5838">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4812389B" w14:textId="77777777" w:rsidR="007535D4" w:rsidRPr="00D71476" w:rsidRDefault="007535D4" w:rsidP="007A5838">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7E127D87" w14:textId="77777777" w:rsidR="007535D4" w:rsidRPr="00D71476" w:rsidRDefault="007535D4" w:rsidP="007A5838">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666A17A" w14:textId="77777777" w:rsidR="007535D4" w:rsidRPr="00D71476" w:rsidRDefault="007535D4" w:rsidP="007A5838">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4A4D7B7E" w14:textId="77777777" w:rsidR="007535D4" w:rsidRPr="00D71476" w:rsidRDefault="007535D4" w:rsidP="007A5838">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19877721" w14:textId="77777777" w:rsidR="007535D4" w:rsidRPr="00D71476" w:rsidRDefault="007535D4" w:rsidP="007A5838">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7CF1E51B" w14:textId="77777777" w:rsidR="007535D4" w:rsidRPr="00D71476" w:rsidRDefault="007535D4" w:rsidP="007A5838">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66EF3EE2" w14:textId="77777777" w:rsidR="007535D4" w:rsidRPr="00D71476" w:rsidRDefault="007535D4" w:rsidP="007A5838">
            <w:pPr>
              <w:jc w:val="center"/>
              <w:rPr>
                <w:color w:val="000000"/>
                <w:sz w:val="20"/>
                <w:szCs w:val="20"/>
              </w:rPr>
            </w:pPr>
            <w:r>
              <w:rPr>
                <w:color w:val="000000"/>
                <w:sz w:val="20"/>
                <w:szCs w:val="20"/>
              </w:rPr>
              <w:t>0.30</w:t>
            </w:r>
          </w:p>
        </w:tc>
      </w:tr>
      <w:tr w:rsidR="007535D4" w:rsidRPr="00D71476" w14:paraId="51A9AD3F" w14:textId="77777777" w:rsidTr="007A5838">
        <w:trPr>
          <w:trHeight w:val="320"/>
          <w:jc w:val="center"/>
        </w:trPr>
        <w:tc>
          <w:tcPr>
            <w:tcW w:w="918" w:type="dxa"/>
            <w:tcBorders>
              <w:top w:val="nil"/>
              <w:left w:val="nil"/>
              <w:bottom w:val="nil"/>
              <w:right w:val="nil"/>
            </w:tcBorders>
            <w:shd w:val="clear" w:color="auto" w:fill="auto"/>
            <w:noWrap/>
            <w:vAlign w:val="center"/>
            <w:hideMark/>
          </w:tcPr>
          <w:p w14:paraId="20D40280" w14:textId="77777777" w:rsidR="007535D4" w:rsidRPr="00D71476" w:rsidRDefault="007535D4" w:rsidP="007A5838">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007099BC" w14:textId="77777777" w:rsidR="007535D4" w:rsidRPr="00D71476" w:rsidRDefault="007535D4" w:rsidP="007A5838">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7AC6725F" w14:textId="77777777" w:rsidR="007535D4" w:rsidRPr="00D71476" w:rsidRDefault="007535D4" w:rsidP="007A5838">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2A1EA5BE" w14:textId="77777777" w:rsidR="007535D4" w:rsidRPr="00D71476" w:rsidRDefault="007535D4" w:rsidP="007A5838">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74C9395F" w14:textId="77777777" w:rsidR="007535D4" w:rsidRPr="00D71476" w:rsidRDefault="007535D4" w:rsidP="007A5838">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66AAD910" w14:textId="77777777" w:rsidR="007535D4" w:rsidRPr="00D71476" w:rsidRDefault="007535D4" w:rsidP="007A5838">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435615DA" w14:textId="77777777" w:rsidR="007535D4" w:rsidRPr="00D71476" w:rsidRDefault="007535D4" w:rsidP="007A5838">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58911A45" w14:textId="77777777" w:rsidR="007535D4" w:rsidRPr="00D71476" w:rsidRDefault="007535D4" w:rsidP="007A5838">
            <w:pPr>
              <w:jc w:val="center"/>
              <w:rPr>
                <w:color w:val="000000"/>
                <w:sz w:val="20"/>
                <w:szCs w:val="20"/>
              </w:rPr>
            </w:pPr>
            <w:r>
              <w:rPr>
                <w:color w:val="000000"/>
                <w:sz w:val="20"/>
                <w:szCs w:val="20"/>
              </w:rPr>
              <w:t>0.31</w:t>
            </w:r>
          </w:p>
        </w:tc>
      </w:tr>
      <w:tr w:rsidR="007535D4" w:rsidRPr="00D71476" w14:paraId="6C3599DE" w14:textId="77777777" w:rsidTr="007A5838">
        <w:trPr>
          <w:trHeight w:val="320"/>
          <w:jc w:val="center"/>
        </w:trPr>
        <w:tc>
          <w:tcPr>
            <w:tcW w:w="918" w:type="dxa"/>
            <w:tcBorders>
              <w:top w:val="nil"/>
              <w:left w:val="nil"/>
              <w:bottom w:val="nil"/>
              <w:right w:val="nil"/>
            </w:tcBorders>
            <w:shd w:val="clear" w:color="auto" w:fill="auto"/>
            <w:noWrap/>
            <w:vAlign w:val="center"/>
            <w:hideMark/>
          </w:tcPr>
          <w:p w14:paraId="75681E1A" w14:textId="77777777" w:rsidR="007535D4" w:rsidRPr="00D71476" w:rsidRDefault="007535D4" w:rsidP="007A5838">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3657D1F1" w14:textId="77777777" w:rsidR="007535D4" w:rsidRPr="00D71476" w:rsidRDefault="007535D4" w:rsidP="007A5838">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621DE630" w14:textId="77777777" w:rsidR="007535D4" w:rsidRPr="00D71476" w:rsidRDefault="007535D4" w:rsidP="007A5838">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30149EE6" w14:textId="77777777" w:rsidR="007535D4" w:rsidRPr="00D71476" w:rsidRDefault="007535D4" w:rsidP="007A5838">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2220A0C4" w14:textId="77777777" w:rsidR="007535D4" w:rsidRPr="00D71476" w:rsidRDefault="007535D4" w:rsidP="007A5838">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8C4566B" w14:textId="77777777" w:rsidR="007535D4" w:rsidRPr="00D71476" w:rsidRDefault="007535D4" w:rsidP="007A5838">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7F343131" w14:textId="77777777" w:rsidR="007535D4" w:rsidRPr="00D71476" w:rsidRDefault="007535D4" w:rsidP="007A5838">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10501B57" w14:textId="77777777" w:rsidR="007535D4" w:rsidRPr="00D71476" w:rsidRDefault="007535D4" w:rsidP="007A5838">
            <w:pPr>
              <w:jc w:val="center"/>
              <w:rPr>
                <w:color w:val="000000"/>
                <w:sz w:val="20"/>
                <w:szCs w:val="20"/>
              </w:rPr>
            </w:pPr>
            <w:r>
              <w:rPr>
                <w:color w:val="000000"/>
                <w:sz w:val="20"/>
                <w:szCs w:val="20"/>
              </w:rPr>
              <w:t>0.22</w:t>
            </w:r>
          </w:p>
        </w:tc>
      </w:tr>
      <w:tr w:rsidR="007535D4" w:rsidRPr="00D71476" w14:paraId="5B77EE24" w14:textId="77777777" w:rsidTr="007A5838">
        <w:trPr>
          <w:trHeight w:val="320"/>
          <w:jc w:val="center"/>
        </w:trPr>
        <w:tc>
          <w:tcPr>
            <w:tcW w:w="918" w:type="dxa"/>
            <w:tcBorders>
              <w:top w:val="nil"/>
              <w:left w:val="nil"/>
              <w:right w:val="nil"/>
            </w:tcBorders>
            <w:shd w:val="clear" w:color="auto" w:fill="auto"/>
            <w:noWrap/>
            <w:vAlign w:val="center"/>
            <w:hideMark/>
          </w:tcPr>
          <w:p w14:paraId="5F5CBB81" w14:textId="77777777" w:rsidR="007535D4" w:rsidRPr="00D71476" w:rsidRDefault="007535D4" w:rsidP="007A5838">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03922666" w14:textId="77777777" w:rsidR="007535D4" w:rsidRPr="00D71476" w:rsidRDefault="007535D4" w:rsidP="007A5838">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18D7C510" w14:textId="77777777" w:rsidR="007535D4" w:rsidRPr="00D71476" w:rsidRDefault="007535D4" w:rsidP="007A5838">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28AFBE85" w14:textId="77777777" w:rsidR="007535D4" w:rsidRPr="00D71476" w:rsidRDefault="007535D4" w:rsidP="007A5838">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792CC7A2" w14:textId="77777777" w:rsidR="007535D4" w:rsidRPr="00D71476" w:rsidRDefault="007535D4" w:rsidP="007A5838">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45F39174" w14:textId="77777777" w:rsidR="007535D4" w:rsidRPr="00D71476" w:rsidRDefault="007535D4" w:rsidP="007A5838">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2C1FF5DE" w14:textId="77777777" w:rsidR="007535D4" w:rsidRPr="00D71476" w:rsidRDefault="007535D4" w:rsidP="007A5838">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6128209C" w14:textId="77777777" w:rsidR="007535D4" w:rsidRPr="00D71476" w:rsidRDefault="007535D4" w:rsidP="007A5838">
            <w:pPr>
              <w:jc w:val="center"/>
              <w:rPr>
                <w:color w:val="000000"/>
                <w:sz w:val="20"/>
                <w:szCs w:val="20"/>
              </w:rPr>
            </w:pPr>
            <w:r>
              <w:rPr>
                <w:color w:val="000000"/>
                <w:sz w:val="20"/>
                <w:szCs w:val="20"/>
              </w:rPr>
              <w:t>0.26</w:t>
            </w:r>
          </w:p>
        </w:tc>
      </w:tr>
      <w:tr w:rsidR="007535D4" w:rsidRPr="00D71476" w14:paraId="137C7D18" w14:textId="77777777" w:rsidTr="007A5838">
        <w:trPr>
          <w:trHeight w:val="320"/>
          <w:jc w:val="center"/>
        </w:trPr>
        <w:tc>
          <w:tcPr>
            <w:tcW w:w="918" w:type="dxa"/>
            <w:tcBorders>
              <w:top w:val="nil"/>
              <w:left w:val="nil"/>
              <w:bottom w:val="single" w:sz="4" w:space="0" w:color="auto"/>
              <w:right w:val="nil"/>
            </w:tcBorders>
            <w:shd w:val="clear" w:color="auto" w:fill="auto"/>
            <w:noWrap/>
            <w:vAlign w:val="center"/>
            <w:hideMark/>
          </w:tcPr>
          <w:p w14:paraId="22F7C361" w14:textId="77777777" w:rsidR="007535D4" w:rsidRPr="00D71476" w:rsidRDefault="007535D4" w:rsidP="007A5838">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160F3416" w14:textId="77777777" w:rsidR="007535D4" w:rsidRPr="00D71476" w:rsidRDefault="007535D4" w:rsidP="007A5838">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604DED48" w14:textId="77777777" w:rsidR="007535D4" w:rsidRPr="00D71476" w:rsidRDefault="007535D4" w:rsidP="007A5838">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2894D353" w14:textId="77777777" w:rsidR="007535D4" w:rsidRPr="00D71476" w:rsidRDefault="007535D4" w:rsidP="007A5838">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707BEDC4" w14:textId="77777777" w:rsidR="007535D4" w:rsidRPr="00D71476" w:rsidRDefault="007535D4" w:rsidP="007A5838">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5D5D7781" w14:textId="77777777" w:rsidR="007535D4" w:rsidRPr="00D71476" w:rsidRDefault="007535D4" w:rsidP="007A5838">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65BE8114" w14:textId="77777777" w:rsidR="007535D4" w:rsidRPr="00D71476" w:rsidRDefault="007535D4" w:rsidP="007A5838">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586AC7B6" w14:textId="77777777" w:rsidR="007535D4" w:rsidRPr="00D71476" w:rsidRDefault="007535D4" w:rsidP="007A5838">
            <w:pPr>
              <w:jc w:val="center"/>
              <w:rPr>
                <w:color w:val="000000"/>
                <w:sz w:val="20"/>
                <w:szCs w:val="20"/>
              </w:rPr>
            </w:pPr>
            <w:r>
              <w:rPr>
                <w:color w:val="000000"/>
                <w:sz w:val="20"/>
                <w:szCs w:val="20"/>
              </w:rPr>
              <w:t>0.28</w:t>
            </w:r>
          </w:p>
        </w:tc>
      </w:tr>
    </w:tbl>
    <w:p w14:paraId="29D7AB61" w14:textId="77777777" w:rsidR="007535D4" w:rsidRPr="00D71476" w:rsidRDefault="007535D4" w:rsidP="007535D4">
      <w:pPr>
        <w:spacing w:line="360" w:lineRule="auto"/>
      </w:pPr>
    </w:p>
    <w:p w14:paraId="51D681C7" w14:textId="77777777" w:rsidR="007535D4" w:rsidRDefault="007535D4" w:rsidP="007535D4">
      <w:r>
        <w:br w:type="page"/>
      </w:r>
    </w:p>
    <w:p w14:paraId="2D3D8B75" w14:textId="77777777" w:rsidR="007535D4" w:rsidRDefault="007535D4" w:rsidP="007535D4">
      <w:pPr>
        <w:spacing w:after="112"/>
        <w:ind w:left="810" w:right="720"/>
        <w:rPr>
          <w:i/>
          <w:iCs/>
        </w:rPr>
      </w:pPr>
      <w:r w:rsidRPr="005F41AF">
        <w:rPr>
          <w:b/>
          <w:bCs/>
          <w:sz w:val="20"/>
          <w:szCs w:val="20"/>
        </w:rPr>
        <w:lastRenderedPageBreak/>
        <w:t xml:space="preserve">Table </w:t>
      </w:r>
      <w:r>
        <w:rPr>
          <w:b/>
          <w:bCs/>
          <w:sz w:val="20"/>
          <w:szCs w:val="20"/>
        </w:rPr>
        <w:t>9.</w:t>
      </w:r>
      <w:r w:rsidRPr="005F41AF">
        <w:rPr>
          <w:b/>
          <w:bCs/>
          <w:sz w:val="20"/>
          <w:szCs w:val="20"/>
        </w:rPr>
        <w:t xml:space="preserve"> </w:t>
      </w:r>
      <w:r w:rsidRPr="003D3779">
        <w:rPr>
          <w:sz w:val="20"/>
          <w:szCs w:val="20"/>
        </w:rPr>
        <w:t>Results of generalized linear mixed model examining the influence of</w:t>
      </w:r>
      <w:r w:rsidRPr="003D3779">
        <w:rPr>
          <w:i/>
          <w:iCs/>
        </w:rPr>
        <w:t xml:space="preserve"> </w:t>
      </w:r>
      <w:r w:rsidRPr="003D3779">
        <w:rPr>
          <w:i/>
          <w:iCs/>
          <w:sz w:val="20"/>
          <w:szCs w:val="20"/>
        </w:rPr>
        <w:t>sex, origin, release day, release location, release group density, release group sex ratio, annual sex ratio,</w:t>
      </w:r>
      <w:r w:rsidRPr="003D3779">
        <w:rPr>
          <w:sz w:val="20"/>
          <w:szCs w:val="20"/>
        </w:rPr>
        <w:t xml:space="preserve"> </w:t>
      </w:r>
      <w:r w:rsidRPr="003D3779">
        <w:rPr>
          <w:i/>
          <w:iCs/>
          <w:sz w:val="20"/>
          <w:szCs w:val="20"/>
        </w:rPr>
        <w:t>sex*release group density,</w:t>
      </w:r>
      <w:r w:rsidRPr="003D3779">
        <w:rPr>
          <w:sz w:val="20"/>
          <w:szCs w:val="20"/>
        </w:rPr>
        <w:t xml:space="preserve"> </w:t>
      </w:r>
      <w:r w:rsidRPr="003D3779">
        <w:rPr>
          <w:i/>
          <w:iCs/>
          <w:sz w:val="20"/>
          <w:szCs w:val="20"/>
        </w:rPr>
        <w:t xml:space="preserve">sex*release day, sex*origin, and sex*annual sex ratio </w:t>
      </w:r>
      <w:r w:rsidRPr="003D3779">
        <w:rPr>
          <w:sz w:val="20"/>
          <w:szCs w:val="20"/>
        </w:rPr>
        <w:t xml:space="preserve">on the total lifetime fitness of spring Chinook salmon released above Cougar Dam from 2007 – 2015. </w:t>
      </w:r>
      <w:r w:rsidRPr="003D3779">
        <w:rPr>
          <w:i/>
          <w:iCs/>
          <w:sz w:val="20"/>
          <w:szCs w:val="20"/>
        </w:rPr>
        <w:t xml:space="preserve">Year </w:t>
      </w:r>
      <w:r w:rsidRPr="003D3779">
        <w:rPr>
          <w:sz w:val="20"/>
          <w:szCs w:val="20"/>
        </w:rPr>
        <w:t xml:space="preserve">and </w:t>
      </w:r>
      <w:r w:rsidRPr="003D3779">
        <w:rPr>
          <w:i/>
          <w:iCs/>
          <w:sz w:val="20"/>
          <w:szCs w:val="20"/>
        </w:rPr>
        <w:t>release group</w:t>
      </w:r>
      <w:r w:rsidRPr="003D3779">
        <w:rPr>
          <w:sz w:val="20"/>
          <w:szCs w:val="20"/>
        </w:rPr>
        <w:t xml:space="preserve"> are included as random effects. Estimated effect (β) and standard error (</w:t>
      </w:r>
      <w:proofErr w:type="spellStart"/>
      <w:r w:rsidRPr="003D3779">
        <w:rPr>
          <w:sz w:val="20"/>
          <w:szCs w:val="20"/>
        </w:rPr>
        <w:t>s.e.</w:t>
      </w:r>
      <w:proofErr w:type="spellEnd"/>
      <w:r w:rsidRPr="003D3779">
        <w:rPr>
          <w:sz w:val="20"/>
          <w:szCs w:val="20"/>
        </w:rPr>
        <w:t>) of each fixed predictor on the link (log) scale for predictors that were retained in the final model are presented above.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3D3779">
        <w:rPr>
          <w:sz w:val="20"/>
          <w:szCs w:val="20"/>
          <w:shd w:val="clear" w:color="auto" w:fill="FFFFFF"/>
        </w:rPr>
        <w:t>σ</w:t>
      </w:r>
      <w:r w:rsidRPr="003D3779">
        <w:rPr>
          <w:sz w:val="20"/>
          <w:szCs w:val="20"/>
          <w:shd w:val="clear" w:color="auto" w:fill="FFFFFF"/>
          <w:vertAlign w:val="superscript"/>
        </w:rPr>
        <w:t>2</w:t>
      </w:r>
      <w:r w:rsidRPr="003D3779">
        <w:rPr>
          <w:sz w:val="20"/>
          <w:szCs w:val="20"/>
          <w:shd w:val="clear" w:color="auto" w:fill="FFFFFF"/>
        </w:rPr>
        <w:t>)</w:t>
      </w:r>
      <w:r w:rsidRPr="003D3779">
        <w:rPr>
          <w:sz w:val="20"/>
          <w:szCs w:val="20"/>
        </w:rPr>
        <w:t xml:space="preserve"> and standard deviation (</w:t>
      </w:r>
      <w:proofErr w:type="spellStart"/>
      <w:r w:rsidRPr="003D3779">
        <w:rPr>
          <w:sz w:val="20"/>
          <w:szCs w:val="20"/>
        </w:rPr>
        <w:t>s.d.</w:t>
      </w:r>
      <w:proofErr w:type="spellEnd"/>
      <w:r w:rsidRPr="003D3779">
        <w:rPr>
          <w:sz w:val="20"/>
          <w:szCs w:val="20"/>
        </w:rPr>
        <w:t>) are presented for random effects. 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7535D4" w:rsidRPr="005F41AF" w14:paraId="0B84868B" w14:textId="77777777" w:rsidTr="007A5838">
        <w:trPr>
          <w:jc w:val="center"/>
        </w:trPr>
        <w:tc>
          <w:tcPr>
            <w:tcW w:w="3325" w:type="dxa"/>
            <w:tcBorders>
              <w:top w:val="single" w:sz="4" w:space="0" w:color="auto"/>
              <w:bottom w:val="single" w:sz="4" w:space="0" w:color="auto"/>
            </w:tcBorders>
            <w:shd w:val="clear" w:color="auto" w:fill="E7E6E6" w:themeFill="background2"/>
          </w:tcPr>
          <w:p w14:paraId="2D1BCB04" w14:textId="77777777" w:rsidR="007535D4" w:rsidRPr="005F41AF" w:rsidRDefault="007535D4" w:rsidP="007A5838">
            <w:pPr>
              <w:spacing w:after="112" w:line="259" w:lineRule="auto"/>
              <w:rPr>
                <w:b/>
                <w:bCs/>
                <w:sz w:val="20"/>
                <w:szCs w:val="20"/>
              </w:rPr>
            </w:pPr>
            <w:r w:rsidRPr="005F41AF">
              <w:rPr>
                <w:b/>
                <w:bCs/>
                <w:sz w:val="20"/>
                <w:szCs w:val="20"/>
              </w:rPr>
              <w:t xml:space="preserve">Fixed </w:t>
            </w:r>
            <w:r>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1E48252F" w14:textId="77777777" w:rsidR="007535D4" w:rsidRPr="005F41AF" w:rsidRDefault="007535D4" w:rsidP="007A5838">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50C72F8D" w14:textId="77777777" w:rsidR="007535D4" w:rsidRPr="005F41AF" w:rsidRDefault="007535D4" w:rsidP="007A5838">
            <w:pPr>
              <w:jc w:val="center"/>
              <w:rPr>
                <w:b/>
                <w:bCs/>
                <w:sz w:val="20"/>
                <w:szCs w:val="20"/>
              </w:rPr>
            </w:pPr>
            <w:proofErr w:type="spellStart"/>
            <w:r w:rsidRPr="005F41AF">
              <w:rPr>
                <w:b/>
                <w:bCs/>
                <w:sz w:val="20"/>
                <w:szCs w:val="20"/>
              </w:rPr>
              <w:t>s.e</w:t>
            </w:r>
            <w:r>
              <w:rPr>
                <w:b/>
                <w:bCs/>
                <w:sz w:val="20"/>
                <w:szCs w:val="20"/>
              </w:rPr>
              <w:t>.</w:t>
            </w:r>
            <w:proofErr w:type="spellEnd"/>
          </w:p>
        </w:tc>
        <w:tc>
          <w:tcPr>
            <w:tcW w:w="1080" w:type="dxa"/>
            <w:tcBorders>
              <w:top w:val="single" w:sz="4" w:space="0" w:color="auto"/>
              <w:bottom w:val="single" w:sz="4" w:space="0" w:color="auto"/>
            </w:tcBorders>
            <w:shd w:val="clear" w:color="auto" w:fill="E7E6E6" w:themeFill="background2"/>
          </w:tcPr>
          <w:p w14:paraId="047805E6" w14:textId="77777777" w:rsidR="007535D4" w:rsidRPr="005F41AF" w:rsidRDefault="007535D4" w:rsidP="007A5838">
            <w:pPr>
              <w:jc w:val="center"/>
              <w:rPr>
                <w:b/>
                <w:bCs/>
                <w:sz w:val="20"/>
                <w:szCs w:val="20"/>
              </w:rPr>
            </w:pPr>
            <w:r w:rsidRPr="005F41AF">
              <w:rPr>
                <w:b/>
                <w:bCs/>
                <w:sz w:val="20"/>
                <w:szCs w:val="20"/>
              </w:rPr>
              <w:t>LRT</w:t>
            </w:r>
          </w:p>
          <w:p w14:paraId="0B86FB96" w14:textId="77777777" w:rsidR="007535D4" w:rsidRPr="005F41AF" w:rsidRDefault="007535D4" w:rsidP="007A5838">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546E515A" w14:textId="77777777" w:rsidR="007535D4" w:rsidRPr="005F41AF" w:rsidRDefault="007535D4" w:rsidP="007A5838">
            <w:pPr>
              <w:jc w:val="center"/>
              <w:rPr>
                <w:b/>
                <w:bCs/>
                <w:sz w:val="20"/>
                <w:szCs w:val="20"/>
              </w:rPr>
            </w:pPr>
            <w:r w:rsidRPr="005F41AF">
              <w:rPr>
                <w:b/>
                <w:bCs/>
                <w:sz w:val="20"/>
                <w:szCs w:val="20"/>
              </w:rPr>
              <w:t>Wald</w:t>
            </w:r>
          </w:p>
          <w:p w14:paraId="2733DBD0" w14:textId="77777777" w:rsidR="007535D4" w:rsidRPr="005F41AF" w:rsidRDefault="007535D4" w:rsidP="007A5838">
            <w:pPr>
              <w:jc w:val="center"/>
              <w:rPr>
                <w:b/>
                <w:bCs/>
                <w:sz w:val="20"/>
                <w:szCs w:val="20"/>
              </w:rPr>
            </w:pPr>
            <w:r w:rsidRPr="005F41AF">
              <w:rPr>
                <w:b/>
                <w:bCs/>
                <w:sz w:val="20"/>
                <w:szCs w:val="20"/>
              </w:rPr>
              <w:t>p-value</w:t>
            </w:r>
          </w:p>
        </w:tc>
      </w:tr>
      <w:tr w:rsidR="007535D4" w:rsidRPr="005F41AF" w14:paraId="3FDD59CE" w14:textId="77777777" w:rsidTr="007A5838">
        <w:trPr>
          <w:jc w:val="center"/>
        </w:trPr>
        <w:tc>
          <w:tcPr>
            <w:tcW w:w="3325" w:type="dxa"/>
            <w:tcBorders>
              <w:top w:val="single" w:sz="4" w:space="0" w:color="auto"/>
            </w:tcBorders>
          </w:tcPr>
          <w:p w14:paraId="762A3D03" w14:textId="77777777" w:rsidR="007535D4" w:rsidRPr="005F41AF" w:rsidRDefault="007535D4" w:rsidP="007A5838">
            <w:pPr>
              <w:spacing w:after="112" w:line="259" w:lineRule="auto"/>
              <w:rPr>
                <w:sz w:val="20"/>
                <w:szCs w:val="20"/>
              </w:rPr>
            </w:pPr>
            <w:r w:rsidRPr="005F41AF">
              <w:rPr>
                <w:sz w:val="20"/>
                <w:szCs w:val="20"/>
              </w:rPr>
              <w:t>(Intercept)</w:t>
            </w:r>
          </w:p>
        </w:tc>
        <w:tc>
          <w:tcPr>
            <w:tcW w:w="1080" w:type="dxa"/>
            <w:tcBorders>
              <w:top w:val="single" w:sz="4" w:space="0" w:color="auto"/>
            </w:tcBorders>
          </w:tcPr>
          <w:p w14:paraId="4D7396F9" w14:textId="77777777" w:rsidR="007535D4" w:rsidRPr="005F41AF" w:rsidRDefault="007535D4" w:rsidP="007A5838">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6673A419" w14:textId="77777777" w:rsidR="007535D4" w:rsidRPr="005F41AF" w:rsidRDefault="007535D4" w:rsidP="007A5838">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7D6B4485" w14:textId="77777777" w:rsidR="007535D4" w:rsidRPr="005F41AF" w:rsidRDefault="007535D4" w:rsidP="007A5838">
            <w:pPr>
              <w:spacing w:after="112" w:line="259" w:lineRule="auto"/>
              <w:jc w:val="center"/>
              <w:rPr>
                <w:sz w:val="20"/>
                <w:szCs w:val="20"/>
              </w:rPr>
            </w:pPr>
          </w:p>
        </w:tc>
        <w:tc>
          <w:tcPr>
            <w:tcW w:w="1223" w:type="dxa"/>
            <w:tcBorders>
              <w:top w:val="single" w:sz="4" w:space="0" w:color="auto"/>
            </w:tcBorders>
          </w:tcPr>
          <w:p w14:paraId="1730A2AC" w14:textId="77777777" w:rsidR="007535D4" w:rsidRPr="005F41AF" w:rsidRDefault="007535D4" w:rsidP="007A5838">
            <w:pPr>
              <w:spacing w:after="112" w:line="259" w:lineRule="auto"/>
              <w:jc w:val="center"/>
              <w:rPr>
                <w:sz w:val="20"/>
                <w:szCs w:val="20"/>
              </w:rPr>
            </w:pPr>
          </w:p>
        </w:tc>
      </w:tr>
      <w:tr w:rsidR="007535D4" w:rsidRPr="005F41AF" w14:paraId="40557B19" w14:textId="77777777" w:rsidTr="007A5838">
        <w:trPr>
          <w:jc w:val="center"/>
        </w:trPr>
        <w:tc>
          <w:tcPr>
            <w:tcW w:w="3325" w:type="dxa"/>
          </w:tcPr>
          <w:p w14:paraId="29CB0BF4" w14:textId="77777777" w:rsidR="007535D4" w:rsidRPr="005F41AF" w:rsidRDefault="007535D4" w:rsidP="007A5838">
            <w:pPr>
              <w:spacing w:after="112" w:line="259" w:lineRule="auto"/>
              <w:rPr>
                <w:sz w:val="20"/>
                <w:szCs w:val="20"/>
              </w:rPr>
            </w:pPr>
            <w:r w:rsidRPr="005F41AF">
              <w:rPr>
                <w:i/>
                <w:iCs/>
                <w:sz w:val="20"/>
                <w:szCs w:val="20"/>
              </w:rPr>
              <w:t>sex</w:t>
            </w:r>
            <w:r>
              <w:rPr>
                <w:i/>
                <w:iCs/>
                <w:sz w:val="20"/>
                <w:szCs w:val="20"/>
              </w:rPr>
              <w:t xml:space="preserve"> </w:t>
            </w:r>
            <w:r w:rsidRPr="005F41AF">
              <w:rPr>
                <w:sz w:val="20"/>
                <w:szCs w:val="20"/>
              </w:rPr>
              <w:t>[male]</w:t>
            </w:r>
          </w:p>
        </w:tc>
        <w:tc>
          <w:tcPr>
            <w:tcW w:w="1080" w:type="dxa"/>
          </w:tcPr>
          <w:p w14:paraId="6D965A7E" w14:textId="77777777" w:rsidR="007535D4" w:rsidRPr="005F41AF" w:rsidRDefault="007535D4" w:rsidP="007A5838">
            <w:pPr>
              <w:jc w:val="center"/>
              <w:rPr>
                <w:color w:val="000000"/>
                <w:sz w:val="20"/>
                <w:szCs w:val="20"/>
              </w:rPr>
            </w:pPr>
            <w:r w:rsidRPr="005F41AF">
              <w:rPr>
                <w:color w:val="000000"/>
                <w:sz w:val="20"/>
                <w:szCs w:val="20"/>
              </w:rPr>
              <w:t>-0.150</w:t>
            </w:r>
          </w:p>
        </w:tc>
        <w:tc>
          <w:tcPr>
            <w:tcW w:w="1080" w:type="dxa"/>
          </w:tcPr>
          <w:p w14:paraId="3C1A7F39" w14:textId="77777777" w:rsidR="007535D4" w:rsidRPr="005F41AF" w:rsidRDefault="007535D4" w:rsidP="007A5838">
            <w:pPr>
              <w:jc w:val="center"/>
              <w:rPr>
                <w:color w:val="000000"/>
                <w:sz w:val="20"/>
                <w:szCs w:val="20"/>
              </w:rPr>
            </w:pPr>
            <w:r w:rsidRPr="005F41AF">
              <w:rPr>
                <w:color w:val="000000"/>
                <w:sz w:val="20"/>
                <w:szCs w:val="20"/>
              </w:rPr>
              <w:t>0.082</w:t>
            </w:r>
          </w:p>
        </w:tc>
        <w:tc>
          <w:tcPr>
            <w:tcW w:w="1080" w:type="dxa"/>
          </w:tcPr>
          <w:p w14:paraId="5F8F7377" w14:textId="77777777" w:rsidR="007535D4" w:rsidRPr="005F41AF" w:rsidRDefault="007535D4" w:rsidP="007A5838">
            <w:pPr>
              <w:spacing w:after="112" w:line="259" w:lineRule="auto"/>
              <w:jc w:val="center"/>
              <w:rPr>
                <w:sz w:val="20"/>
                <w:szCs w:val="20"/>
              </w:rPr>
            </w:pPr>
          </w:p>
        </w:tc>
        <w:tc>
          <w:tcPr>
            <w:tcW w:w="1223" w:type="dxa"/>
          </w:tcPr>
          <w:p w14:paraId="1D4D7A31" w14:textId="77777777" w:rsidR="007535D4" w:rsidRPr="005F41AF" w:rsidRDefault="007535D4" w:rsidP="007A5838">
            <w:pPr>
              <w:jc w:val="center"/>
              <w:rPr>
                <w:color w:val="000000"/>
                <w:sz w:val="20"/>
                <w:szCs w:val="20"/>
              </w:rPr>
            </w:pPr>
            <w:r w:rsidRPr="005F41AF">
              <w:rPr>
                <w:color w:val="000000"/>
                <w:sz w:val="20"/>
                <w:szCs w:val="20"/>
              </w:rPr>
              <w:t>0.066</w:t>
            </w:r>
          </w:p>
        </w:tc>
      </w:tr>
      <w:tr w:rsidR="007535D4" w:rsidRPr="005F41AF" w14:paraId="341891A7" w14:textId="77777777" w:rsidTr="007A5838">
        <w:trPr>
          <w:jc w:val="center"/>
        </w:trPr>
        <w:tc>
          <w:tcPr>
            <w:tcW w:w="3325" w:type="dxa"/>
          </w:tcPr>
          <w:p w14:paraId="2A604AFF" w14:textId="77777777" w:rsidR="007535D4" w:rsidRPr="005F41AF" w:rsidRDefault="007535D4" w:rsidP="007A5838">
            <w:pPr>
              <w:spacing w:after="112" w:line="259" w:lineRule="auto"/>
              <w:rPr>
                <w:sz w:val="20"/>
                <w:szCs w:val="20"/>
              </w:rPr>
            </w:pPr>
            <w:r w:rsidRPr="005F41AF">
              <w:rPr>
                <w:i/>
                <w:iCs/>
                <w:sz w:val="20"/>
                <w:szCs w:val="20"/>
              </w:rPr>
              <w:t>origin</w:t>
            </w:r>
            <w:r>
              <w:rPr>
                <w:i/>
                <w:iCs/>
                <w:sz w:val="20"/>
                <w:szCs w:val="20"/>
              </w:rPr>
              <w:t xml:space="preserve"> </w:t>
            </w:r>
            <w:r w:rsidRPr="005F41AF">
              <w:rPr>
                <w:sz w:val="20"/>
                <w:szCs w:val="20"/>
              </w:rPr>
              <w:t>[NOR]</w:t>
            </w:r>
          </w:p>
        </w:tc>
        <w:tc>
          <w:tcPr>
            <w:tcW w:w="1080" w:type="dxa"/>
          </w:tcPr>
          <w:p w14:paraId="4B29D51A" w14:textId="77777777" w:rsidR="007535D4" w:rsidRPr="005F41AF" w:rsidRDefault="007535D4" w:rsidP="007A5838">
            <w:pPr>
              <w:jc w:val="center"/>
              <w:rPr>
                <w:color w:val="000000"/>
                <w:sz w:val="20"/>
                <w:szCs w:val="20"/>
              </w:rPr>
            </w:pPr>
            <w:r w:rsidRPr="005F41AF">
              <w:rPr>
                <w:color w:val="000000"/>
                <w:sz w:val="20"/>
                <w:szCs w:val="20"/>
              </w:rPr>
              <w:t>0.446</w:t>
            </w:r>
          </w:p>
        </w:tc>
        <w:tc>
          <w:tcPr>
            <w:tcW w:w="1080" w:type="dxa"/>
          </w:tcPr>
          <w:p w14:paraId="1EE136B1" w14:textId="77777777" w:rsidR="007535D4" w:rsidRPr="005F41AF" w:rsidRDefault="007535D4" w:rsidP="007A5838">
            <w:pPr>
              <w:jc w:val="center"/>
              <w:rPr>
                <w:color w:val="000000"/>
                <w:sz w:val="20"/>
                <w:szCs w:val="20"/>
              </w:rPr>
            </w:pPr>
            <w:r w:rsidRPr="005F41AF">
              <w:rPr>
                <w:color w:val="000000"/>
                <w:sz w:val="20"/>
                <w:szCs w:val="20"/>
              </w:rPr>
              <w:t>0.132</w:t>
            </w:r>
          </w:p>
        </w:tc>
        <w:tc>
          <w:tcPr>
            <w:tcW w:w="1080" w:type="dxa"/>
          </w:tcPr>
          <w:p w14:paraId="40FBDB86" w14:textId="77777777" w:rsidR="007535D4" w:rsidRPr="005F41AF" w:rsidRDefault="007535D4" w:rsidP="007A5838">
            <w:pPr>
              <w:spacing w:after="112" w:line="259" w:lineRule="auto"/>
              <w:jc w:val="center"/>
              <w:rPr>
                <w:sz w:val="20"/>
                <w:szCs w:val="20"/>
              </w:rPr>
            </w:pPr>
          </w:p>
        </w:tc>
        <w:tc>
          <w:tcPr>
            <w:tcW w:w="1223" w:type="dxa"/>
          </w:tcPr>
          <w:p w14:paraId="19217880" w14:textId="77777777" w:rsidR="007535D4" w:rsidRPr="005F41AF" w:rsidRDefault="007535D4" w:rsidP="007A5838">
            <w:pPr>
              <w:jc w:val="center"/>
              <w:rPr>
                <w:b/>
                <w:bCs/>
                <w:color w:val="000000"/>
                <w:sz w:val="20"/>
                <w:szCs w:val="20"/>
              </w:rPr>
            </w:pPr>
            <w:r w:rsidRPr="005F41AF">
              <w:rPr>
                <w:b/>
                <w:bCs/>
                <w:color w:val="000000"/>
                <w:sz w:val="20"/>
                <w:szCs w:val="20"/>
              </w:rPr>
              <w:t>0.001</w:t>
            </w:r>
          </w:p>
        </w:tc>
      </w:tr>
      <w:tr w:rsidR="007535D4" w:rsidRPr="005F41AF" w14:paraId="29D14278" w14:textId="77777777" w:rsidTr="007A5838">
        <w:trPr>
          <w:jc w:val="center"/>
        </w:trPr>
        <w:tc>
          <w:tcPr>
            <w:tcW w:w="3325" w:type="dxa"/>
          </w:tcPr>
          <w:p w14:paraId="2D9894A0" w14:textId="77777777" w:rsidR="007535D4" w:rsidRPr="005F41AF" w:rsidRDefault="007535D4" w:rsidP="007A5838">
            <w:pPr>
              <w:spacing w:after="112" w:line="259" w:lineRule="auto"/>
              <w:rPr>
                <w:i/>
                <w:iCs/>
                <w:sz w:val="20"/>
                <w:szCs w:val="20"/>
              </w:rPr>
            </w:pPr>
            <w:r w:rsidRPr="005F41AF">
              <w:rPr>
                <w:i/>
                <w:iCs/>
                <w:sz w:val="20"/>
                <w:szCs w:val="20"/>
              </w:rPr>
              <w:t>Julian</w:t>
            </w:r>
            <w:r>
              <w:rPr>
                <w:i/>
                <w:iCs/>
                <w:sz w:val="20"/>
                <w:szCs w:val="20"/>
              </w:rPr>
              <w:t xml:space="preserve"> d</w:t>
            </w:r>
            <w:r w:rsidRPr="005F41AF">
              <w:rPr>
                <w:i/>
                <w:iCs/>
                <w:sz w:val="20"/>
                <w:szCs w:val="20"/>
              </w:rPr>
              <w:t>ay of release</w:t>
            </w:r>
          </w:p>
        </w:tc>
        <w:tc>
          <w:tcPr>
            <w:tcW w:w="1080" w:type="dxa"/>
          </w:tcPr>
          <w:p w14:paraId="518A999D" w14:textId="77777777" w:rsidR="007535D4" w:rsidRPr="005F41AF" w:rsidRDefault="007535D4" w:rsidP="007A5838">
            <w:pPr>
              <w:jc w:val="center"/>
              <w:rPr>
                <w:color w:val="000000"/>
                <w:sz w:val="20"/>
                <w:szCs w:val="20"/>
              </w:rPr>
            </w:pPr>
            <w:r w:rsidRPr="005F41AF">
              <w:rPr>
                <w:color w:val="000000"/>
                <w:sz w:val="20"/>
                <w:szCs w:val="20"/>
              </w:rPr>
              <w:t>-0.004</w:t>
            </w:r>
          </w:p>
        </w:tc>
        <w:tc>
          <w:tcPr>
            <w:tcW w:w="1080" w:type="dxa"/>
          </w:tcPr>
          <w:p w14:paraId="4D33ED8F" w14:textId="77777777" w:rsidR="007535D4" w:rsidRPr="005F41AF" w:rsidRDefault="007535D4" w:rsidP="007A5838">
            <w:pPr>
              <w:jc w:val="center"/>
              <w:rPr>
                <w:color w:val="000000"/>
                <w:sz w:val="20"/>
                <w:szCs w:val="20"/>
              </w:rPr>
            </w:pPr>
            <w:r w:rsidRPr="005F41AF">
              <w:rPr>
                <w:color w:val="000000"/>
                <w:sz w:val="20"/>
                <w:szCs w:val="20"/>
              </w:rPr>
              <w:t>0.001</w:t>
            </w:r>
          </w:p>
        </w:tc>
        <w:tc>
          <w:tcPr>
            <w:tcW w:w="1080" w:type="dxa"/>
          </w:tcPr>
          <w:p w14:paraId="5C2D5267" w14:textId="77777777" w:rsidR="007535D4" w:rsidRPr="005F41AF" w:rsidRDefault="007535D4" w:rsidP="007A5838">
            <w:pPr>
              <w:spacing w:after="112" w:line="259" w:lineRule="auto"/>
              <w:jc w:val="center"/>
              <w:rPr>
                <w:b/>
                <w:bCs/>
                <w:sz w:val="20"/>
                <w:szCs w:val="20"/>
              </w:rPr>
            </w:pPr>
            <w:r w:rsidRPr="005F41AF">
              <w:rPr>
                <w:b/>
                <w:bCs/>
                <w:sz w:val="20"/>
                <w:szCs w:val="20"/>
              </w:rPr>
              <w:t>0.004</w:t>
            </w:r>
          </w:p>
        </w:tc>
        <w:tc>
          <w:tcPr>
            <w:tcW w:w="1223" w:type="dxa"/>
          </w:tcPr>
          <w:p w14:paraId="51BF0FE2" w14:textId="77777777" w:rsidR="007535D4" w:rsidRPr="005F41AF" w:rsidRDefault="007535D4" w:rsidP="007A5838">
            <w:pPr>
              <w:jc w:val="center"/>
              <w:rPr>
                <w:b/>
                <w:bCs/>
                <w:color w:val="000000"/>
                <w:sz w:val="20"/>
                <w:szCs w:val="20"/>
              </w:rPr>
            </w:pPr>
            <w:r w:rsidRPr="005F41AF">
              <w:rPr>
                <w:b/>
                <w:bCs/>
                <w:color w:val="000000"/>
                <w:sz w:val="20"/>
                <w:szCs w:val="20"/>
              </w:rPr>
              <w:t>0.003</w:t>
            </w:r>
          </w:p>
        </w:tc>
      </w:tr>
      <w:tr w:rsidR="007535D4" w:rsidRPr="005F41AF" w14:paraId="06CCBA49" w14:textId="77777777" w:rsidTr="007A5838">
        <w:trPr>
          <w:jc w:val="center"/>
        </w:trPr>
        <w:tc>
          <w:tcPr>
            <w:tcW w:w="3325" w:type="dxa"/>
          </w:tcPr>
          <w:p w14:paraId="5BEFC89D" w14:textId="77777777" w:rsidR="007535D4" w:rsidRPr="005F41AF" w:rsidRDefault="007535D4" w:rsidP="007A5838">
            <w:pPr>
              <w:spacing w:after="112" w:line="259" w:lineRule="auto"/>
              <w:rPr>
                <w:i/>
                <w:iCs/>
                <w:sz w:val="20"/>
                <w:szCs w:val="20"/>
              </w:rPr>
            </w:pPr>
            <w:r w:rsidRPr="005F41AF">
              <w:rPr>
                <w:i/>
                <w:iCs/>
                <w:sz w:val="20"/>
                <w:szCs w:val="20"/>
              </w:rPr>
              <w:t>annual sex ratio</w:t>
            </w:r>
          </w:p>
        </w:tc>
        <w:tc>
          <w:tcPr>
            <w:tcW w:w="1080" w:type="dxa"/>
          </w:tcPr>
          <w:p w14:paraId="18F012C4" w14:textId="77777777" w:rsidR="007535D4" w:rsidRPr="005F41AF" w:rsidRDefault="007535D4" w:rsidP="007A5838">
            <w:pPr>
              <w:jc w:val="center"/>
              <w:rPr>
                <w:color w:val="000000"/>
                <w:sz w:val="20"/>
                <w:szCs w:val="20"/>
              </w:rPr>
            </w:pPr>
            <w:r w:rsidRPr="005F41AF">
              <w:rPr>
                <w:color w:val="000000"/>
                <w:sz w:val="20"/>
                <w:szCs w:val="20"/>
              </w:rPr>
              <w:t>1.042</w:t>
            </w:r>
          </w:p>
        </w:tc>
        <w:tc>
          <w:tcPr>
            <w:tcW w:w="1080" w:type="dxa"/>
          </w:tcPr>
          <w:p w14:paraId="4D0CB9FA" w14:textId="77777777" w:rsidR="007535D4" w:rsidRPr="005F41AF" w:rsidRDefault="007535D4" w:rsidP="007A5838">
            <w:pPr>
              <w:jc w:val="center"/>
              <w:rPr>
                <w:color w:val="000000"/>
                <w:sz w:val="20"/>
                <w:szCs w:val="20"/>
              </w:rPr>
            </w:pPr>
            <w:r w:rsidRPr="005F41AF">
              <w:rPr>
                <w:color w:val="000000"/>
                <w:sz w:val="20"/>
                <w:szCs w:val="20"/>
              </w:rPr>
              <w:t>0.501</w:t>
            </w:r>
          </w:p>
        </w:tc>
        <w:tc>
          <w:tcPr>
            <w:tcW w:w="1080" w:type="dxa"/>
          </w:tcPr>
          <w:p w14:paraId="7C477E50" w14:textId="77777777" w:rsidR="007535D4" w:rsidRPr="005F41AF" w:rsidRDefault="007535D4" w:rsidP="007A5838">
            <w:pPr>
              <w:spacing w:after="112" w:line="259" w:lineRule="auto"/>
              <w:jc w:val="center"/>
              <w:rPr>
                <w:sz w:val="20"/>
                <w:szCs w:val="20"/>
              </w:rPr>
            </w:pPr>
          </w:p>
        </w:tc>
        <w:tc>
          <w:tcPr>
            <w:tcW w:w="1223" w:type="dxa"/>
          </w:tcPr>
          <w:p w14:paraId="5DC5C2BD" w14:textId="77777777" w:rsidR="007535D4" w:rsidRPr="005F41AF" w:rsidRDefault="007535D4" w:rsidP="007A5838">
            <w:pPr>
              <w:jc w:val="center"/>
              <w:rPr>
                <w:b/>
                <w:bCs/>
                <w:color w:val="000000"/>
                <w:sz w:val="20"/>
                <w:szCs w:val="20"/>
              </w:rPr>
            </w:pPr>
            <w:r w:rsidRPr="005F41AF">
              <w:rPr>
                <w:b/>
                <w:bCs/>
                <w:color w:val="000000"/>
                <w:sz w:val="20"/>
                <w:szCs w:val="20"/>
              </w:rPr>
              <w:t>0.038</w:t>
            </w:r>
          </w:p>
        </w:tc>
      </w:tr>
      <w:tr w:rsidR="007535D4" w:rsidRPr="005F41AF" w14:paraId="0E49C3BA" w14:textId="77777777" w:rsidTr="007A5838">
        <w:trPr>
          <w:jc w:val="center"/>
        </w:trPr>
        <w:tc>
          <w:tcPr>
            <w:tcW w:w="3325" w:type="dxa"/>
          </w:tcPr>
          <w:p w14:paraId="77132C07" w14:textId="77777777" w:rsidR="007535D4" w:rsidRPr="005F41AF" w:rsidRDefault="007535D4" w:rsidP="007A5838">
            <w:pPr>
              <w:spacing w:after="112" w:line="259" w:lineRule="auto"/>
              <w:rPr>
                <w:i/>
                <w:iCs/>
                <w:sz w:val="20"/>
                <w:szCs w:val="20"/>
              </w:rPr>
            </w:pPr>
            <w:r w:rsidRPr="005F41AF">
              <w:rPr>
                <w:i/>
                <w:iCs/>
                <w:sz w:val="20"/>
                <w:szCs w:val="20"/>
              </w:rPr>
              <w:t>sex</w:t>
            </w:r>
            <w:r>
              <w:rPr>
                <w:i/>
                <w:iCs/>
                <w:sz w:val="20"/>
                <w:szCs w:val="20"/>
              </w:rPr>
              <w:t xml:space="preserve"> </w:t>
            </w:r>
            <w:r w:rsidRPr="005F41AF">
              <w:rPr>
                <w:sz w:val="20"/>
                <w:szCs w:val="20"/>
              </w:rPr>
              <w:t xml:space="preserve">[male] * </w:t>
            </w:r>
            <w:r w:rsidRPr="005F41AF">
              <w:rPr>
                <w:i/>
                <w:iCs/>
                <w:sz w:val="20"/>
                <w:szCs w:val="20"/>
              </w:rPr>
              <w:t>origin</w:t>
            </w:r>
            <w:r>
              <w:rPr>
                <w:i/>
                <w:iCs/>
                <w:sz w:val="20"/>
                <w:szCs w:val="20"/>
              </w:rPr>
              <w:t xml:space="preserve"> </w:t>
            </w:r>
            <w:r w:rsidRPr="005F41AF">
              <w:rPr>
                <w:sz w:val="20"/>
                <w:szCs w:val="20"/>
              </w:rPr>
              <w:t>[NOR]</w:t>
            </w:r>
          </w:p>
        </w:tc>
        <w:tc>
          <w:tcPr>
            <w:tcW w:w="1080" w:type="dxa"/>
          </w:tcPr>
          <w:p w14:paraId="358CFA83" w14:textId="77777777" w:rsidR="007535D4" w:rsidRPr="005F41AF" w:rsidRDefault="007535D4" w:rsidP="007A5838">
            <w:pPr>
              <w:jc w:val="center"/>
              <w:rPr>
                <w:color w:val="000000"/>
                <w:sz w:val="20"/>
                <w:szCs w:val="20"/>
              </w:rPr>
            </w:pPr>
            <w:r w:rsidRPr="005F41AF">
              <w:rPr>
                <w:color w:val="000000"/>
                <w:sz w:val="20"/>
                <w:szCs w:val="20"/>
              </w:rPr>
              <w:t>0.293</w:t>
            </w:r>
          </w:p>
        </w:tc>
        <w:tc>
          <w:tcPr>
            <w:tcW w:w="1080" w:type="dxa"/>
          </w:tcPr>
          <w:p w14:paraId="7C7331B4" w14:textId="77777777" w:rsidR="007535D4" w:rsidRPr="005F41AF" w:rsidRDefault="007535D4" w:rsidP="007A5838">
            <w:pPr>
              <w:jc w:val="center"/>
              <w:rPr>
                <w:color w:val="000000"/>
                <w:sz w:val="20"/>
                <w:szCs w:val="20"/>
              </w:rPr>
            </w:pPr>
            <w:r w:rsidRPr="005F41AF">
              <w:rPr>
                <w:color w:val="000000"/>
                <w:sz w:val="20"/>
                <w:szCs w:val="20"/>
              </w:rPr>
              <w:t>0.142</w:t>
            </w:r>
          </w:p>
        </w:tc>
        <w:tc>
          <w:tcPr>
            <w:tcW w:w="1080" w:type="dxa"/>
          </w:tcPr>
          <w:p w14:paraId="6A46B67B" w14:textId="77777777" w:rsidR="007535D4" w:rsidRPr="005F41AF" w:rsidRDefault="007535D4" w:rsidP="007A5838">
            <w:pPr>
              <w:spacing w:after="112" w:line="259" w:lineRule="auto"/>
              <w:jc w:val="center"/>
              <w:rPr>
                <w:b/>
                <w:bCs/>
                <w:sz w:val="20"/>
                <w:szCs w:val="20"/>
              </w:rPr>
            </w:pPr>
            <w:r w:rsidRPr="005F41AF">
              <w:rPr>
                <w:b/>
                <w:bCs/>
                <w:sz w:val="20"/>
                <w:szCs w:val="20"/>
              </w:rPr>
              <w:t>0.039</w:t>
            </w:r>
          </w:p>
        </w:tc>
        <w:tc>
          <w:tcPr>
            <w:tcW w:w="1223" w:type="dxa"/>
          </w:tcPr>
          <w:p w14:paraId="35D382B2" w14:textId="77777777" w:rsidR="007535D4" w:rsidRPr="005F41AF" w:rsidRDefault="007535D4" w:rsidP="007A5838">
            <w:pPr>
              <w:jc w:val="center"/>
              <w:rPr>
                <w:b/>
                <w:bCs/>
                <w:color w:val="000000"/>
                <w:sz w:val="20"/>
                <w:szCs w:val="20"/>
              </w:rPr>
            </w:pPr>
            <w:r w:rsidRPr="005F41AF">
              <w:rPr>
                <w:b/>
                <w:bCs/>
                <w:color w:val="000000"/>
                <w:sz w:val="20"/>
                <w:szCs w:val="20"/>
              </w:rPr>
              <w:t>0.039</w:t>
            </w:r>
          </w:p>
        </w:tc>
      </w:tr>
      <w:tr w:rsidR="007535D4" w:rsidRPr="005F41AF" w14:paraId="78F0F9F1" w14:textId="77777777" w:rsidTr="007A5838">
        <w:trPr>
          <w:jc w:val="center"/>
        </w:trPr>
        <w:tc>
          <w:tcPr>
            <w:tcW w:w="3325" w:type="dxa"/>
            <w:tcBorders>
              <w:bottom w:val="single" w:sz="4" w:space="0" w:color="auto"/>
            </w:tcBorders>
          </w:tcPr>
          <w:p w14:paraId="3EE680F9" w14:textId="77777777" w:rsidR="007535D4" w:rsidRPr="005F41AF" w:rsidRDefault="007535D4" w:rsidP="007A5838">
            <w:pPr>
              <w:spacing w:after="112" w:line="259" w:lineRule="auto"/>
              <w:rPr>
                <w:sz w:val="20"/>
                <w:szCs w:val="20"/>
              </w:rPr>
            </w:pPr>
            <w:r w:rsidRPr="005F41AF">
              <w:rPr>
                <w:i/>
                <w:sz w:val="20"/>
                <w:szCs w:val="20"/>
              </w:rPr>
              <w:t>sex</w:t>
            </w:r>
            <w:r>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2BEEB876" w14:textId="77777777" w:rsidR="007535D4" w:rsidRPr="005F41AF" w:rsidRDefault="007535D4" w:rsidP="007A5838">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00273ED8" w14:textId="77777777" w:rsidR="007535D4" w:rsidRPr="005F41AF" w:rsidRDefault="007535D4" w:rsidP="007A5838">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7CA28BE1" w14:textId="77777777" w:rsidR="007535D4" w:rsidRPr="005F41AF" w:rsidRDefault="007535D4" w:rsidP="007A5838">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02DD256A" w14:textId="77777777" w:rsidR="007535D4" w:rsidRPr="005F41AF" w:rsidRDefault="007535D4" w:rsidP="007A5838">
            <w:pPr>
              <w:spacing w:after="112" w:line="259" w:lineRule="auto"/>
              <w:jc w:val="center"/>
              <w:rPr>
                <w:b/>
                <w:bCs/>
                <w:sz w:val="20"/>
                <w:szCs w:val="20"/>
              </w:rPr>
            </w:pPr>
            <w:r w:rsidRPr="005F41AF">
              <w:rPr>
                <w:b/>
                <w:bCs/>
                <w:sz w:val="20"/>
                <w:szCs w:val="20"/>
              </w:rPr>
              <w:t>&lt;0.001</w:t>
            </w:r>
          </w:p>
        </w:tc>
      </w:tr>
      <w:tr w:rsidR="007535D4" w:rsidRPr="005F41AF" w14:paraId="6FEACD8F" w14:textId="77777777" w:rsidTr="007A5838">
        <w:trPr>
          <w:jc w:val="center"/>
        </w:trPr>
        <w:tc>
          <w:tcPr>
            <w:tcW w:w="3325" w:type="dxa"/>
            <w:tcBorders>
              <w:top w:val="single" w:sz="4" w:space="0" w:color="auto"/>
              <w:bottom w:val="single" w:sz="4" w:space="0" w:color="auto"/>
            </w:tcBorders>
            <w:shd w:val="clear" w:color="auto" w:fill="E7E6E6" w:themeFill="background2"/>
          </w:tcPr>
          <w:p w14:paraId="4FB199B9" w14:textId="77777777" w:rsidR="007535D4" w:rsidRPr="005F41AF" w:rsidRDefault="007535D4" w:rsidP="007A5838">
            <w:pPr>
              <w:spacing w:after="112" w:line="259" w:lineRule="auto"/>
              <w:rPr>
                <w:b/>
                <w:bCs/>
                <w:iCs/>
                <w:sz w:val="20"/>
                <w:szCs w:val="20"/>
              </w:rPr>
            </w:pPr>
            <w:r w:rsidRPr="005F41AF">
              <w:rPr>
                <w:b/>
                <w:bCs/>
                <w:iCs/>
                <w:sz w:val="20"/>
                <w:szCs w:val="20"/>
              </w:rPr>
              <w:t xml:space="preserve">Random </w:t>
            </w:r>
            <w:r>
              <w:rPr>
                <w:b/>
                <w:bCs/>
                <w:iCs/>
                <w:sz w:val="20"/>
                <w:szCs w:val="20"/>
              </w:rPr>
              <w:t>E</w:t>
            </w:r>
            <w:r w:rsidRPr="005F41AF">
              <w:rPr>
                <w:b/>
                <w:bCs/>
                <w:iCs/>
                <w:sz w:val="20"/>
                <w:szCs w:val="20"/>
              </w:rPr>
              <w:t>ffects</w:t>
            </w:r>
          </w:p>
        </w:tc>
        <w:tc>
          <w:tcPr>
            <w:tcW w:w="1080" w:type="dxa"/>
            <w:tcBorders>
              <w:top w:val="single" w:sz="4" w:space="0" w:color="auto"/>
              <w:bottom w:val="single" w:sz="4" w:space="0" w:color="auto"/>
            </w:tcBorders>
            <w:shd w:val="clear" w:color="auto" w:fill="E7E6E6" w:themeFill="background2"/>
          </w:tcPr>
          <w:p w14:paraId="6B6332D5" w14:textId="77777777" w:rsidR="007535D4" w:rsidRPr="005F41AF" w:rsidRDefault="007535D4" w:rsidP="007A5838">
            <w:pPr>
              <w:jc w:val="center"/>
              <w:rPr>
                <w:b/>
                <w:bCs/>
                <w:sz w:val="20"/>
                <w:szCs w:val="20"/>
                <w:vertAlign w:val="superscript"/>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57A21368" w14:textId="77777777" w:rsidR="007535D4" w:rsidRPr="005F41AF" w:rsidRDefault="007535D4" w:rsidP="007A5838">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7FCF6AB3" w14:textId="77777777" w:rsidR="007535D4" w:rsidRPr="005F41AF" w:rsidRDefault="007535D4" w:rsidP="007A5838">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533D40C6" w14:textId="77777777" w:rsidR="007535D4" w:rsidRPr="005F41AF" w:rsidRDefault="007535D4" w:rsidP="007A5838">
            <w:pPr>
              <w:spacing w:after="112" w:line="259" w:lineRule="auto"/>
              <w:jc w:val="center"/>
              <w:rPr>
                <w:sz w:val="20"/>
                <w:szCs w:val="20"/>
              </w:rPr>
            </w:pPr>
          </w:p>
        </w:tc>
      </w:tr>
      <w:tr w:rsidR="007535D4" w:rsidRPr="005F41AF" w14:paraId="2379274A" w14:textId="77777777" w:rsidTr="007A5838">
        <w:trPr>
          <w:jc w:val="center"/>
        </w:trPr>
        <w:tc>
          <w:tcPr>
            <w:tcW w:w="3325" w:type="dxa"/>
            <w:tcBorders>
              <w:top w:val="single" w:sz="4" w:space="0" w:color="auto"/>
            </w:tcBorders>
          </w:tcPr>
          <w:p w14:paraId="1DDCDACA" w14:textId="77777777" w:rsidR="007535D4" w:rsidRPr="005F41AF" w:rsidRDefault="007535D4" w:rsidP="007A5838">
            <w:pPr>
              <w:spacing w:after="112" w:line="259" w:lineRule="auto"/>
              <w:rPr>
                <w:i/>
                <w:sz w:val="20"/>
                <w:szCs w:val="20"/>
              </w:rPr>
            </w:pPr>
            <w:r w:rsidRPr="005F41AF">
              <w:rPr>
                <w:i/>
                <w:sz w:val="20"/>
                <w:szCs w:val="20"/>
              </w:rPr>
              <w:t>year</w:t>
            </w:r>
          </w:p>
        </w:tc>
        <w:tc>
          <w:tcPr>
            <w:tcW w:w="1080" w:type="dxa"/>
            <w:tcBorders>
              <w:top w:val="single" w:sz="4" w:space="0" w:color="auto"/>
            </w:tcBorders>
          </w:tcPr>
          <w:p w14:paraId="3CC24A54" w14:textId="77777777" w:rsidR="007535D4" w:rsidRPr="005F41AF" w:rsidRDefault="007535D4" w:rsidP="007A5838">
            <w:pPr>
              <w:spacing w:after="112" w:line="259" w:lineRule="auto"/>
              <w:jc w:val="center"/>
              <w:rPr>
                <w:sz w:val="20"/>
                <w:szCs w:val="20"/>
              </w:rPr>
            </w:pPr>
            <w:r>
              <w:rPr>
                <w:sz w:val="20"/>
                <w:szCs w:val="20"/>
              </w:rPr>
              <w:t>0.306</w:t>
            </w:r>
          </w:p>
        </w:tc>
        <w:tc>
          <w:tcPr>
            <w:tcW w:w="1080" w:type="dxa"/>
            <w:tcBorders>
              <w:top w:val="single" w:sz="4" w:space="0" w:color="auto"/>
            </w:tcBorders>
          </w:tcPr>
          <w:p w14:paraId="04AA5548" w14:textId="77777777" w:rsidR="007535D4" w:rsidRPr="005F41AF" w:rsidRDefault="007535D4" w:rsidP="007A5838">
            <w:pPr>
              <w:spacing w:after="112" w:line="259" w:lineRule="auto"/>
              <w:jc w:val="center"/>
              <w:rPr>
                <w:sz w:val="20"/>
                <w:szCs w:val="20"/>
              </w:rPr>
            </w:pPr>
            <w:r>
              <w:rPr>
                <w:sz w:val="20"/>
                <w:szCs w:val="20"/>
              </w:rPr>
              <w:t>0.553</w:t>
            </w:r>
          </w:p>
        </w:tc>
        <w:tc>
          <w:tcPr>
            <w:tcW w:w="1080" w:type="dxa"/>
            <w:tcBorders>
              <w:top w:val="single" w:sz="4" w:space="0" w:color="auto"/>
            </w:tcBorders>
          </w:tcPr>
          <w:p w14:paraId="159659B1" w14:textId="77777777" w:rsidR="007535D4" w:rsidRPr="005F41AF" w:rsidRDefault="007535D4" w:rsidP="007A5838">
            <w:pPr>
              <w:spacing w:after="112" w:line="259" w:lineRule="auto"/>
              <w:jc w:val="center"/>
              <w:rPr>
                <w:sz w:val="20"/>
                <w:szCs w:val="20"/>
              </w:rPr>
            </w:pPr>
          </w:p>
        </w:tc>
        <w:tc>
          <w:tcPr>
            <w:tcW w:w="1223" w:type="dxa"/>
            <w:tcBorders>
              <w:top w:val="single" w:sz="4" w:space="0" w:color="auto"/>
            </w:tcBorders>
          </w:tcPr>
          <w:p w14:paraId="43FB870F" w14:textId="77777777" w:rsidR="007535D4" w:rsidRPr="005F41AF" w:rsidRDefault="007535D4" w:rsidP="007A5838">
            <w:pPr>
              <w:spacing w:after="112" w:line="259" w:lineRule="auto"/>
              <w:jc w:val="center"/>
              <w:rPr>
                <w:sz w:val="20"/>
                <w:szCs w:val="20"/>
              </w:rPr>
            </w:pPr>
          </w:p>
        </w:tc>
      </w:tr>
      <w:tr w:rsidR="007535D4" w:rsidRPr="005F41AF" w14:paraId="212009EE" w14:textId="77777777" w:rsidTr="007A5838">
        <w:trPr>
          <w:jc w:val="center"/>
        </w:trPr>
        <w:tc>
          <w:tcPr>
            <w:tcW w:w="3325" w:type="dxa"/>
            <w:tcBorders>
              <w:bottom w:val="single" w:sz="4" w:space="0" w:color="auto"/>
            </w:tcBorders>
          </w:tcPr>
          <w:p w14:paraId="79E4F761" w14:textId="77777777" w:rsidR="007535D4" w:rsidRPr="005F41AF" w:rsidRDefault="007535D4" w:rsidP="007A5838">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5FF3389A" w14:textId="77777777" w:rsidR="007535D4" w:rsidRPr="005F41AF" w:rsidRDefault="007535D4" w:rsidP="007A5838">
            <w:pPr>
              <w:spacing w:after="112" w:line="259" w:lineRule="auto"/>
              <w:jc w:val="center"/>
              <w:rPr>
                <w:sz w:val="20"/>
                <w:szCs w:val="20"/>
              </w:rPr>
            </w:pPr>
            <w:r>
              <w:rPr>
                <w:sz w:val="20"/>
                <w:szCs w:val="20"/>
              </w:rPr>
              <w:t>0.085</w:t>
            </w:r>
          </w:p>
        </w:tc>
        <w:tc>
          <w:tcPr>
            <w:tcW w:w="1080" w:type="dxa"/>
            <w:tcBorders>
              <w:bottom w:val="single" w:sz="4" w:space="0" w:color="auto"/>
            </w:tcBorders>
          </w:tcPr>
          <w:p w14:paraId="10CF493C" w14:textId="77777777" w:rsidR="007535D4" w:rsidRPr="005F41AF" w:rsidRDefault="007535D4" w:rsidP="007A5838">
            <w:pPr>
              <w:spacing w:after="112" w:line="259" w:lineRule="auto"/>
              <w:jc w:val="center"/>
              <w:rPr>
                <w:sz w:val="20"/>
                <w:szCs w:val="20"/>
              </w:rPr>
            </w:pPr>
            <w:r>
              <w:rPr>
                <w:sz w:val="20"/>
                <w:szCs w:val="20"/>
              </w:rPr>
              <w:t>0.292</w:t>
            </w:r>
          </w:p>
        </w:tc>
        <w:tc>
          <w:tcPr>
            <w:tcW w:w="1080" w:type="dxa"/>
            <w:tcBorders>
              <w:bottom w:val="single" w:sz="4" w:space="0" w:color="auto"/>
            </w:tcBorders>
          </w:tcPr>
          <w:p w14:paraId="7B393BBD" w14:textId="77777777" w:rsidR="007535D4" w:rsidRPr="005F41AF" w:rsidRDefault="007535D4" w:rsidP="007A5838">
            <w:pPr>
              <w:spacing w:after="112" w:line="259" w:lineRule="auto"/>
              <w:jc w:val="center"/>
              <w:rPr>
                <w:sz w:val="20"/>
                <w:szCs w:val="20"/>
              </w:rPr>
            </w:pPr>
          </w:p>
        </w:tc>
        <w:tc>
          <w:tcPr>
            <w:tcW w:w="1223" w:type="dxa"/>
            <w:tcBorders>
              <w:bottom w:val="single" w:sz="4" w:space="0" w:color="auto"/>
            </w:tcBorders>
          </w:tcPr>
          <w:p w14:paraId="5DB5C3A9" w14:textId="77777777" w:rsidR="007535D4" w:rsidRPr="005F41AF" w:rsidRDefault="007535D4" w:rsidP="007A5838">
            <w:pPr>
              <w:spacing w:after="112" w:line="259" w:lineRule="auto"/>
              <w:jc w:val="center"/>
              <w:rPr>
                <w:sz w:val="20"/>
                <w:szCs w:val="20"/>
              </w:rPr>
            </w:pPr>
          </w:p>
        </w:tc>
      </w:tr>
    </w:tbl>
    <w:p w14:paraId="6529B9A3" w14:textId="77777777" w:rsidR="007535D4" w:rsidRDefault="007535D4" w:rsidP="007535D4">
      <w:pPr>
        <w:spacing w:line="360" w:lineRule="auto"/>
        <w:rPr>
          <w:i/>
          <w:iCs/>
        </w:rPr>
      </w:pPr>
    </w:p>
    <w:p w14:paraId="0CC39BAD" w14:textId="77777777" w:rsidR="007535D4" w:rsidRDefault="007535D4" w:rsidP="007535D4">
      <w:pPr>
        <w:spacing w:line="360" w:lineRule="auto"/>
      </w:pPr>
    </w:p>
    <w:p w14:paraId="4738002F" w14:textId="77777777" w:rsidR="007535D4" w:rsidRDefault="007535D4" w:rsidP="007535D4">
      <w:pPr>
        <w:rPr>
          <w:b/>
          <w:bCs/>
          <w:sz w:val="20"/>
          <w:szCs w:val="20"/>
        </w:rPr>
      </w:pPr>
      <w:r>
        <w:rPr>
          <w:b/>
          <w:bCs/>
          <w:sz w:val="20"/>
          <w:szCs w:val="20"/>
        </w:rPr>
        <w:br w:type="page"/>
      </w:r>
    </w:p>
    <w:p w14:paraId="4A6BD7BA" w14:textId="77777777" w:rsidR="007535D4" w:rsidRPr="00D71476" w:rsidRDefault="007535D4" w:rsidP="007535D4">
      <w:pPr>
        <w:ind w:left="1440" w:right="1260"/>
        <w:rPr>
          <w:sz w:val="20"/>
          <w:szCs w:val="20"/>
        </w:rPr>
      </w:pPr>
      <w:r w:rsidRPr="00D71476">
        <w:rPr>
          <w:b/>
          <w:bCs/>
          <w:sz w:val="20"/>
          <w:szCs w:val="20"/>
        </w:rPr>
        <w:lastRenderedPageBreak/>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w:t>
      </w:r>
      <w:proofErr w:type="spellStart"/>
      <w:r>
        <w:rPr>
          <w:sz w:val="20"/>
          <w:szCs w:val="20"/>
        </w:rPr>
        <w:t>s.d.</w:t>
      </w:r>
      <w:proofErr w:type="spellEnd"/>
      <w:r>
        <w:rPr>
          <w:sz w:val="20"/>
          <w:szCs w:val="20"/>
        </w:rPr>
        <w:t>) and range</w:t>
      </w:r>
      <w:r w:rsidRPr="00D71476">
        <w:rPr>
          <w:sz w:val="20"/>
          <w:szCs w:val="20"/>
        </w:rPr>
        <w:t xml:space="preserve"> per parent year, sex, and origin.</w:t>
      </w:r>
    </w:p>
    <w:p w14:paraId="263FCD71" w14:textId="77777777" w:rsidR="007535D4" w:rsidRPr="00D71476" w:rsidRDefault="007535D4" w:rsidP="007535D4">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w:t>
      </w:r>
      <w:r>
        <w:rPr>
          <w:sz w:val="20"/>
          <w:szCs w:val="20"/>
        </w:rPr>
        <w:t xml:space="preserve">~ </w:t>
      </w:r>
      <w:r w:rsidRPr="00D71476">
        <w:rPr>
          <w:sz w:val="20"/>
          <w:szCs w:val="20"/>
        </w:rPr>
        <w:t>2%)</w:t>
      </w:r>
      <w:r>
        <w:rPr>
          <w:sz w:val="20"/>
          <w:szCs w:val="20"/>
        </w:rPr>
        <w:t>.</w:t>
      </w:r>
    </w:p>
    <w:p w14:paraId="78B93DD7" w14:textId="77777777" w:rsidR="007535D4" w:rsidRDefault="007535D4" w:rsidP="007535D4">
      <w:pPr>
        <w:ind w:left="1440" w:right="1260"/>
        <w:rPr>
          <w:sz w:val="20"/>
          <w:szCs w:val="20"/>
        </w:rPr>
      </w:pPr>
      <w:r w:rsidRPr="00D71476">
        <w:rPr>
          <w:sz w:val="20"/>
          <w:szCs w:val="20"/>
        </w:rPr>
        <w:t xml:space="preserve">** Note that 2016 and 2017 </w:t>
      </w:r>
      <w:r>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5</w:t>
      </w:r>
      <w:r>
        <w:rPr>
          <w:sz w:val="20"/>
          <w:szCs w:val="20"/>
        </w:rPr>
        <w:t>,</w:t>
      </w:r>
      <w:r w:rsidRPr="00D71476">
        <w:rPr>
          <w:sz w:val="20"/>
          <w:szCs w:val="20"/>
        </w:rPr>
        <w:t xml:space="preserve"> and </w:t>
      </w:r>
      <w:r>
        <w:rPr>
          <w:sz w:val="20"/>
          <w:szCs w:val="20"/>
        </w:rPr>
        <w:t>age-</w:t>
      </w:r>
      <w:r w:rsidRPr="00D71476">
        <w:rPr>
          <w:sz w:val="20"/>
          <w:szCs w:val="20"/>
        </w:rPr>
        <w:t>6 offspring</w:t>
      </w:r>
      <w:r>
        <w:rPr>
          <w:sz w:val="20"/>
          <w:szCs w:val="20"/>
        </w:rPr>
        <w:t>, respectively</w:t>
      </w:r>
      <w:r w:rsidRPr="00D71476">
        <w:rPr>
          <w:sz w:val="20"/>
          <w:szCs w:val="20"/>
        </w:rPr>
        <w:t xml:space="preserve">, which are expected to contribute </w:t>
      </w:r>
      <w:r>
        <w:rPr>
          <w:sz w:val="20"/>
          <w:szCs w:val="20"/>
        </w:rPr>
        <w:t xml:space="preserve">substantially </w:t>
      </w:r>
      <w:r w:rsidRPr="00D71476">
        <w:rPr>
          <w:sz w:val="20"/>
          <w:szCs w:val="20"/>
        </w:rPr>
        <w:t>to TLF for these parents’ years</w:t>
      </w:r>
      <w:r>
        <w:rPr>
          <w:sz w:val="20"/>
          <w:szCs w:val="20"/>
        </w:rPr>
        <w:t>.</w:t>
      </w:r>
    </w:p>
    <w:p w14:paraId="7586607B" w14:textId="77777777" w:rsidR="007535D4" w:rsidRPr="00D71476" w:rsidRDefault="007535D4" w:rsidP="007535D4">
      <w:pPr>
        <w:ind w:left="1440" w:right="1260"/>
        <w:rPr>
          <w:sz w:val="20"/>
          <w:szCs w:val="20"/>
        </w:rPr>
      </w:pPr>
    </w:p>
    <w:tbl>
      <w:tblPr>
        <w:tblW w:w="6210" w:type="dxa"/>
        <w:jc w:val="center"/>
        <w:tblLook w:val="04A0" w:firstRow="1" w:lastRow="0" w:firstColumn="1" w:lastColumn="0" w:noHBand="0" w:noVBand="1"/>
      </w:tblPr>
      <w:tblGrid>
        <w:gridCol w:w="860"/>
        <w:gridCol w:w="516"/>
        <w:gridCol w:w="521"/>
        <w:gridCol w:w="722"/>
        <w:gridCol w:w="571"/>
        <w:gridCol w:w="727"/>
        <w:gridCol w:w="222"/>
        <w:gridCol w:w="551"/>
        <w:gridCol w:w="688"/>
        <w:gridCol w:w="588"/>
        <w:gridCol w:w="681"/>
      </w:tblGrid>
      <w:tr w:rsidR="007535D4" w:rsidRPr="004D2C50" w14:paraId="13CA4EA3" w14:textId="77777777" w:rsidTr="007A5838">
        <w:trPr>
          <w:trHeight w:val="320"/>
          <w:jc w:val="center"/>
        </w:trPr>
        <w:tc>
          <w:tcPr>
            <w:tcW w:w="860" w:type="dxa"/>
            <w:tcBorders>
              <w:top w:val="single" w:sz="4" w:space="0" w:color="auto"/>
              <w:left w:val="nil"/>
              <w:bottom w:val="nil"/>
              <w:right w:val="nil"/>
            </w:tcBorders>
            <w:shd w:val="clear" w:color="auto" w:fill="auto"/>
            <w:noWrap/>
            <w:vAlign w:val="center"/>
            <w:hideMark/>
          </w:tcPr>
          <w:p w14:paraId="3F3046CB" w14:textId="77777777" w:rsidR="007535D4" w:rsidRPr="004D2C50" w:rsidRDefault="007535D4" w:rsidP="007A5838">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3A18BA2E" w14:textId="77777777" w:rsidR="007535D4" w:rsidRPr="004D2C50" w:rsidRDefault="007535D4" w:rsidP="007A5838">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1AB47C8" w14:textId="77777777" w:rsidR="007535D4" w:rsidRPr="004D2C50" w:rsidRDefault="007535D4" w:rsidP="007A5838">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02EDB208" w14:textId="77777777" w:rsidR="007535D4" w:rsidRPr="004D2C50" w:rsidRDefault="007535D4" w:rsidP="007A5838">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73D37F5F" w14:textId="77777777" w:rsidR="007535D4" w:rsidRPr="004D2C50" w:rsidRDefault="007535D4" w:rsidP="007A5838">
            <w:pPr>
              <w:jc w:val="center"/>
              <w:rPr>
                <w:b/>
                <w:bCs/>
                <w:color w:val="000000"/>
                <w:sz w:val="20"/>
                <w:szCs w:val="20"/>
              </w:rPr>
            </w:pPr>
            <w:r w:rsidRPr="004D2C50">
              <w:rPr>
                <w:b/>
                <w:bCs/>
                <w:color w:val="000000"/>
                <w:sz w:val="20"/>
                <w:szCs w:val="20"/>
              </w:rPr>
              <w:t>NOR</w:t>
            </w:r>
          </w:p>
        </w:tc>
      </w:tr>
      <w:tr w:rsidR="007535D4" w:rsidRPr="004D2C50" w14:paraId="25D71B7E" w14:textId="77777777" w:rsidTr="007A5838">
        <w:trPr>
          <w:trHeight w:val="320"/>
          <w:jc w:val="center"/>
        </w:trPr>
        <w:tc>
          <w:tcPr>
            <w:tcW w:w="860" w:type="dxa"/>
            <w:tcBorders>
              <w:top w:val="nil"/>
              <w:left w:val="nil"/>
              <w:bottom w:val="single" w:sz="4" w:space="0" w:color="auto"/>
              <w:right w:val="nil"/>
            </w:tcBorders>
            <w:shd w:val="clear" w:color="auto" w:fill="auto"/>
            <w:noWrap/>
            <w:vAlign w:val="center"/>
            <w:hideMark/>
          </w:tcPr>
          <w:p w14:paraId="533775A4" w14:textId="77777777" w:rsidR="007535D4" w:rsidRPr="004D2C50" w:rsidRDefault="007535D4" w:rsidP="007A5838">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11A8F7C9" w14:textId="77777777" w:rsidR="007535D4" w:rsidRPr="004D2C50" w:rsidRDefault="007535D4" w:rsidP="007A5838">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1A36A061" w14:textId="77777777" w:rsidR="007535D4" w:rsidRPr="004D2C50" w:rsidRDefault="007535D4" w:rsidP="007A5838">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3CB37238" w14:textId="77777777" w:rsidR="007535D4" w:rsidRPr="004D2C50" w:rsidRDefault="007535D4" w:rsidP="007A5838">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4B31A509" w14:textId="77777777" w:rsidR="007535D4" w:rsidRPr="004D2C50" w:rsidRDefault="007535D4" w:rsidP="007A5838">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4A952A2D" w14:textId="77777777" w:rsidR="007535D4" w:rsidRPr="004D2C50" w:rsidRDefault="007535D4" w:rsidP="007A5838">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577FED5E" w14:textId="77777777" w:rsidR="007535D4" w:rsidRPr="004D2C50" w:rsidRDefault="007535D4" w:rsidP="007A5838">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61C21400" w14:textId="77777777" w:rsidR="007535D4" w:rsidRPr="004D2C50" w:rsidRDefault="007535D4" w:rsidP="007A5838">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6D863092" w14:textId="77777777" w:rsidR="007535D4" w:rsidRPr="004D2C50" w:rsidRDefault="007535D4" w:rsidP="007A5838">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023272" w14:textId="77777777" w:rsidR="007535D4" w:rsidRPr="004D2C50" w:rsidRDefault="007535D4" w:rsidP="007A5838">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7F561E58" w14:textId="77777777" w:rsidR="007535D4" w:rsidRPr="004D2C50" w:rsidRDefault="007535D4" w:rsidP="007A5838">
            <w:pPr>
              <w:jc w:val="center"/>
              <w:rPr>
                <w:color w:val="000000"/>
                <w:sz w:val="20"/>
                <w:szCs w:val="20"/>
              </w:rPr>
            </w:pPr>
            <w:r w:rsidRPr="004D2C50">
              <w:rPr>
                <w:color w:val="000000"/>
                <w:sz w:val="20"/>
                <w:szCs w:val="20"/>
              </w:rPr>
              <w:t>range</w:t>
            </w:r>
          </w:p>
        </w:tc>
      </w:tr>
      <w:tr w:rsidR="007535D4" w:rsidRPr="004D2C50" w14:paraId="29FBE048" w14:textId="77777777" w:rsidTr="007A5838">
        <w:trPr>
          <w:trHeight w:val="320"/>
          <w:jc w:val="center"/>
        </w:trPr>
        <w:tc>
          <w:tcPr>
            <w:tcW w:w="860" w:type="dxa"/>
            <w:tcBorders>
              <w:top w:val="single" w:sz="4" w:space="0" w:color="auto"/>
              <w:left w:val="nil"/>
              <w:bottom w:val="nil"/>
              <w:right w:val="nil"/>
            </w:tcBorders>
            <w:shd w:val="clear" w:color="auto" w:fill="auto"/>
            <w:noWrap/>
            <w:vAlign w:val="center"/>
            <w:hideMark/>
          </w:tcPr>
          <w:p w14:paraId="48467EA0" w14:textId="77777777" w:rsidR="007535D4" w:rsidRPr="004D2C50" w:rsidRDefault="007535D4" w:rsidP="007A5838">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53748F66"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39AE1CA3" w14:textId="77777777" w:rsidR="007535D4" w:rsidRPr="004D2C50" w:rsidRDefault="007535D4" w:rsidP="007A5838">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678D7839" w14:textId="77777777" w:rsidR="007535D4" w:rsidRPr="004D2C50" w:rsidRDefault="007535D4" w:rsidP="007A5838">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94A08D6" w14:textId="77777777" w:rsidR="007535D4" w:rsidRPr="004D2C50" w:rsidRDefault="007535D4" w:rsidP="007A5838">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6841C352" w14:textId="77777777" w:rsidR="007535D4" w:rsidRPr="004D2C50" w:rsidRDefault="007535D4" w:rsidP="007A5838">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DEF08DD" w14:textId="77777777" w:rsidR="007535D4" w:rsidRPr="004D2C50" w:rsidRDefault="007535D4" w:rsidP="007A5838">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1633EB97" w14:textId="77777777" w:rsidR="007535D4" w:rsidRPr="004D2C50" w:rsidRDefault="007535D4" w:rsidP="007A5838">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60E1C982" w14:textId="77777777" w:rsidR="007535D4" w:rsidRPr="004D2C50" w:rsidRDefault="007535D4" w:rsidP="007A5838">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0FC6F45" w14:textId="77777777" w:rsidR="007535D4" w:rsidRPr="004D2C50" w:rsidRDefault="007535D4" w:rsidP="007A583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F458B3F" w14:textId="77777777" w:rsidR="007535D4" w:rsidRPr="004D2C50" w:rsidRDefault="007535D4" w:rsidP="007A5838">
            <w:pPr>
              <w:jc w:val="center"/>
              <w:rPr>
                <w:sz w:val="20"/>
                <w:szCs w:val="20"/>
              </w:rPr>
            </w:pPr>
          </w:p>
        </w:tc>
      </w:tr>
      <w:tr w:rsidR="007535D4" w:rsidRPr="004D2C50" w14:paraId="7789ACD2"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3ED7EF51"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7D04C300"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AB9C944" w14:textId="77777777" w:rsidR="007535D4" w:rsidRPr="004D2C50" w:rsidRDefault="007535D4" w:rsidP="007A5838">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046B0FB2" w14:textId="77777777" w:rsidR="007535D4" w:rsidRPr="004D2C50" w:rsidRDefault="007535D4" w:rsidP="007A5838">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1A45D8E9" w14:textId="77777777" w:rsidR="007535D4" w:rsidRPr="004D2C50" w:rsidRDefault="007535D4" w:rsidP="007A5838">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049F33CC" w14:textId="77777777" w:rsidR="007535D4" w:rsidRPr="004D2C50" w:rsidRDefault="007535D4" w:rsidP="007A5838">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6A92C1B8"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B1E9AEB" w14:textId="77777777" w:rsidR="007535D4" w:rsidRPr="004D2C50" w:rsidRDefault="007535D4" w:rsidP="007A5838">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0029F281" w14:textId="77777777" w:rsidR="007535D4" w:rsidRPr="004D2C50" w:rsidRDefault="007535D4" w:rsidP="007A5838">
            <w:pPr>
              <w:jc w:val="center"/>
              <w:rPr>
                <w:sz w:val="20"/>
                <w:szCs w:val="20"/>
              </w:rPr>
            </w:pPr>
          </w:p>
        </w:tc>
        <w:tc>
          <w:tcPr>
            <w:tcW w:w="588" w:type="dxa"/>
            <w:tcBorders>
              <w:top w:val="nil"/>
              <w:left w:val="nil"/>
              <w:bottom w:val="nil"/>
              <w:right w:val="nil"/>
            </w:tcBorders>
            <w:shd w:val="clear" w:color="auto" w:fill="auto"/>
            <w:noWrap/>
            <w:vAlign w:val="center"/>
            <w:hideMark/>
          </w:tcPr>
          <w:p w14:paraId="6448FD20" w14:textId="77777777" w:rsidR="007535D4" w:rsidRPr="004D2C50"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5F23B2A7" w14:textId="77777777" w:rsidR="007535D4" w:rsidRPr="004D2C50" w:rsidRDefault="007535D4" w:rsidP="007A5838">
            <w:pPr>
              <w:jc w:val="center"/>
              <w:rPr>
                <w:sz w:val="20"/>
                <w:szCs w:val="20"/>
              </w:rPr>
            </w:pPr>
          </w:p>
        </w:tc>
      </w:tr>
      <w:tr w:rsidR="007535D4" w:rsidRPr="004D2C50" w14:paraId="43C03BD8"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77B7F3AA" w14:textId="77777777" w:rsidR="007535D4" w:rsidRPr="004D2C50" w:rsidRDefault="007535D4" w:rsidP="007A5838">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670BB8DE"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7BFFD15" w14:textId="77777777" w:rsidR="007535D4" w:rsidRPr="004D2C50" w:rsidRDefault="007535D4" w:rsidP="007A5838">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2B5CDFB4" w14:textId="77777777" w:rsidR="007535D4" w:rsidRPr="004D2C50" w:rsidRDefault="007535D4" w:rsidP="007A5838">
            <w:pPr>
              <w:jc w:val="center"/>
              <w:rPr>
                <w:color w:val="000000"/>
                <w:sz w:val="20"/>
                <w:szCs w:val="20"/>
              </w:rPr>
            </w:pPr>
            <w:r w:rsidRPr="004D2C50">
              <w:rPr>
                <w:color w:val="000000"/>
                <w:sz w:val="20"/>
                <w:szCs w:val="20"/>
              </w:rPr>
              <w:t>0.8</w:t>
            </w:r>
            <w:r>
              <w:rPr>
                <w:color w:val="000000"/>
                <w:sz w:val="20"/>
                <w:szCs w:val="20"/>
              </w:rPr>
              <w:t>0</w:t>
            </w:r>
          </w:p>
        </w:tc>
        <w:tc>
          <w:tcPr>
            <w:tcW w:w="566" w:type="dxa"/>
            <w:tcBorders>
              <w:top w:val="nil"/>
              <w:left w:val="nil"/>
              <w:bottom w:val="nil"/>
              <w:right w:val="nil"/>
            </w:tcBorders>
            <w:shd w:val="clear" w:color="auto" w:fill="auto"/>
            <w:noWrap/>
            <w:vAlign w:val="center"/>
            <w:hideMark/>
          </w:tcPr>
          <w:p w14:paraId="24FEC466" w14:textId="77777777" w:rsidR="007535D4" w:rsidRPr="004D2C50" w:rsidRDefault="007535D4" w:rsidP="007A5838">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5CC145E2" w14:textId="77777777" w:rsidR="007535D4" w:rsidRPr="004D2C50" w:rsidRDefault="007535D4" w:rsidP="007A5838">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7DA2DE37"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C33F27E" w14:textId="77777777" w:rsidR="007535D4" w:rsidRPr="004D2C50" w:rsidRDefault="007535D4" w:rsidP="007A5838">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EAB832" w14:textId="77777777" w:rsidR="007535D4" w:rsidRPr="004D2C50" w:rsidRDefault="007535D4" w:rsidP="007A5838">
            <w:pPr>
              <w:jc w:val="center"/>
              <w:rPr>
                <w:sz w:val="20"/>
                <w:szCs w:val="20"/>
              </w:rPr>
            </w:pPr>
          </w:p>
        </w:tc>
        <w:tc>
          <w:tcPr>
            <w:tcW w:w="588" w:type="dxa"/>
            <w:tcBorders>
              <w:top w:val="nil"/>
              <w:left w:val="nil"/>
              <w:bottom w:val="nil"/>
              <w:right w:val="nil"/>
            </w:tcBorders>
            <w:shd w:val="clear" w:color="auto" w:fill="auto"/>
            <w:noWrap/>
            <w:vAlign w:val="center"/>
            <w:hideMark/>
          </w:tcPr>
          <w:p w14:paraId="0AA929B6" w14:textId="77777777" w:rsidR="007535D4" w:rsidRPr="004D2C50"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16B1F2E7" w14:textId="77777777" w:rsidR="007535D4" w:rsidRPr="004D2C50" w:rsidRDefault="007535D4" w:rsidP="007A5838">
            <w:pPr>
              <w:jc w:val="center"/>
              <w:rPr>
                <w:sz w:val="20"/>
                <w:szCs w:val="20"/>
              </w:rPr>
            </w:pPr>
          </w:p>
        </w:tc>
      </w:tr>
      <w:tr w:rsidR="007535D4" w:rsidRPr="004D2C50" w14:paraId="66AA6EAF"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40C4A296"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29E3B85"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1B5E2DCB" w14:textId="77777777" w:rsidR="007535D4" w:rsidRPr="004D2C50" w:rsidRDefault="007535D4" w:rsidP="007A5838">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070F7B5F" w14:textId="77777777" w:rsidR="007535D4" w:rsidRPr="004D2C50" w:rsidRDefault="007535D4" w:rsidP="007A5838">
            <w:pPr>
              <w:jc w:val="center"/>
              <w:rPr>
                <w:color w:val="000000"/>
                <w:sz w:val="20"/>
                <w:szCs w:val="20"/>
              </w:rPr>
            </w:pPr>
            <w:r w:rsidRPr="004D2C50">
              <w:rPr>
                <w:color w:val="000000"/>
                <w:sz w:val="20"/>
                <w:szCs w:val="20"/>
              </w:rPr>
              <w:t>0.4</w:t>
            </w:r>
            <w:r>
              <w:rPr>
                <w:color w:val="000000"/>
                <w:sz w:val="20"/>
                <w:szCs w:val="20"/>
              </w:rPr>
              <w:t>0</w:t>
            </w:r>
          </w:p>
        </w:tc>
        <w:tc>
          <w:tcPr>
            <w:tcW w:w="566" w:type="dxa"/>
            <w:tcBorders>
              <w:top w:val="nil"/>
              <w:left w:val="nil"/>
              <w:bottom w:val="nil"/>
              <w:right w:val="nil"/>
            </w:tcBorders>
            <w:shd w:val="clear" w:color="auto" w:fill="auto"/>
            <w:noWrap/>
            <w:vAlign w:val="center"/>
            <w:hideMark/>
          </w:tcPr>
          <w:p w14:paraId="77FCAEF2" w14:textId="77777777" w:rsidR="007535D4" w:rsidRPr="004D2C50" w:rsidRDefault="007535D4" w:rsidP="007A5838">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33D06609" w14:textId="77777777" w:rsidR="007535D4" w:rsidRPr="004D2C50" w:rsidRDefault="007535D4" w:rsidP="007A5838">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5CE7454E"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5A999A" w14:textId="77777777" w:rsidR="007535D4" w:rsidRPr="004D2C50" w:rsidRDefault="007535D4" w:rsidP="007A5838">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1C381BC" w14:textId="77777777" w:rsidR="007535D4" w:rsidRPr="004D2C50" w:rsidRDefault="007535D4" w:rsidP="007A5838">
            <w:pPr>
              <w:jc w:val="center"/>
              <w:rPr>
                <w:sz w:val="20"/>
                <w:szCs w:val="20"/>
              </w:rPr>
            </w:pPr>
          </w:p>
        </w:tc>
        <w:tc>
          <w:tcPr>
            <w:tcW w:w="588" w:type="dxa"/>
            <w:tcBorders>
              <w:top w:val="nil"/>
              <w:left w:val="nil"/>
              <w:bottom w:val="nil"/>
              <w:right w:val="nil"/>
            </w:tcBorders>
            <w:shd w:val="clear" w:color="auto" w:fill="auto"/>
            <w:noWrap/>
            <w:vAlign w:val="center"/>
            <w:hideMark/>
          </w:tcPr>
          <w:p w14:paraId="0454EC82" w14:textId="77777777" w:rsidR="007535D4" w:rsidRPr="004D2C50"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4901D739" w14:textId="77777777" w:rsidR="007535D4" w:rsidRPr="004D2C50" w:rsidRDefault="007535D4" w:rsidP="007A5838">
            <w:pPr>
              <w:jc w:val="center"/>
              <w:rPr>
                <w:sz w:val="20"/>
                <w:szCs w:val="20"/>
              </w:rPr>
            </w:pPr>
          </w:p>
        </w:tc>
      </w:tr>
      <w:tr w:rsidR="007535D4" w:rsidRPr="004D2C50" w14:paraId="62AE38C9"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33652CA1" w14:textId="77777777" w:rsidR="007535D4" w:rsidRPr="004D2C50" w:rsidRDefault="007535D4" w:rsidP="007A5838">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4B6DFC65"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55789BB6" w14:textId="77777777" w:rsidR="007535D4" w:rsidRPr="004D2C50" w:rsidRDefault="007535D4" w:rsidP="007A5838">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0EFA79F9" w14:textId="77777777" w:rsidR="007535D4" w:rsidRPr="004D2C50" w:rsidRDefault="007535D4" w:rsidP="007A5838">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A260BAA" w14:textId="77777777" w:rsidR="007535D4" w:rsidRPr="004D2C50" w:rsidRDefault="007535D4" w:rsidP="007A5838">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609A5A2A" w14:textId="77777777" w:rsidR="007535D4" w:rsidRPr="004D2C50" w:rsidRDefault="007535D4" w:rsidP="007A5838">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1C81DC32"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CE922F6" w14:textId="77777777" w:rsidR="007535D4" w:rsidRPr="004D2C50" w:rsidRDefault="007535D4" w:rsidP="007A5838">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56EF0511" w14:textId="77777777" w:rsidR="007535D4" w:rsidRPr="004D2C50" w:rsidRDefault="007535D4" w:rsidP="007A5838">
            <w:pPr>
              <w:jc w:val="center"/>
              <w:rPr>
                <w:sz w:val="20"/>
                <w:szCs w:val="20"/>
              </w:rPr>
            </w:pPr>
          </w:p>
        </w:tc>
        <w:tc>
          <w:tcPr>
            <w:tcW w:w="588" w:type="dxa"/>
            <w:tcBorders>
              <w:top w:val="nil"/>
              <w:left w:val="nil"/>
              <w:bottom w:val="nil"/>
              <w:right w:val="nil"/>
            </w:tcBorders>
            <w:shd w:val="clear" w:color="auto" w:fill="auto"/>
            <w:noWrap/>
            <w:vAlign w:val="center"/>
            <w:hideMark/>
          </w:tcPr>
          <w:p w14:paraId="2AA244E1" w14:textId="77777777" w:rsidR="007535D4" w:rsidRPr="004D2C50"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2E392E33" w14:textId="77777777" w:rsidR="007535D4" w:rsidRPr="004D2C50" w:rsidRDefault="007535D4" w:rsidP="007A5838">
            <w:pPr>
              <w:jc w:val="center"/>
              <w:rPr>
                <w:sz w:val="20"/>
                <w:szCs w:val="20"/>
              </w:rPr>
            </w:pPr>
          </w:p>
        </w:tc>
      </w:tr>
      <w:tr w:rsidR="007535D4" w:rsidRPr="004D2C50" w14:paraId="74368B00"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50C56430"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FA1783A"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08E2D67" w14:textId="77777777" w:rsidR="007535D4" w:rsidRPr="004D2C50" w:rsidRDefault="007535D4" w:rsidP="007A5838">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59708436" w14:textId="77777777" w:rsidR="007535D4" w:rsidRPr="004D2C50" w:rsidRDefault="007535D4" w:rsidP="007A5838">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4C8CE382" w14:textId="77777777" w:rsidR="007535D4" w:rsidRPr="004D2C50" w:rsidRDefault="007535D4" w:rsidP="007A5838">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5400CE8A" w14:textId="77777777" w:rsidR="007535D4" w:rsidRPr="004D2C50" w:rsidRDefault="007535D4" w:rsidP="007A5838">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3E005595"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DDFF99D" w14:textId="77777777" w:rsidR="007535D4" w:rsidRPr="004D2C50" w:rsidRDefault="007535D4" w:rsidP="007A5838">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0477D6A1" w14:textId="77777777" w:rsidR="007535D4" w:rsidRPr="004D2C50" w:rsidRDefault="007535D4" w:rsidP="007A5838">
            <w:pPr>
              <w:jc w:val="center"/>
              <w:rPr>
                <w:sz w:val="20"/>
                <w:szCs w:val="20"/>
              </w:rPr>
            </w:pPr>
          </w:p>
        </w:tc>
        <w:tc>
          <w:tcPr>
            <w:tcW w:w="588" w:type="dxa"/>
            <w:tcBorders>
              <w:top w:val="nil"/>
              <w:left w:val="nil"/>
              <w:bottom w:val="nil"/>
              <w:right w:val="nil"/>
            </w:tcBorders>
            <w:shd w:val="clear" w:color="auto" w:fill="auto"/>
            <w:noWrap/>
            <w:vAlign w:val="center"/>
            <w:hideMark/>
          </w:tcPr>
          <w:p w14:paraId="047182C2" w14:textId="77777777" w:rsidR="007535D4" w:rsidRPr="004D2C50" w:rsidRDefault="007535D4" w:rsidP="007A5838">
            <w:pPr>
              <w:jc w:val="center"/>
              <w:rPr>
                <w:sz w:val="20"/>
                <w:szCs w:val="20"/>
              </w:rPr>
            </w:pPr>
          </w:p>
        </w:tc>
        <w:tc>
          <w:tcPr>
            <w:tcW w:w="270" w:type="dxa"/>
            <w:tcBorders>
              <w:top w:val="nil"/>
              <w:left w:val="nil"/>
              <w:bottom w:val="nil"/>
              <w:right w:val="nil"/>
            </w:tcBorders>
            <w:shd w:val="clear" w:color="auto" w:fill="auto"/>
            <w:noWrap/>
            <w:vAlign w:val="center"/>
            <w:hideMark/>
          </w:tcPr>
          <w:p w14:paraId="11B1FCA9" w14:textId="77777777" w:rsidR="007535D4" w:rsidRPr="004D2C50" w:rsidRDefault="007535D4" w:rsidP="007A5838">
            <w:pPr>
              <w:jc w:val="center"/>
              <w:rPr>
                <w:sz w:val="20"/>
                <w:szCs w:val="20"/>
              </w:rPr>
            </w:pPr>
          </w:p>
        </w:tc>
      </w:tr>
      <w:tr w:rsidR="007535D4" w:rsidRPr="004D2C50" w14:paraId="0CE10567"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6B7F7443" w14:textId="77777777" w:rsidR="007535D4" w:rsidRPr="004D2C50" w:rsidRDefault="007535D4" w:rsidP="007A5838">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139C1286"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F4C9C" w14:textId="77777777" w:rsidR="007535D4" w:rsidRPr="004D2C50" w:rsidRDefault="007535D4" w:rsidP="007A5838">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5FAAE3C6" w14:textId="77777777" w:rsidR="007535D4" w:rsidRPr="004D2C50" w:rsidRDefault="007535D4" w:rsidP="007A5838">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39F0FA5F" w14:textId="77777777" w:rsidR="007535D4" w:rsidRPr="004D2C50" w:rsidRDefault="007535D4" w:rsidP="007A5838">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6CC1E760" w14:textId="77777777" w:rsidR="007535D4" w:rsidRPr="004D2C50" w:rsidRDefault="007535D4" w:rsidP="007A5838">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65D6380C"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6310D08" w14:textId="77777777" w:rsidR="007535D4" w:rsidRPr="004D2C50" w:rsidRDefault="007535D4" w:rsidP="007A5838">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02CDE299" w14:textId="77777777" w:rsidR="007535D4" w:rsidRPr="004D2C50" w:rsidRDefault="007535D4" w:rsidP="007A5838">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2F7AB045" w14:textId="77777777" w:rsidR="007535D4" w:rsidRPr="004D2C50" w:rsidRDefault="007535D4" w:rsidP="007A5838">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10C912C0" w14:textId="77777777" w:rsidR="007535D4" w:rsidRPr="004D2C50" w:rsidRDefault="007535D4" w:rsidP="007A5838">
            <w:pPr>
              <w:jc w:val="center"/>
              <w:rPr>
                <w:color w:val="000000"/>
                <w:sz w:val="20"/>
                <w:szCs w:val="20"/>
              </w:rPr>
            </w:pPr>
            <w:r w:rsidRPr="004D2C50">
              <w:rPr>
                <w:color w:val="000000"/>
                <w:sz w:val="20"/>
                <w:szCs w:val="20"/>
              </w:rPr>
              <w:t>0 - 3</w:t>
            </w:r>
          </w:p>
        </w:tc>
      </w:tr>
      <w:tr w:rsidR="007535D4" w:rsidRPr="004D2C50" w14:paraId="26E7A755"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2F98F5FE"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A21E63F"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218AB19E" w14:textId="77777777" w:rsidR="007535D4" w:rsidRPr="004D2C50" w:rsidRDefault="007535D4" w:rsidP="007A5838">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60CCACC0" w14:textId="77777777" w:rsidR="007535D4" w:rsidRPr="004D2C50" w:rsidRDefault="007535D4" w:rsidP="007A5838">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270C1DFD" w14:textId="77777777" w:rsidR="007535D4" w:rsidRPr="004D2C50" w:rsidRDefault="007535D4" w:rsidP="007A5838">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16E73D64" w14:textId="77777777" w:rsidR="007535D4" w:rsidRPr="004D2C50" w:rsidRDefault="007535D4" w:rsidP="007A5838">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402AEDEF"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9F6C40A" w14:textId="77777777" w:rsidR="007535D4" w:rsidRPr="004D2C50" w:rsidRDefault="007535D4" w:rsidP="007A5838">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1ACB81C9" w14:textId="77777777" w:rsidR="007535D4" w:rsidRPr="004D2C50" w:rsidRDefault="007535D4" w:rsidP="007A5838">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0C3EC0CF" w14:textId="77777777" w:rsidR="007535D4" w:rsidRPr="004D2C50" w:rsidRDefault="007535D4" w:rsidP="007A5838">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5E776EEF" w14:textId="77777777" w:rsidR="007535D4" w:rsidRPr="004D2C50" w:rsidRDefault="007535D4" w:rsidP="007A5838">
            <w:pPr>
              <w:jc w:val="center"/>
              <w:rPr>
                <w:color w:val="000000"/>
                <w:sz w:val="20"/>
                <w:szCs w:val="20"/>
              </w:rPr>
            </w:pPr>
            <w:r w:rsidRPr="004D2C50">
              <w:rPr>
                <w:color w:val="000000"/>
                <w:sz w:val="20"/>
                <w:szCs w:val="20"/>
              </w:rPr>
              <w:t>0 - 4</w:t>
            </w:r>
          </w:p>
        </w:tc>
      </w:tr>
      <w:tr w:rsidR="007535D4" w:rsidRPr="004D2C50" w14:paraId="10109B13"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200B3FEC" w14:textId="77777777" w:rsidR="007535D4" w:rsidRPr="004D2C50" w:rsidRDefault="007535D4" w:rsidP="007A5838">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6AA0049E"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7DE10F8" w14:textId="77777777" w:rsidR="007535D4" w:rsidRPr="004D2C50" w:rsidRDefault="007535D4" w:rsidP="007A5838">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D3DBF54" w14:textId="77777777" w:rsidR="007535D4" w:rsidRPr="004D2C50" w:rsidRDefault="007535D4" w:rsidP="007A5838">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4E1CD11" w14:textId="77777777" w:rsidR="007535D4" w:rsidRPr="004D2C50" w:rsidRDefault="007535D4" w:rsidP="007A5838">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6584A698" w14:textId="77777777" w:rsidR="007535D4" w:rsidRPr="004D2C50" w:rsidRDefault="007535D4" w:rsidP="007A5838">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CF7EF82"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EAC2358" w14:textId="77777777" w:rsidR="007535D4" w:rsidRPr="004D2C50" w:rsidRDefault="007535D4" w:rsidP="007A5838">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6CD4CDFE" w14:textId="77777777" w:rsidR="007535D4" w:rsidRPr="004D2C50" w:rsidRDefault="007535D4" w:rsidP="007A5838">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3AEF801C" w14:textId="77777777" w:rsidR="007535D4" w:rsidRPr="004D2C50" w:rsidRDefault="007535D4" w:rsidP="007A5838">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11128F50" w14:textId="77777777" w:rsidR="007535D4" w:rsidRPr="004D2C50" w:rsidRDefault="007535D4" w:rsidP="007A5838">
            <w:pPr>
              <w:jc w:val="center"/>
              <w:rPr>
                <w:color w:val="000000"/>
                <w:sz w:val="20"/>
                <w:szCs w:val="20"/>
              </w:rPr>
            </w:pPr>
            <w:r w:rsidRPr="004D2C50">
              <w:rPr>
                <w:color w:val="000000"/>
                <w:sz w:val="20"/>
                <w:szCs w:val="20"/>
              </w:rPr>
              <w:t>0 - 7</w:t>
            </w:r>
          </w:p>
        </w:tc>
      </w:tr>
      <w:tr w:rsidR="007535D4" w:rsidRPr="004D2C50" w14:paraId="3A5515BB"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6819E56B"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4831895"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52D661" w14:textId="77777777" w:rsidR="007535D4" w:rsidRPr="004D2C50" w:rsidRDefault="007535D4" w:rsidP="007A5838">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28F747AB" w14:textId="77777777" w:rsidR="007535D4" w:rsidRPr="004D2C50" w:rsidRDefault="007535D4" w:rsidP="007A5838">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1852B7C" w14:textId="77777777" w:rsidR="007535D4" w:rsidRPr="004D2C50" w:rsidRDefault="007535D4" w:rsidP="007A5838">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5CE20F02" w14:textId="77777777" w:rsidR="007535D4" w:rsidRPr="004D2C50" w:rsidRDefault="007535D4" w:rsidP="007A5838">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6766AD32"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90F3F76" w14:textId="77777777" w:rsidR="007535D4" w:rsidRPr="004D2C50" w:rsidRDefault="007535D4" w:rsidP="007A5838">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09028C14" w14:textId="77777777" w:rsidR="007535D4" w:rsidRPr="004D2C50" w:rsidRDefault="007535D4" w:rsidP="007A5838">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41C4988F" w14:textId="77777777" w:rsidR="007535D4" w:rsidRPr="004D2C50" w:rsidRDefault="007535D4" w:rsidP="007A5838">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2E1D6FC1" w14:textId="77777777" w:rsidR="007535D4" w:rsidRPr="004D2C50" w:rsidRDefault="007535D4" w:rsidP="007A5838">
            <w:pPr>
              <w:jc w:val="center"/>
              <w:rPr>
                <w:color w:val="000000"/>
                <w:sz w:val="20"/>
                <w:szCs w:val="20"/>
              </w:rPr>
            </w:pPr>
            <w:r w:rsidRPr="004D2C50">
              <w:rPr>
                <w:color w:val="000000"/>
                <w:sz w:val="20"/>
                <w:szCs w:val="20"/>
              </w:rPr>
              <w:t>0 - 9</w:t>
            </w:r>
          </w:p>
        </w:tc>
      </w:tr>
      <w:tr w:rsidR="007535D4" w:rsidRPr="004D2C50" w14:paraId="30DB8B1D"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6D2F7FDF" w14:textId="77777777" w:rsidR="007535D4" w:rsidRPr="004D2C50" w:rsidRDefault="007535D4" w:rsidP="007A5838">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52497F27"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89FDFCB" w14:textId="77777777" w:rsidR="007535D4" w:rsidRPr="004D2C50" w:rsidRDefault="007535D4" w:rsidP="007A5838">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58596CC6" w14:textId="77777777" w:rsidR="007535D4" w:rsidRPr="004D2C50" w:rsidRDefault="007535D4" w:rsidP="007A5838">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79AED5B2" w14:textId="77777777" w:rsidR="007535D4" w:rsidRPr="004D2C50" w:rsidRDefault="007535D4" w:rsidP="007A5838">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434911D6" w14:textId="77777777" w:rsidR="007535D4" w:rsidRPr="004D2C50" w:rsidRDefault="007535D4" w:rsidP="007A5838">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53E2877"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CA34263" w14:textId="77777777" w:rsidR="007535D4" w:rsidRPr="004D2C50" w:rsidRDefault="007535D4" w:rsidP="007A5838">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3E368BAF" w14:textId="77777777" w:rsidR="007535D4" w:rsidRPr="004D2C50" w:rsidRDefault="007535D4" w:rsidP="007A5838">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4D99897F" w14:textId="77777777" w:rsidR="007535D4" w:rsidRPr="004D2C50" w:rsidRDefault="007535D4" w:rsidP="007A5838">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163CAD93" w14:textId="77777777" w:rsidR="007535D4" w:rsidRPr="004D2C50" w:rsidRDefault="007535D4" w:rsidP="007A5838">
            <w:pPr>
              <w:jc w:val="center"/>
              <w:rPr>
                <w:color w:val="000000"/>
                <w:sz w:val="20"/>
                <w:szCs w:val="20"/>
              </w:rPr>
            </w:pPr>
            <w:r w:rsidRPr="004D2C50">
              <w:rPr>
                <w:color w:val="000000"/>
                <w:sz w:val="20"/>
                <w:szCs w:val="20"/>
              </w:rPr>
              <w:t>0 - 5</w:t>
            </w:r>
          </w:p>
        </w:tc>
      </w:tr>
      <w:tr w:rsidR="007535D4" w:rsidRPr="004D2C50" w14:paraId="7075E69B"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71749F8A"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2196054"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2913F45" w14:textId="77777777" w:rsidR="007535D4" w:rsidRPr="004D2C50" w:rsidRDefault="007535D4" w:rsidP="007A5838">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59352237" w14:textId="77777777" w:rsidR="007535D4" w:rsidRPr="004D2C50" w:rsidRDefault="007535D4" w:rsidP="007A5838">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66E8440" w14:textId="77777777" w:rsidR="007535D4" w:rsidRPr="004D2C50" w:rsidRDefault="007535D4" w:rsidP="007A5838">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38D47726" w14:textId="77777777" w:rsidR="007535D4" w:rsidRPr="004D2C50" w:rsidRDefault="007535D4" w:rsidP="007A5838">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49EBB5DC"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2AC9694" w14:textId="77777777" w:rsidR="007535D4" w:rsidRPr="004D2C50" w:rsidRDefault="007535D4" w:rsidP="007A5838">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6219ADEA" w14:textId="77777777" w:rsidR="007535D4" w:rsidRPr="004D2C50" w:rsidRDefault="007535D4" w:rsidP="007A5838">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E31D77B" w14:textId="77777777" w:rsidR="007535D4" w:rsidRPr="004D2C50" w:rsidRDefault="007535D4" w:rsidP="007A5838">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29244B9F" w14:textId="77777777" w:rsidR="007535D4" w:rsidRPr="004D2C50" w:rsidRDefault="007535D4" w:rsidP="007A5838">
            <w:pPr>
              <w:jc w:val="center"/>
              <w:rPr>
                <w:color w:val="000000"/>
                <w:sz w:val="20"/>
                <w:szCs w:val="20"/>
              </w:rPr>
            </w:pPr>
            <w:r w:rsidRPr="004D2C50">
              <w:rPr>
                <w:color w:val="000000"/>
                <w:sz w:val="20"/>
                <w:szCs w:val="20"/>
              </w:rPr>
              <w:t>0 - 5</w:t>
            </w:r>
          </w:p>
        </w:tc>
      </w:tr>
      <w:tr w:rsidR="007535D4" w:rsidRPr="004D2C50" w14:paraId="3CA9500C"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761CABF6" w14:textId="77777777" w:rsidR="007535D4" w:rsidRPr="004D2C50" w:rsidRDefault="007535D4" w:rsidP="007A5838">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44FDECAF"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5C6DDA34" w14:textId="77777777" w:rsidR="007535D4" w:rsidRPr="004D2C50" w:rsidRDefault="007535D4" w:rsidP="007A5838">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D58D48E" w14:textId="77777777" w:rsidR="007535D4" w:rsidRPr="004D2C50" w:rsidRDefault="007535D4" w:rsidP="007A5838">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53DF395B" w14:textId="77777777" w:rsidR="007535D4" w:rsidRPr="004D2C50" w:rsidRDefault="007535D4" w:rsidP="007A5838">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35A835F2" w14:textId="77777777" w:rsidR="007535D4" w:rsidRPr="004D2C50" w:rsidRDefault="007535D4" w:rsidP="007A5838">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12A4F3F"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F2EDE8F" w14:textId="77777777" w:rsidR="007535D4" w:rsidRPr="004D2C50" w:rsidRDefault="007535D4" w:rsidP="007A5838">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641CD00A" w14:textId="77777777" w:rsidR="007535D4" w:rsidRPr="004D2C50" w:rsidRDefault="007535D4" w:rsidP="007A5838">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40660366" w14:textId="77777777" w:rsidR="007535D4" w:rsidRPr="004D2C50" w:rsidRDefault="007535D4" w:rsidP="007A5838">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249D2BE2" w14:textId="77777777" w:rsidR="007535D4" w:rsidRPr="004D2C50" w:rsidRDefault="007535D4" w:rsidP="007A5838">
            <w:pPr>
              <w:jc w:val="center"/>
              <w:rPr>
                <w:color w:val="000000"/>
                <w:sz w:val="20"/>
                <w:szCs w:val="20"/>
              </w:rPr>
            </w:pPr>
            <w:r w:rsidRPr="004D2C50">
              <w:rPr>
                <w:color w:val="000000"/>
                <w:sz w:val="20"/>
                <w:szCs w:val="20"/>
              </w:rPr>
              <w:t>0 - 6</w:t>
            </w:r>
          </w:p>
        </w:tc>
      </w:tr>
      <w:tr w:rsidR="007535D4" w:rsidRPr="004D2C50" w14:paraId="271EE519"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4670B91F"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D7AAF27"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169E63A8" w14:textId="77777777" w:rsidR="007535D4" w:rsidRPr="004D2C50" w:rsidRDefault="007535D4" w:rsidP="007A5838">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5561DA81" w14:textId="77777777" w:rsidR="007535D4" w:rsidRPr="004D2C50" w:rsidRDefault="007535D4" w:rsidP="007A5838">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260862BA" w14:textId="77777777" w:rsidR="007535D4" w:rsidRPr="004D2C50" w:rsidRDefault="007535D4" w:rsidP="007A5838">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2AC04793" w14:textId="77777777" w:rsidR="007535D4" w:rsidRPr="004D2C50" w:rsidRDefault="007535D4" w:rsidP="007A5838">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2D868940"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D4C3498" w14:textId="77777777" w:rsidR="007535D4" w:rsidRPr="004D2C50" w:rsidRDefault="007535D4" w:rsidP="007A5838">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0F8A649E" w14:textId="77777777" w:rsidR="007535D4" w:rsidRPr="004D2C50" w:rsidRDefault="007535D4" w:rsidP="007A5838">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4B42BA1E" w14:textId="77777777" w:rsidR="007535D4" w:rsidRPr="004D2C50" w:rsidRDefault="007535D4" w:rsidP="007A5838">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9EAFDFE" w14:textId="77777777" w:rsidR="007535D4" w:rsidRPr="004D2C50" w:rsidRDefault="007535D4" w:rsidP="007A5838">
            <w:pPr>
              <w:jc w:val="center"/>
              <w:rPr>
                <w:color w:val="000000"/>
                <w:sz w:val="20"/>
                <w:szCs w:val="20"/>
              </w:rPr>
            </w:pPr>
            <w:r w:rsidRPr="004D2C50">
              <w:rPr>
                <w:color w:val="000000"/>
                <w:sz w:val="20"/>
                <w:szCs w:val="20"/>
              </w:rPr>
              <w:t>0 - 8</w:t>
            </w:r>
          </w:p>
        </w:tc>
      </w:tr>
      <w:tr w:rsidR="007535D4" w:rsidRPr="004D2C50" w14:paraId="7C5FD788"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6747B22B" w14:textId="77777777" w:rsidR="007535D4" w:rsidRPr="004D2C50" w:rsidRDefault="007535D4" w:rsidP="007A5838">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448AFD67"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32833D5" w14:textId="77777777" w:rsidR="007535D4" w:rsidRPr="004D2C50" w:rsidRDefault="007535D4" w:rsidP="007A5838">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58593CEE" w14:textId="77777777" w:rsidR="007535D4" w:rsidRPr="004D2C50" w:rsidRDefault="007535D4" w:rsidP="007A5838">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72836C65" w14:textId="77777777" w:rsidR="007535D4" w:rsidRPr="004D2C50" w:rsidRDefault="007535D4" w:rsidP="007A5838">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36E25B26" w14:textId="77777777" w:rsidR="007535D4" w:rsidRPr="004D2C50" w:rsidRDefault="007535D4" w:rsidP="007A5838">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24CF8F68"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9BD5103" w14:textId="77777777" w:rsidR="007535D4" w:rsidRPr="004D2C50" w:rsidRDefault="007535D4" w:rsidP="007A5838">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7ED9BDD2" w14:textId="77777777" w:rsidR="007535D4" w:rsidRPr="004D2C50" w:rsidRDefault="007535D4" w:rsidP="007A5838">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2542A69" w14:textId="77777777" w:rsidR="007535D4" w:rsidRPr="004D2C50" w:rsidRDefault="007535D4" w:rsidP="007A5838">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71EBC134" w14:textId="77777777" w:rsidR="007535D4" w:rsidRPr="004D2C50" w:rsidRDefault="007535D4" w:rsidP="007A5838">
            <w:pPr>
              <w:jc w:val="center"/>
              <w:rPr>
                <w:color w:val="000000"/>
                <w:sz w:val="20"/>
                <w:szCs w:val="20"/>
              </w:rPr>
            </w:pPr>
            <w:r w:rsidRPr="004D2C50">
              <w:rPr>
                <w:color w:val="000000"/>
                <w:sz w:val="20"/>
                <w:szCs w:val="20"/>
              </w:rPr>
              <w:t>0 - 4</w:t>
            </w:r>
          </w:p>
        </w:tc>
      </w:tr>
      <w:tr w:rsidR="007535D4" w:rsidRPr="004D2C50" w14:paraId="05DD9FB2"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03DC860E"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E0F6E20"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1008D73" w14:textId="77777777" w:rsidR="007535D4" w:rsidRPr="004D2C50" w:rsidRDefault="007535D4" w:rsidP="007A5838">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3D3F6E16" w14:textId="77777777" w:rsidR="007535D4" w:rsidRPr="004D2C50" w:rsidRDefault="007535D4" w:rsidP="007A5838">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456F1ED4" w14:textId="77777777" w:rsidR="007535D4" w:rsidRPr="004D2C50" w:rsidRDefault="007535D4" w:rsidP="007A5838">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52FE86E0" w14:textId="77777777" w:rsidR="007535D4" w:rsidRPr="004D2C50" w:rsidRDefault="007535D4" w:rsidP="007A5838">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098933BE"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92B6DE" w14:textId="77777777" w:rsidR="007535D4" w:rsidRPr="004D2C50" w:rsidRDefault="007535D4" w:rsidP="007A5838">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A7E615A" w14:textId="77777777" w:rsidR="007535D4" w:rsidRPr="004D2C50" w:rsidRDefault="007535D4" w:rsidP="007A5838">
            <w:pPr>
              <w:jc w:val="center"/>
              <w:rPr>
                <w:color w:val="000000"/>
                <w:sz w:val="20"/>
                <w:szCs w:val="20"/>
              </w:rPr>
            </w:pPr>
            <w:r w:rsidRPr="004D2C50">
              <w:rPr>
                <w:color w:val="000000"/>
                <w:sz w:val="20"/>
                <w:szCs w:val="20"/>
              </w:rPr>
              <w:t>0.3</w:t>
            </w:r>
            <w:r>
              <w:rPr>
                <w:color w:val="000000"/>
                <w:sz w:val="20"/>
                <w:szCs w:val="20"/>
              </w:rPr>
              <w:t>0</w:t>
            </w:r>
          </w:p>
        </w:tc>
        <w:tc>
          <w:tcPr>
            <w:tcW w:w="588" w:type="dxa"/>
            <w:tcBorders>
              <w:top w:val="nil"/>
              <w:left w:val="nil"/>
              <w:bottom w:val="nil"/>
              <w:right w:val="nil"/>
            </w:tcBorders>
            <w:shd w:val="clear" w:color="auto" w:fill="auto"/>
            <w:noWrap/>
            <w:vAlign w:val="center"/>
            <w:hideMark/>
          </w:tcPr>
          <w:p w14:paraId="0D699988" w14:textId="77777777" w:rsidR="007535D4" w:rsidRPr="004D2C50" w:rsidRDefault="007535D4" w:rsidP="007A5838">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2733B619" w14:textId="77777777" w:rsidR="007535D4" w:rsidRPr="004D2C50" w:rsidRDefault="007535D4" w:rsidP="007A5838">
            <w:pPr>
              <w:jc w:val="center"/>
              <w:rPr>
                <w:color w:val="000000"/>
                <w:sz w:val="20"/>
                <w:szCs w:val="20"/>
              </w:rPr>
            </w:pPr>
            <w:r w:rsidRPr="004D2C50">
              <w:rPr>
                <w:color w:val="000000"/>
                <w:sz w:val="20"/>
                <w:szCs w:val="20"/>
              </w:rPr>
              <w:t>0 - 3</w:t>
            </w:r>
          </w:p>
        </w:tc>
      </w:tr>
      <w:tr w:rsidR="007535D4" w:rsidRPr="004D2C50" w14:paraId="139FDD76"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22443580" w14:textId="77777777" w:rsidR="007535D4" w:rsidRPr="004D2C50" w:rsidRDefault="007535D4" w:rsidP="007A5838">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2DC52E11"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0850F5B" w14:textId="77777777" w:rsidR="007535D4" w:rsidRPr="004D2C50" w:rsidRDefault="007535D4" w:rsidP="007A5838">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0BAACCFC" w14:textId="77777777" w:rsidR="007535D4" w:rsidRPr="004D2C50" w:rsidRDefault="007535D4" w:rsidP="007A5838">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3286987F" w14:textId="77777777" w:rsidR="007535D4" w:rsidRPr="004D2C50" w:rsidRDefault="007535D4" w:rsidP="007A5838">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709500E9" w14:textId="77777777" w:rsidR="007535D4" w:rsidRPr="004D2C50" w:rsidRDefault="007535D4" w:rsidP="007A5838">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1F50D8C1"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B9827C5" w14:textId="77777777" w:rsidR="007535D4" w:rsidRPr="004D2C50" w:rsidRDefault="007535D4" w:rsidP="007A5838">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173AB199" w14:textId="77777777" w:rsidR="007535D4" w:rsidRPr="004D2C50" w:rsidRDefault="007535D4" w:rsidP="007A5838">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41BBE5F7" w14:textId="77777777" w:rsidR="007535D4" w:rsidRPr="004D2C50" w:rsidRDefault="007535D4" w:rsidP="007A5838">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60721516" w14:textId="77777777" w:rsidR="007535D4" w:rsidRPr="004D2C50" w:rsidRDefault="007535D4" w:rsidP="007A5838">
            <w:pPr>
              <w:jc w:val="center"/>
              <w:rPr>
                <w:color w:val="000000"/>
                <w:sz w:val="20"/>
                <w:szCs w:val="20"/>
              </w:rPr>
            </w:pPr>
            <w:r w:rsidRPr="004D2C50">
              <w:rPr>
                <w:color w:val="000000"/>
                <w:sz w:val="20"/>
                <w:szCs w:val="20"/>
              </w:rPr>
              <w:t>0 - 6</w:t>
            </w:r>
          </w:p>
        </w:tc>
      </w:tr>
      <w:tr w:rsidR="007535D4" w:rsidRPr="004D2C50" w14:paraId="130079D4"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76FFC3FE"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0ED618"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D382312" w14:textId="77777777" w:rsidR="007535D4" w:rsidRPr="004D2C50" w:rsidRDefault="007535D4" w:rsidP="007A5838">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7DA646E5" w14:textId="77777777" w:rsidR="007535D4" w:rsidRPr="004D2C50" w:rsidRDefault="007535D4" w:rsidP="007A5838">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6EFACBD4" w14:textId="77777777" w:rsidR="007535D4" w:rsidRPr="004D2C50" w:rsidRDefault="007535D4" w:rsidP="007A5838">
            <w:pPr>
              <w:jc w:val="center"/>
              <w:rPr>
                <w:color w:val="000000"/>
                <w:sz w:val="20"/>
                <w:szCs w:val="20"/>
              </w:rPr>
            </w:pPr>
            <w:r w:rsidRPr="004D2C50">
              <w:rPr>
                <w:color w:val="000000"/>
                <w:sz w:val="20"/>
                <w:szCs w:val="20"/>
              </w:rPr>
              <w:t>0.5</w:t>
            </w:r>
            <w:r>
              <w:rPr>
                <w:color w:val="000000"/>
                <w:sz w:val="20"/>
                <w:szCs w:val="20"/>
              </w:rPr>
              <w:t>0</w:t>
            </w:r>
          </w:p>
        </w:tc>
        <w:tc>
          <w:tcPr>
            <w:tcW w:w="727" w:type="dxa"/>
            <w:tcBorders>
              <w:top w:val="nil"/>
              <w:left w:val="nil"/>
              <w:bottom w:val="nil"/>
              <w:right w:val="nil"/>
            </w:tcBorders>
            <w:shd w:val="clear" w:color="auto" w:fill="auto"/>
            <w:noWrap/>
            <w:vAlign w:val="center"/>
            <w:hideMark/>
          </w:tcPr>
          <w:p w14:paraId="266A81F9" w14:textId="77777777" w:rsidR="007535D4" w:rsidRPr="004D2C50" w:rsidRDefault="007535D4" w:rsidP="007A5838">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5F08EDF8"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49E2BFE" w14:textId="77777777" w:rsidR="007535D4" w:rsidRPr="004D2C50" w:rsidRDefault="007535D4" w:rsidP="007A5838">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730A9480" w14:textId="77777777" w:rsidR="007535D4" w:rsidRPr="004D2C50" w:rsidRDefault="007535D4" w:rsidP="007A5838">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77EFDB9F" w14:textId="77777777" w:rsidR="007535D4" w:rsidRPr="004D2C50" w:rsidRDefault="007535D4" w:rsidP="007A5838">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47C95CF8" w14:textId="77777777" w:rsidR="007535D4" w:rsidRPr="004D2C50" w:rsidRDefault="007535D4" w:rsidP="007A5838">
            <w:pPr>
              <w:jc w:val="center"/>
              <w:rPr>
                <w:color w:val="000000"/>
                <w:sz w:val="20"/>
                <w:szCs w:val="20"/>
              </w:rPr>
            </w:pPr>
            <w:r w:rsidRPr="004D2C50">
              <w:rPr>
                <w:color w:val="000000"/>
                <w:sz w:val="20"/>
                <w:szCs w:val="20"/>
              </w:rPr>
              <w:t>0 - 3</w:t>
            </w:r>
          </w:p>
        </w:tc>
      </w:tr>
      <w:tr w:rsidR="007535D4" w:rsidRPr="004D2C50" w14:paraId="4E47C160"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144E646E" w14:textId="77777777" w:rsidR="007535D4" w:rsidRPr="004D2C50" w:rsidRDefault="007535D4" w:rsidP="007A5838">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1E6F7C19"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5F87E09" w14:textId="77777777" w:rsidR="007535D4" w:rsidRPr="004D2C50" w:rsidRDefault="007535D4" w:rsidP="007A5838">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907E687" w14:textId="77777777" w:rsidR="007535D4" w:rsidRPr="004D2C50" w:rsidRDefault="007535D4" w:rsidP="007A5838">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5F2398EA" w14:textId="77777777" w:rsidR="007535D4" w:rsidRPr="004D2C50" w:rsidRDefault="007535D4" w:rsidP="007A5838">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3AE3AF9" w14:textId="77777777" w:rsidR="007535D4" w:rsidRPr="004D2C50" w:rsidRDefault="007535D4" w:rsidP="007A5838">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7E1946DC"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C04F0C" w14:textId="77777777" w:rsidR="007535D4" w:rsidRPr="004D2C50" w:rsidRDefault="007535D4" w:rsidP="007A5838">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2EA55335" w14:textId="77777777" w:rsidR="007535D4" w:rsidRPr="004D2C50" w:rsidRDefault="007535D4" w:rsidP="007A5838">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1775D58C" w14:textId="77777777" w:rsidR="007535D4" w:rsidRPr="004D2C50" w:rsidRDefault="007535D4" w:rsidP="007A5838">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1E8E25AB" w14:textId="77777777" w:rsidR="007535D4" w:rsidRPr="004D2C50" w:rsidRDefault="007535D4" w:rsidP="007A5838">
            <w:pPr>
              <w:jc w:val="center"/>
              <w:rPr>
                <w:color w:val="000000"/>
                <w:sz w:val="20"/>
                <w:szCs w:val="20"/>
              </w:rPr>
            </w:pPr>
            <w:r w:rsidRPr="004D2C50">
              <w:rPr>
                <w:color w:val="000000"/>
                <w:sz w:val="20"/>
                <w:szCs w:val="20"/>
              </w:rPr>
              <w:t>0 - 2</w:t>
            </w:r>
          </w:p>
        </w:tc>
      </w:tr>
      <w:tr w:rsidR="007535D4" w:rsidRPr="004D2C50" w14:paraId="4068B487" w14:textId="77777777" w:rsidTr="007A5838">
        <w:trPr>
          <w:trHeight w:val="320"/>
          <w:jc w:val="center"/>
        </w:trPr>
        <w:tc>
          <w:tcPr>
            <w:tcW w:w="860" w:type="dxa"/>
            <w:tcBorders>
              <w:top w:val="nil"/>
              <w:left w:val="nil"/>
              <w:bottom w:val="nil"/>
              <w:right w:val="nil"/>
            </w:tcBorders>
            <w:shd w:val="clear" w:color="auto" w:fill="auto"/>
            <w:noWrap/>
            <w:vAlign w:val="center"/>
            <w:hideMark/>
          </w:tcPr>
          <w:p w14:paraId="31D258D1" w14:textId="77777777" w:rsidR="007535D4" w:rsidRPr="004D2C50" w:rsidRDefault="007535D4" w:rsidP="007A5838">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DA614B4"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177521DF" w14:textId="77777777" w:rsidR="007535D4" w:rsidRPr="004D2C50" w:rsidRDefault="007535D4" w:rsidP="007A5838">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3A131D2" w14:textId="77777777" w:rsidR="007535D4" w:rsidRPr="004D2C50" w:rsidRDefault="007535D4" w:rsidP="007A5838">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5A00F58B" w14:textId="77777777" w:rsidR="007535D4" w:rsidRPr="004D2C50" w:rsidRDefault="007535D4" w:rsidP="007A5838">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71D8AE6F" w14:textId="77777777" w:rsidR="007535D4" w:rsidRPr="004D2C50" w:rsidRDefault="007535D4" w:rsidP="007A5838">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20A8C978" w14:textId="77777777" w:rsidR="007535D4" w:rsidRPr="004D2C50" w:rsidRDefault="007535D4" w:rsidP="007A5838">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645BEDD" w14:textId="77777777" w:rsidR="007535D4" w:rsidRPr="004D2C50" w:rsidRDefault="007535D4" w:rsidP="007A5838">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3CB7D597" w14:textId="77777777" w:rsidR="007535D4" w:rsidRPr="004D2C50" w:rsidRDefault="007535D4" w:rsidP="007A5838">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7389C942" w14:textId="77777777" w:rsidR="007535D4" w:rsidRPr="004D2C50" w:rsidRDefault="007535D4" w:rsidP="007A5838">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7FAED27" w14:textId="77777777" w:rsidR="007535D4" w:rsidRPr="004D2C50" w:rsidRDefault="007535D4" w:rsidP="007A5838">
            <w:pPr>
              <w:jc w:val="center"/>
              <w:rPr>
                <w:color w:val="000000"/>
                <w:sz w:val="20"/>
                <w:szCs w:val="20"/>
              </w:rPr>
            </w:pPr>
            <w:r w:rsidRPr="004D2C50">
              <w:rPr>
                <w:color w:val="000000"/>
                <w:sz w:val="20"/>
                <w:szCs w:val="20"/>
              </w:rPr>
              <w:t>0 - 8</w:t>
            </w:r>
          </w:p>
        </w:tc>
      </w:tr>
      <w:tr w:rsidR="007535D4" w:rsidRPr="004D2C50" w14:paraId="3E75A8EC" w14:textId="77777777" w:rsidTr="007A5838">
        <w:trPr>
          <w:trHeight w:val="320"/>
          <w:jc w:val="center"/>
        </w:trPr>
        <w:tc>
          <w:tcPr>
            <w:tcW w:w="860" w:type="dxa"/>
            <w:tcBorders>
              <w:top w:val="nil"/>
              <w:left w:val="nil"/>
              <w:right w:val="nil"/>
            </w:tcBorders>
            <w:shd w:val="clear" w:color="auto" w:fill="auto"/>
            <w:noWrap/>
            <w:vAlign w:val="center"/>
            <w:hideMark/>
          </w:tcPr>
          <w:p w14:paraId="0BE28433" w14:textId="77777777" w:rsidR="007535D4" w:rsidRPr="004D2C50" w:rsidRDefault="007535D4" w:rsidP="007A5838">
            <w:pPr>
              <w:jc w:val="center"/>
              <w:rPr>
                <w:color w:val="000000"/>
                <w:sz w:val="20"/>
                <w:szCs w:val="20"/>
              </w:rPr>
            </w:pPr>
            <w:r w:rsidRPr="004D2C50">
              <w:rPr>
                <w:color w:val="000000"/>
                <w:sz w:val="20"/>
                <w:szCs w:val="20"/>
              </w:rPr>
              <w:t>2017**</w:t>
            </w:r>
          </w:p>
        </w:tc>
        <w:tc>
          <w:tcPr>
            <w:tcW w:w="516" w:type="dxa"/>
            <w:tcBorders>
              <w:top w:val="nil"/>
              <w:left w:val="nil"/>
              <w:right w:val="nil"/>
            </w:tcBorders>
            <w:shd w:val="clear" w:color="auto" w:fill="auto"/>
            <w:noWrap/>
            <w:vAlign w:val="center"/>
            <w:hideMark/>
          </w:tcPr>
          <w:p w14:paraId="0BF65440" w14:textId="77777777" w:rsidR="007535D4" w:rsidRPr="004D2C50" w:rsidRDefault="007535D4" w:rsidP="007A5838">
            <w:pPr>
              <w:jc w:val="center"/>
              <w:rPr>
                <w:color w:val="000000"/>
                <w:sz w:val="20"/>
                <w:szCs w:val="20"/>
              </w:rPr>
            </w:pPr>
            <w:r w:rsidRPr="004D2C50">
              <w:rPr>
                <w:color w:val="000000"/>
                <w:sz w:val="20"/>
                <w:szCs w:val="20"/>
              </w:rPr>
              <w:t>F</w:t>
            </w:r>
          </w:p>
        </w:tc>
        <w:tc>
          <w:tcPr>
            <w:tcW w:w="516" w:type="dxa"/>
            <w:tcBorders>
              <w:top w:val="nil"/>
              <w:left w:val="nil"/>
              <w:right w:val="nil"/>
            </w:tcBorders>
            <w:shd w:val="clear" w:color="auto" w:fill="auto"/>
            <w:noWrap/>
            <w:vAlign w:val="center"/>
            <w:hideMark/>
          </w:tcPr>
          <w:p w14:paraId="040AC5D0" w14:textId="77777777" w:rsidR="007535D4" w:rsidRPr="004D2C50" w:rsidRDefault="007535D4" w:rsidP="007A5838">
            <w:pPr>
              <w:jc w:val="center"/>
              <w:rPr>
                <w:color w:val="000000"/>
                <w:sz w:val="20"/>
                <w:szCs w:val="20"/>
              </w:rPr>
            </w:pPr>
            <w:r w:rsidRPr="004D2C50">
              <w:rPr>
                <w:color w:val="000000"/>
                <w:sz w:val="20"/>
                <w:szCs w:val="20"/>
              </w:rPr>
              <w:t>328</w:t>
            </w:r>
          </w:p>
        </w:tc>
        <w:tc>
          <w:tcPr>
            <w:tcW w:w="722" w:type="dxa"/>
            <w:tcBorders>
              <w:top w:val="nil"/>
              <w:left w:val="nil"/>
              <w:right w:val="nil"/>
            </w:tcBorders>
            <w:shd w:val="clear" w:color="auto" w:fill="auto"/>
            <w:noWrap/>
            <w:vAlign w:val="center"/>
            <w:hideMark/>
          </w:tcPr>
          <w:p w14:paraId="2C5376A2" w14:textId="77777777" w:rsidR="007535D4" w:rsidRPr="004D2C50" w:rsidRDefault="007535D4" w:rsidP="007A5838">
            <w:pPr>
              <w:jc w:val="center"/>
              <w:rPr>
                <w:color w:val="000000"/>
                <w:sz w:val="20"/>
                <w:szCs w:val="20"/>
              </w:rPr>
            </w:pPr>
            <w:r w:rsidRPr="004D2C50">
              <w:rPr>
                <w:color w:val="000000"/>
                <w:sz w:val="20"/>
                <w:szCs w:val="20"/>
              </w:rPr>
              <w:t>0</w:t>
            </w:r>
          </w:p>
        </w:tc>
        <w:tc>
          <w:tcPr>
            <w:tcW w:w="566" w:type="dxa"/>
            <w:tcBorders>
              <w:top w:val="nil"/>
              <w:left w:val="nil"/>
              <w:right w:val="nil"/>
            </w:tcBorders>
            <w:shd w:val="clear" w:color="auto" w:fill="auto"/>
            <w:noWrap/>
            <w:vAlign w:val="center"/>
            <w:hideMark/>
          </w:tcPr>
          <w:p w14:paraId="18FAF5ED" w14:textId="77777777" w:rsidR="007535D4" w:rsidRPr="004D2C50" w:rsidRDefault="007535D4" w:rsidP="007A5838">
            <w:pPr>
              <w:jc w:val="center"/>
              <w:rPr>
                <w:color w:val="000000"/>
                <w:sz w:val="20"/>
                <w:szCs w:val="20"/>
              </w:rPr>
            </w:pPr>
            <w:r w:rsidRPr="004D2C50">
              <w:rPr>
                <w:color w:val="000000"/>
                <w:sz w:val="20"/>
                <w:szCs w:val="20"/>
              </w:rPr>
              <w:t>0</w:t>
            </w:r>
          </w:p>
        </w:tc>
        <w:tc>
          <w:tcPr>
            <w:tcW w:w="727" w:type="dxa"/>
            <w:tcBorders>
              <w:top w:val="nil"/>
              <w:left w:val="nil"/>
              <w:right w:val="nil"/>
            </w:tcBorders>
            <w:shd w:val="clear" w:color="auto" w:fill="auto"/>
            <w:noWrap/>
            <w:vAlign w:val="center"/>
            <w:hideMark/>
          </w:tcPr>
          <w:p w14:paraId="6EB94D1A" w14:textId="77777777" w:rsidR="007535D4" w:rsidRPr="004D2C50" w:rsidRDefault="007535D4" w:rsidP="007A5838">
            <w:pPr>
              <w:jc w:val="center"/>
              <w:rPr>
                <w:color w:val="000000"/>
                <w:sz w:val="20"/>
                <w:szCs w:val="20"/>
              </w:rPr>
            </w:pPr>
            <w:r w:rsidRPr="004D2C50">
              <w:rPr>
                <w:color w:val="000000"/>
                <w:sz w:val="20"/>
                <w:szCs w:val="20"/>
              </w:rPr>
              <w:t>0 - 0</w:t>
            </w:r>
          </w:p>
        </w:tc>
        <w:tc>
          <w:tcPr>
            <w:tcW w:w="222" w:type="dxa"/>
            <w:tcBorders>
              <w:top w:val="nil"/>
              <w:left w:val="nil"/>
              <w:right w:val="nil"/>
            </w:tcBorders>
          </w:tcPr>
          <w:p w14:paraId="55CFCDA3" w14:textId="77777777" w:rsidR="007535D4" w:rsidRPr="004D2C50" w:rsidRDefault="007535D4" w:rsidP="007A5838">
            <w:pPr>
              <w:jc w:val="center"/>
              <w:rPr>
                <w:color w:val="000000"/>
                <w:sz w:val="20"/>
                <w:szCs w:val="20"/>
              </w:rPr>
            </w:pPr>
          </w:p>
        </w:tc>
        <w:tc>
          <w:tcPr>
            <w:tcW w:w="551" w:type="dxa"/>
            <w:tcBorders>
              <w:top w:val="nil"/>
              <w:left w:val="nil"/>
              <w:right w:val="nil"/>
            </w:tcBorders>
            <w:shd w:val="clear" w:color="auto" w:fill="auto"/>
            <w:noWrap/>
            <w:vAlign w:val="center"/>
            <w:hideMark/>
          </w:tcPr>
          <w:p w14:paraId="2010D556" w14:textId="77777777" w:rsidR="007535D4" w:rsidRPr="004D2C50" w:rsidRDefault="007535D4" w:rsidP="007A5838">
            <w:pPr>
              <w:jc w:val="center"/>
              <w:rPr>
                <w:color w:val="000000"/>
                <w:sz w:val="20"/>
                <w:szCs w:val="20"/>
              </w:rPr>
            </w:pPr>
            <w:r w:rsidRPr="004D2C50">
              <w:rPr>
                <w:color w:val="000000"/>
                <w:sz w:val="20"/>
                <w:szCs w:val="20"/>
              </w:rPr>
              <w:t>42</w:t>
            </w:r>
          </w:p>
        </w:tc>
        <w:tc>
          <w:tcPr>
            <w:tcW w:w="672" w:type="dxa"/>
            <w:tcBorders>
              <w:top w:val="nil"/>
              <w:left w:val="nil"/>
              <w:right w:val="nil"/>
            </w:tcBorders>
            <w:shd w:val="clear" w:color="auto" w:fill="auto"/>
            <w:noWrap/>
            <w:vAlign w:val="center"/>
            <w:hideMark/>
          </w:tcPr>
          <w:p w14:paraId="40D50608" w14:textId="77777777" w:rsidR="007535D4" w:rsidRPr="004D2C50" w:rsidRDefault="007535D4" w:rsidP="007A5838">
            <w:pPr>
              <w:jc w:val="center"/>
              <w:rPr>
                <w:color w:val="000000"/>
                <w:sz w:val="20"/>
                <w:szCs w:val="20"/>
              </w:rPr>
            </w:pPr>
            <w:r w:rsidRPr="004D2C50">
              <w:rPr>
                <w:color w:val="000000"/>
                <w:sz w:val="20"/>
                <w:szCs w:val="20"/>
              </w:rPr>
              <w:t>0</w:t>
            </w:r>
          </w:p>
        </w:tc>
        <w:tc>
          <w:tcPr>
            <w:tcW w:w="588" w:type="dxa"/>
            <w:tcBorders>
              <w:top w:val="nil"/>
              <w:left w:val="nil"/>
              <w:right w:val="nil"/>
            </w:tcBorders>
            <w:shd w:val="clear" w:color="auto" w:fill="auto"/>
            <w:noWrap/>
            <w:vAlign w:val="center"/>
            <w:hideMark/>
          </w:tcPr>
          <w:p w14:paraId="475526D0" w14:textId="77777777" w:rsidR="007535D4" w:rsidRPr="004D2C50" w:rsidRDefault="007535D4" w:rsidP="007A5838">
            <w:pPr>
              <w:jc w:val="center"/>
              <w:rPr>
                <w:color w:val="000000"/>
                <w:sz w:val="20"/>
                <w:szCs w:val="20"/>
              </w:rPr>
            </w:pPr>
            <w:r w:rsidRPr="004D2C50">
              <w:rPr>
                <w:color w:val="000000"/>
                <w:sz w:val="20"/>
                <w:szCs w:val="20"/>
              </w:rPr>
              <w:t>0</w:t>
            </w:r>
          </w:p>
        </w:tc>
        <w:tc>
          <w:tcPr>
            <w:tcW w:w="270" w:type="dxa"/>
            <w:tcBorders>
              <w:top w:val="nil"/>
              <w:left w:val="nil"/>
              <w:right w:val="nil"/>
            </w:tcBorders>
            <w:shd w:val="clear" w:color="auto" w:fill="auto"/>
            <w:noWrap/>
            <w:vAlign w:val="center"/>
            <w:hideMark/>
          </w:tcPr>
          <w:p w14:paraId="28BEE576" w14:textId="77777777" w:rsidR="007535D4" w:rsidRPr="004D2C50" w:rsidRDefault="007535D4" w:rsidP="007A5838">
            <w:pPr>
              <w:jc w:val="center"/>
              <w:rPr>
                <w:color w:val="000000"/>
                <w:sz w:val="20"/>
                <w:szCs w:val="20"/>
              </w:rPr>
            </w:pPr>
            <w:r w:rsidRPr="004D2C50">
              <w:rPr>
                <w:color w:val="000000"/>
                <w:sz w:val="20"/>
                <w:szCs w:val="20"/>
              </w:rPr>
              <w:t>0 - 0</w:t>
            </w:r>
          </w:p>
        </w:tc>
      </w:tr>
      <w:tr w:rsidR="007535D4" w:rsidRPr="004D2C50" w14:paraId="5D061A41" w14:textId="77777777" w:rsidTr="007A5838">
        <w:trPr>
          <w:trHeight w:val="320"/>
          <w:jc w:val="center"/>
        </w:trPr>
        <w:tc>
          <w:tcPr>
            <w:tcW w:w="860" w:type="dxa"/>
            <w:tcBorders>
              <w:top w:val="nil"/>
              <w:left w:val="nil"/>
              <w:bottom w:val="single" w:sz="4" w:space="0" w:color="auto"/>
              <w:right w:val="nil"/>
            </w:tcBorders>
            <w:shd w:val="clear" w:color="auto" w:fill="auto"/>
            <w:noWrap/>
            <w:vAlign w:val="center"/>
            <w:hideMark/>
          </w:tcPr>
          <w:p w14:paraId="42DE4365" w14:textId="77777777" w:rsidR="007535D4" w:rsidRPr="004D2C50" w:rsidRDefault="007535D4" w:rsidP="007A5838">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63CC557A" w14:textId="77777777" w:rsidR="007535D4" w:rsidRPr="004D2C50" w:rsidRDefault="007535D4" w:rsidP="007A5838">
            <w:pPr>
              <w:jc w:val="center"/>
              <w:rPr>
                <w:color w:val="000000"/>
                <w:sz w:val="20"/>
                <w:szCs w:val="20"/>
              </w:rPr>
            </w:pPr>
            <w:r w:rsidRPr="004D2C50">
              <w:rPr>
                <w:color w:val="000000"/>
                <w:sz w:val="20"/>
                <w:szCs w:val="20"/>
              </w:rPr>
              <w:t>M</w:t>
            </w:r>
          </w:p>
        </w:tc>
        <w:tc>
          <w:tcPr>
            <w:tcW w:w="516" w:type="dxa"/>
            <w:tcBorders>
              <w:top w:val="nil"/>
              <w:left w:val="nil"/>
              <w:bottom w:val="single" w:sz="4" w:space="0" w:color="auto"/>
              <w:right w:val="nil"/>
            </w:tcBorders>
            <w:shd w:val="clear" w:color="auto" w:fill="auto"/>
            <w:noWrap/>
            <w:vAlign w:val="center"/>
            <w:hideMark/>
          </w:tcPr>
          <w:p w14:paraId="30F816B8" w14:textId="77777777" w:rsidR="007535D4" w:rsidRPr="004D2C50" w:rsidRDefault="007535D4" w:rsidP="007A5838">
            <w:pPr>
              <w:jc w:val="center"/>
              <w:rPr>
                <w:color w:val="000000"/>
                <w:sz w:val="20"/>
                <w:szCs w:val="20"/>
              </w:rPr>
            </w:pPr>
            <w:r w:rsidRPr="004D2C50">
              <w:rPr>
                <w:color w:val="000000"/>
                <w:sz w:val="20"/>
                <w:szCs w:val="20"/>
              </w:rPr>
              <w:t>125</w:t>
            </w:r>
          </w:p>
        </w:tc>
        <w:tc>
          <w:tcPr>
            <w:tcW w:w="722" w:type="dxa"/>
            <w:tcBorders>
              <w:top w:val="nil"/>
              <w:left w:val="nil"/>
              <w:bottom w:val="single" w:sz="4" w:space="0" w:color="auto"/>
              <w:right w:val="nil"/>
            </w:tcBorders>
            <w:shd w:val="clear" w:color="auto" w:fill="auto"/>
            <w:noWrap/>
            <w:vAlign w:val="center"/>
            <w:hideMark/>
          </w:tcPr>
          <w:p w14:paraId="388C4BD0" w14:textId="77777777" w:rsidR="007535D4" w:rsidRPr="004D2C50" w:rsidRDefault="007535D4" w:rsidP="007A5838">
            <w:pPr>
              <w:jc w:val="center"/>
              <w:rPr>
                <w:color w:val="000000"/>
                <w:sz w:val="20"/>
                <w:szCs w:val="20"/>
              </w:rPr>
            </w:pPr>
            <w:r w:rsidRPr="004D2C50">
              <w:rPr>
                <w:color w:val="000000"/>
                <w:sz w:val="20"/>
                <w:szCs w:val="20"/>
              </w:rPr>
              <w:t>0</w:t>
            </w:r>
          </w:p>
        </w:tc>
        <w:tc>
          <w:tcPr>
            <w:tcW w:w="566" w:type="dxa"/>
            <w:tcBorders>
              <w:top w:val="nil"/>
              <w:left w:val="nil"/>
              <w:bottom w:val="single" w:sz="4" w:space="0" w:color="auto"/>
              <w:right w:val="nil"/>
            </w:tcBorders>
            <w:shd w:val="clear" w:color="auto" w:fill="auto"/>
            <w:noWrap/>
            <w:vAlign w:val="center"/>
            <w:hideMark/>
          </w:tcPr>
          <w:p w14:paraId="79454286" w14:textId="77777777" w:rsidR="007535D4" w:rsidRPr="004D2C50" w:rsidRDefault="007535D4" w:rsidP="007A5838">
            <w:pPr>
              <w:jc w:val="center"/>
              <w:rPr>
                <w:color w:val="000000"/>
                <w:sz w:val="20"/>
                <w:szCs w:val="20"/>
              </w:rPr>
            </w:pPr>
            <w:r w:rsidRPr="004D2C50">
              <w:rPr>
                <w:color w:val="000000"/>
                <w:sz w:val="20"/>
                <w:szCs w:val="20"/>
              </w:rPr>
              <w:t>0</w:t>
            </w:r>
          </w:p>
        </w:tc>
        <w:tc>
          <w:tcPr>
            <w:tcW w:w="727" w:type="dxa"/>
            <w:tcBorders>
              <w:top w:val="nil"/>
              <w:left w:val="nil"/>
              <w:bottom w:val="single" w:sz="4" w:space="0" w:color="auto"/>
              <w:right w:val="nil"/>
            </w:tcBorders>
            <w:shd w:val="clear" w:color="auto" w:fill="auto"/>
            <w:noWrap/>
            <w:vAlign w:val="center"/>
            <w:hideMark/>
          </w:tcPr>
          <w:p w14:paraId="71161852" w14:textId="77777777" w:rsidR="007535D4" w:rsidRPr="004D2C50" w:rsidRDefault="007535D4" w:rsidP="007A5838">
            <w:pPr>
              <w:jc w:val="center"/>
              <w:rPr>
                <w:color w:val="000000"/>
                <w:sz w:val="20"/>
                <w:szCs w:val="20"/>
              </w:rPr>
            </w:pPr>
            <w:r w:rsidRPr="004D2C50">
              <w:rPr>
                <w:color w:val="000000"/>
                <w:sz w:val="20"/>
                <w:szCs w:val="20"/>
              </w:rPr>
              <w:t>0 - 0</w:t>
            </w:r>
          </w:p>
        </w:tc>
        <w:tc>
          <w:tcPr>
            <w:tcW w:w="222" w:type="dxa"/>
            <w:tcBorders>
              <w:top w:val="nil"/>
              <w:left w:val="nil"/>
              <w:bottom w:val="single" w:sz="4" w:space="0" w:color="auto"/>
              <w:right w:val="nil"/>
            </w:tcBorders>
          </w:tcPr>
          <w:p w14:paraId="77AFF58D" w14:textId="77777777" w:rsidR="007535D4" w:rsidRPr="004D2C50" w:rsidRDefault="007535D4" w:rsidP="007A5838">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46C147D" w14:textId="77777777" w:rsidR="007535D4" w:rsidRPr="004D2C50" w:rsidRDefault="007535D4" w:rsidP="007A5838">
            <w:pPr>
              <w:jc w:val="center"/>
              <w:rPr>
                <w:color w:val="000000"/>
                <w:sz w:val="20"/>
                <w:szCs w:val="20"/>
              </w:rPr>
            </w:pPr>
            <w:r w:rsidRPr="004D2C50">
              <w:rPr>
                <w:color w:val="000000"/>
                <w:sz w:val="20"/>
                <w:szCs w:val="20"/>
              </w:rPr>
              <w:t>109</w:t>
            </w:r>
          </w:p>
        </w:tc>
        <w:tc>
          <w:tcPr>
            <w:tcW w:w="672" w:type="dxa"/>
            <w:tcBorders>
              <w:top w:val="nil"/>
              <w:left w:val="nil"/>
              <w:bottom w:val="single" w:sz="4" w:space="0" w:color="auto"/>
              <w:right w:val="nil"/>
            </w:tcBorders>
            <w:shd w:val="clear" w:color="auto" w:fill="auto"/>
            <w:noWrap/>
            <w:vAlign w:val="center"/>
            <w:hideMark/>
          </w:tcPr>
          <w:p w14:paraId="315AD966" w14:textId="77777777" w:rsidR="007535D4" w:rsidRPr="004D2C50" w:rsidRDefault="007535D4" w:rsidP="007A5838">
            <w:pPr>
              <w:jc w:val="center"/>
              <w:rPr>
                <w:color w:val="000000"/>
                <w:sz w:val="20"/>
                <w:szCs w:val="20"/>
              </w:rPr>
            </w:pPr>
            <w:r w:rsidRPr="004D2C50">
              <w:rPr>
                <w:color w:val="000000"/>
                <w:sz w:val="20"/>
                <w:szCs w:val="20"/>
              </w:rPr>
              <w:t>0</w:t>
            </w:r>
          </w:p>
        </w:tc>
        <w:tc>
          <w:tcPr>
            <w:tcW w:w="588" w:type="dxa"/>
            <w:tcBorders>
              <w:top w:val="nil"/>
              <w:left w:val="nil"/>
              <w:bottom w:val="single" w:sz="4" w:space="0" w:color="auto"/>
              <w:right w:val="nil"/>
            </w:tcBorders>
            <w:shd w:val="clear" w:color="auto" w:fill="auto"/>
            <w:noWrap/>
            <w:vAlign w:val="center"/>
            <w:hideMark/>
          </w:tcPr>
          <w:p w14:paraId="0552FDAB" w14:textId="77777777" w:rsidR="007535D4" w:rsidRPr="004D2C50" w:rsidRDefault="007535D4" w:rsidP="007A5838">
            <w:pPr>
              <w:jc w:val="center"/>
              <w:rPr>
                <w:color w:val="000000"/>
                <w:sz w:val="20"/>
                <w:szCs w:val="20"/>
              </w:rPr>
            </w:pPr>
            <w:r w:rsidRPr="004D2C50">
              <w:rPr>
                <w:color w:val="000000"/>
                <w:sz w:val="20"/>
                <w:szCs w:val="20"/>
              </w:rPr>
              <w:t>0</w:t>
            </w:r>
          </w:p>
        </w:tc>
        <w:tc>
          <w:tcPr>
            <w:tcW w:w="270" w:type="dxa"/>
            <w:tcBorders>
              <w:top w:val="nil"/>
              <w:left w:val="nil"/>
              <w:bottom w:val="single" w:sz="4" w:space="0" w:color="auto"/>
              <w:right w:val="nil"/>
            </w:tcBorders>
            <w:shd w:val="clear" w:color="auto" w:fill="auto"/>
            <w:noWrap/>
            <w:vAlign w:val="center"/>
            <w:hideMark/>
          </w:tcPr>
          <w:p w14:paraId="5BDA33E7" w14:textId="77777777" w:rsidR="007535D4" w:rsidRPr="004D2C50" w:rsidRDefault="007535D4" w:rsidP="007A5838">
            <w:pPr>
              <w:jc w:val="center"/>
              <w:rPr>
                <w:color w:val="000000"/>
                <w:sz w:val="20"/>
                <w:szCs w:val="20"/>
              </w:rPr>
            </w:pPr>
            <w:r w:rsidRPr="004D2C50">
              <w:rPr>
                <w:color w:val="000000"/>
                <w:sz w:val="20"/>
                <w:szCs w:val="20"/>
              </w:rPr>
              <w:t>0 - 0</w:t>
            </w:r>
          </w:p>
        </w:tc>
      </w:tr>
    </w:tbl>
    <w:p w14:paraId="4E2A1AAF" w14:textId="77777777" w:rsidR="007535D4" w:rsidRDefault="007535D4" w:rsidP="007535D4">
      <w:pPr>
        <w:spacing w:line="360" w:lineRule="auto"/>
        <w:ind w:left="1890" w:right="1800"/>
        <w:rPr>
          <w:b/>
          <w:bCs/>
          <w:sz w:val="20"/>
          <w:szCs w:val="20"/>
        </w:rPr>
      </w:pPr>
    </w:p>
    <w:p w14:paraId="404E9B11" w14:textId="77777777" w:rsidR="007535D4" w:rsidRPr="00D71476" w:rsidRDefault="007535D4" w:rsidP="007535D4">
      <w:pPr>
        <w:spacing w:line="360" w:lineRule="auto"/>
      </w:pPr>
    </w:p>
    <w:p w14:paraId="229FBFCE" w14:textId="77777777" w:rsidR="007535D4" w:rsidRPr="00D71476" w:rsidRDefault="007535D4" w:rsidP="007535D4">
      <w:pPr>
        <w:spacing w:line="360" w:lineRule="auto"/>
        <w:ind w:firstLine="720"/>
      </w:pPr>
      <w:r>
        <w:t xml:space="preserve"> </w:t>
      </w:r>
    </w:p>
    <w:p w14:paraId="658E1980" w14:textId="77777777" w:rsidR="007535D4" w:rsidRDefault="007535D4" w:rsidP="007535D4">
      <w:pPr>
        <w:rPr>
          <w:sz w:val="20"/>
          <w:szCs w:val="20"/>
        </w:rPr>
      </w:pPr>
      <w:r>
        <w:rPr>
          <w:sz w:val="20"/>
          <w:szCs w:val="20"/>
        </w:rPr>
        <w:br w:type="page"/>
      </w:r>
    </w:p>
    <w:p w14:paraId="17753146" w14:textId="77777777" w:rsidR="007535D4" w:rsidRDefault="007535D4" w:rsidP="007535D4">
      <w:pPr>
        <w:spacing w:line="360" w:lineRule="auto"/>
        <w:rPr>
          <w:b/>
          <w:bCs/>
          <w:u w:val="single"/>
        </w:rPr>
      </w:pPr>
      <w:r w:rsidRPr="006A5A36">
        <w:rPr>
          <w:b/>
          <w:bCs/>
          <w:u w:val="single"/>
        </w:rPr>
        <w:lastRenderedPageBreak/>
        <w:t>F</w:t>
      </w:r>
      <w:r>
        <w:rPr>
          <w:b/>
          <w:bCs/>
          <w:u w:val="single"/>
        </w:rPr>
        <w:t>igures</w:t>
      </w:r>
    </w:p>
    <w:p w14:paraId="05F001E1" w14:textId="77777777" w:rsidR="007535D4" w:rsidRPr="00D71476" w:rsidRDefault="007535D4" w:rsidP="007535D4">
      <w:pPr>
        <w:spacing w:line="360" w:lineRule="auto"/>
      </w:pPr>
    </w:p>
    <w:p w14:paraId="6384D819" w14:textId="77777777" w:rsidR="007535D4" w:rsidRPr="00D71476" w:rsidRDefault="007535D4" w:rsidP="007535D4">
      <w:pPr>
        <w:spacing w:line="360" w:lineRule="auto"/>
      </w:pPr>
      <w:r>
        <w:rPr>
          <w:noProof/>
        </w:rPr>
        <w:drawing>
          <wp:inline distT="0" distB="0" distL="0" distR="0" wp14:anchorId="72EF792F" wp14:editId="680906DE">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9"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7A631C3B" w14:textId="77777777" w:rsidR="007535D4" w:rsidRDefault="007535D4" w:rsidP="007535D4">
      <w:r w:rsidRPr="00D71476">
        <w:rPr>
          <w:b/>
          <w:bCs/>
          <w:sz w:val="20"/>
          <w:szCs w:val="20"/>
        </w:rPr>
        <w:t>Figure. 1</w:t>
      </w:r>
      <w:r>
        <w:rPr>
          <w:b/>
          <w:bCs/>
          <w:sz w:val="20"/>
          <w:szCs w:val="20"/>
        </w:rPr>
        <w:t>.</w:t>
      </w:r>
      <w:r w:rsidRPr="00D71476">
        <w:rPr>
          <w:b/>
          <w:bCs/>
          <w:sz w:val="20"/>
          <w:szCs w:val="20"/>
        </w:rPr>
        <w:t xml:space="preserve"> </w:t>
      </w:r>
      <w:r w:rsidRPr="00B44224">
        <w:rPr>
          <w:sz w:val="20"/>
          <w:szCs w:val="20"/>
        </w:rPr>
        <w:t xml:space="preserve">Map of McKenzie River watershed, including major dams (gold squares), hatcheries (green circles), and release sites on the mainstem (pink circle) and on the South Fork McKenzie River, above Cougar Dam (purple circles). Data sources: ESRI World </w:t>
      </w:r>
      <w:proofErr w:type="spellStart"/>
      <w:r w:rsidRPr="00B44224">
        <w:rPr>
          <w:sz w:val="20"/>
          <w:szCs w:val="20"/>
        </w:rPr>
        <w:t>Hillshade</w:t>
      </w:r>
      <w:proofErr w:type="spellEnd"/>
      <w:r w:rsidRPr="00B44224">
        <w:rPr>
          <w:sz w:val="20"/>
          <w:szCs w:val="20"/>
        </w:rPr>
        <w:t xml:space="preserve">, USGS </w:t>
      </w:r>
      <w:proofErr w:type="spellStart"/>
      <w:r w:rsidRPr="00B44224">
        <w:rPr>
          <w:sz w:val="20"/>
          <w:szCs w:val="20"/>
        </w:rPr>
        <w:t>NHDPlus</w:t>
      </w:r>
      <w:proofErr w:type="spellEnd"/>
      <w:r w:rsidRPr="00B44224">
        <w:rPr>
          <w:sz w:val="20"/>
          <w:szCs w:val="20"/>
        </w:rPr>
        <w:t xml:space="preserve"> HR</w:t>
      </w:r>
    </w:p>
    <w:p w14:paraId="473F0BE1" w14:textId="77777777" w:rsidR="007535D4" w:rsidRDefault="007535D4" w:rsidP="007535D4">
      <w:r>
        <w:br w:type="page"/>
      </w:r>
    </w:p>
    <w:p w14:paraId="58B787BC" w14:textId="77777777" w:rsidR="007535D4" w:rsidRPr="00D71476" w:rsidRDefault="007535D4" w:rsidP="007535D4">
      <w:pPr>
        <w:spacing w:line="360" w:lineRule="auto"/>
      </w:pPr>
      <w:r>
        <w:rPr>
          <w:noProof/>
        </w:rPr>
        <w:lastRenderedPageBreak/>
        <w:drawing>
          <wp:inline distT="0" distB="0" distL="0" distR="0" wp14:anchorId="3D596A29" wp14:editId="2A4A75DF">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13DF1EB3" w14:textId="77777777" w:rsidR="007535D4" w:rsidRDefault="007535D4" w:rsidP="007535D4">
      <w:pPr>
        <w:rPr>
          <w:sz w:val="20"/>
          <w:szCs w:val="20"/>
        </w:rPr>
      </w:pPr>
      <w:r w:rsidRPr="00D71476">
        <w:rPr>
          <w:b/>
          <w:bCs/>
          <w:sz w:val="20"/>
          <w:szCs w:val="20"/>
        </w:rPr>
        <w:t>Fig</w:t>
      </w:r>
      <w:r>
        <w:rPr>
          <w:b/>
          <w:bCs/>
          <w:sz w:val="20"/>
          <w:szCs w:val="20"/>
        </w:rPr>
        <w:t>ure</w:t>
      </w:r>
      <w:r w:rsidRPr="00D71476">
        <w:rPr>
          <w:b/>
          <w:bCs/>
          <w:sz w:val="20"/>
          <w:szCs w:val="20"/>
        </w:rPr>
        <w:t xml:space="preserve"> 2</w:t>
      </w:r>
      <w:r>
        <w:rPr>
          <w:b/>
          <w:bCs/>
          <w:sz w:val="20"/>
          <w:szCs w:val="20"/>
        </w:rPr>
        <w:t>.</w:t>
      </w:r>
      <w:r w:rsidRPr="00D71476">
        <w:rPr>
          <w:sz w:val="20"/>
          <w:szCs w:val="20"/>
        </w:rPr>
        <w:t xml:space="preserve"> Illustration of </w:t>
      </w:r>
      <w:r>
        <w:rPr>
          <w:sz w:val="20"/>
          <w:szCs w:val="20"/>
        </w:rPr>
        <w:t>genetic parentage analysis. G</w:t>
      </w:r>
      <w:r w:rsidRPr="00D71476">
        <w:rPr>
          <w:sz w:val="20"/>
          <w:szCs w:val="20"/>
        </w:rPr>
        <w:t>roups of individuals are organized into sets of potential offspring</w:t>
      </w:r>
      <w:r>
        <w:rPr>
          <w:sz w:val="20"/>
          <w:szCs w:val="20"/>
        </w:rPr>
        <w:t xml:space="preserve"> (solid rectangle) </w:t>
      </w:r>
      <w:r w:rsidRPr="00D71476">
        <w:rPr>
          <w:sz w:val="20"/>
          <w:szCs w:val="20"/>
        </w:rPr>
        <w:t>and candidate parents</w:t>
      </w:r>
      <w:r>
        <w:rPr>
          <w:sz w:val="20"/>
          <w:szCs w:val="20"/>
        </w:rPr>
        <w:t xml:space="preserve"> (dashed rectangle)</w:t>
      </w:r>
      <w:r w:rsidRPr="00D71476">
        <w:rPr>
          <w:sz w:val="20"/>
          <w:szCs w:val="20"/>
        </w:rPr>
        <w:t>. Here</w:t>
      </w:r>
      <w:r>
        <w:rPr>
          <w:sz w:val="20"/>
          <w:szCs w:val="20"/>
        </w:rPr>
        <w:t xml:space="preserve">, the 205 </w:t>
      </w:r>
      <w:r w:rsidRPr="00D71476">
        <w:rPr>
          <w:sz w:val="20"/>
          <w:szCs w:val="20"/>
        </w:rPr>
        <w:t xml:space="preserve">potential offspring that returned to the South Fork McKenzie in 2014 are assigned to </w:t>
      </w:r>
      <w:r>
        <w:rPr>
          <w:sz w:val="20"/>
          <w:szCs w:val="20"/>
        </w:rPr>
        <w:t xml:space="preserve">3728 </w:t>
      </w:r>
      <w:r w:rsidRPr="00D71476">
        <w:rPr>
          <w:sz w:val="20"/>
          <w:szCs w:val="20"/>
        </w:rPr>
        <w:t>candidate parents</w:t>
      </w:r>
      <w:r>
        <w:rPr>
          <w:sz w:val="20"/>
          <w:szCs w:val="20"/>
        </w:rPr>
        <w:t xml:space="preserve"> released above Cougar Dam</w:t>
      </w:r>
      <w:r w:rsidRPr="00D71476">
        <w:rPr>
          <w:sz w:val="20"/>
          <w:szCs w:val="20"/>
        </w:rPr>
        <w:t xml:space="preserve"> </w:t>
      </w:r>
      <w:r>
        <w:rPr>
          <w:sz w:val="20"/>
          <w:szCs w:val="20"/>
        </w:rPr>
        <w:t>three to six years earlier (</w:t>
      </w:r>
      <w:r w:rsidRPr="00D71476">
        <w:rPr>
          <w:sz w:val="20"/>
          <w:szCs w:val="20"/>
        </w:rPr>
        <w:t>2008 – 2011</w:t>
      </w:r>
      <w:r>
        <w:rPr>
          <w:sz w:val="20"/>
          <w:szCs w:val="20"/>
        </w:rPr>
        <w:t>)</w:t>
      </w:r>
      <w:r w:rsidRPr="00D71476">
        <w:rPr>
          <w:sz w:val="20"/>
          <w:szCs w:val="20"/>
        </w:rPr>
        <w:t xml:space="preserve">. Source refers to where an individual was initially encountered: during a spawning ground survey on the South Fork McKenzie River (SGS), at the </w:t>
      </w:r>
      <w:r>
        <w:rPr>
          <w:sz w:val="20"/>
          <w:szCs w:val="20"/>
        </w:rPr>
        <w:t>Cougar Trap</w:t>
      </w:r>
      <w:r w:rsidRPr="00D71476">
        <w:rPr>
          <w:sz w:val="20"/>
          <w:szCs w:val="20"/>
        </w:rPr>
        <w:t xml:space="preserve"> (</w:t>
      </w:r>
      <w:r>
        <w:rPr>
          <w:sz w:val="20"/>
          <w:szCs w:val="20"/>
        </w:rPr>
        <w:t>Cougar Trap</w:t>
      </w:r>
      <w:r w:rsidRPr="00D71476">
        <w:rPr>
          <w:sz w:val="20"/>
          <w:szCs w:val="20"/>
        </w:rPr>
        <w:t xml:space="preserve">) or at either the McKenzie </w:t>
      </w:r>
      <w:r>
        <w:rPr>
          <w:sz w:val="20"/>
          <w:szCs w:val="20"/>
        </w:rPr>
        <w:t xml:space="preserve">Hatchery </w:t>
      </w:r>
      <w:r w:rsidRPr="00D71476">
        <w:rPr>
          <w:sz w:val="20"/>
          <w:szCs w:val="20"/>
        </w:rPr>
        <w:t xml:space="preserve">or </w:t>
      </w:r>
      <w:proofErr w:type="spellStart"/>
      <w:r w:rsidRPr="00D71476">
        <w:rPr>
          <w:sz w:val="20"/>
          <w:szCs w:val="20"/>
        </w:rPr>
        <w:t>Leaburg</w:t>
      </w:r>
      <w:proofErr w:type="spellEnd"/>
      <w:r w:rsidRPr="00D71476">
        <w:rPr>
          <w:sz w:val="20"/>
          <w:szCs w:val="20"/>
        </w:rPr>
        <w:t xml:space="preserve"> Hatchery (</w:t>
      </w:r>
      <w:r>
        <w:rPr>
          <w:sz w:val="20"/>
          <w:szCs w:val="20"/>
        </w:rPr>
        <w:t>h</w:t>
      </w:r>
      <w:r w:rsidRPr="00D71476">
        <w:rPr>
          <w:sz w:val="20"/>
          <w:szCs w:val="20"/>
        </w:rPr>
        <w:t xml:space="preserve">atchery </w:t>
      </w:r>
      <w:r>
        <w:rPr>
          <w:sz w:val="20"/>
          <w:szCs w:val="20"/>
        </w:rPr>
        <w:t>o</w:t>
      </w:r>
      <w:r w:rsidRPr="00D71476">
        <w:rPr>
          <w:sz w:val="20"/>
          <w:szCs w:val="20"/>
        </w:rPr>
        <w:t xml:space="preserve">utplant). Final </w:t>
      </w:r>
      <w:r>
        <w:rPr>
          <w:sz w:val="20"/>
          <w:szCs w:val="20"/>
        </w:rPr>
        <w:t>location</w:t>
      </w:r>
      <w:r w:rsidRPr="00D71476">
        <w:rPr>
          <w:sz w:val="20"/>
          <w:szCs w:val="20"/>
        </w:rPr>
        <w:t xml:space="preserve"> refers to whether a </w:t>
      </w:r>
      <w:r>
        <w:rPr>
          <w:sz w:val="20"/>
          <w:szCs w:val="20"/>
        </w:rPr>
        <w:t>salmon</w:t>
      </w:r>
      <w:r w:rsidRPr="00D71476">
        <w:rPr>
          <w:sz w:val="20"/>
          <w:szCs w:val="20"/>
        </w:rPr>
        <w:t xml:space="preserve"> was </w:t>
      </w:r>
      <w:r>
        <w:rPr>
          <w:sz w:val="20"/>
          <w:szCs w:val="20"/>
        </w:rPr>
        <w:t>released above Cougar Dam (above) or not (below). Potential offspring include all NOR salmon, regardless of source or final location. Candidate parents include all salmon released above the dam, regardless of origin or source.</w:t>
      </w:r>
    </w:p>
    <w:p w14:paraId="71A985FA" w14:textId="77777777" w:rsidR="007535D4" w:rsidRPr="00D71476" w:rsidRDefault="007535D4" w:rsidP="007535D4">
      <w:pPr>
        <w:rPr>
          <w:sz w:val="20"/>
          <w:szCs w:val="20"/>
        </w:rPr>
      </w:pPr>
      <w:r w:rsidRPr="00D71476">
        <w:rPr>
          <w:sz w:val="20"/>
          <w:szCs w:val="20"/>
        </w:rPr>
        <w:t xml:space="preserve">* Note that </w:t>
      </w:r>
      <w:r>
        <w:rPr>
          <w:sz w:val="20"/>
          <w:szCs w:val="20"/>
        </w:rPr>
        <w:t>five</w:t>
      </w:r>
      <w:r w:rsidRPr="00D71476">
        <w:rPr>
          <w:sz w:val="20"/>
          <w:szCs w:val="20"/>
        </w:rPr>
        <w:t xml:space="preserve"> NOR SGS individuals and 12 </w:t>
      </w:r>
      <w:r>
        <w:rPr>
          <w:sz w:val="20"/>
          <w:szCs w:val="20"/>
        </w:rPr>
        <w:t xml:space="preserve">NOR </w:t>
      </w:r>
      <w:r w:rsidRPr="00D71476">
        <w:rPr>
          <w:sz w:val="20"/>
          <w:szCs w:val="20"/>
        </w:rPr>
        <w:t xml:space="preserve">precocial males </w:t>
      </w:r>
      <w:r>
        <w:rPr>
          <w:sz w:val="20"/>
          <w:szCs w:val="20"/>
        </w:rPr>
        <w:t>sampled</w:t>
      </w:r>
      <w:r w:rsidRPr="00D71476">
        <w:rPr>
          <w:sz w:val="20"/>
          <w:szCs w:val="20"/>
        </w:rPr>
        <w:t xml:space="preserve"> above </w:t>
      </w:r>
      <w:r>
        <w:rPr>
          <w:sz w:val="20"/>
          <w:szCs w:val="20"/>
        </w:rPr>
        <w:t>Cougar Dam</w:t>
      </w:r>
      <w:r w:rsidRPr="00D71476">
        <w:rPr>
          <w:sz w:val="20"/>
          <w:szCs w:val="20"/>
        </w:rPr>
        <w:t xml:space="preserve"> are also included as both candidate parents and potential offspring and are not depicted in the figure.</w:t>
      </w:r>
    </w:p>
    <w:p w14:paraId="0F85B691" w14:textId="77777777" w:rsidR="007535D4" w:rsidRDefault="007535D4" w:rsidP="007535D4">
      <w:pPr>
        <w:rPr>
          <w:b/>
          <w:bCs/>
          <w:u w:val="single"/>
        </w:rPr>
      </w:pPr>
      <w:r>
        <w:rPr>
          <w:b/>
          <w:bCs/>
          <w:u w:val="single"/>
        </w:rPr>
        <w:br w:type="page"/>
      </w:r>
    </w:p>
    <w:p w14:paraId="17B99E23" w14:textId="77777777" w:rsidR="007535D4" w:rsidRDefault="007535D4" w:rsidP="007535D4">
      <w:pPr>
        <w:spacing w:line="360" w:lineRule="auto"/>
        <w:rPr>
          <w:b/>
          <w:bCs/>
          <w:u w:val="single"/>
        </w:rPr>
      </w:pPr>
    </w:p>
    <w:p w14:paraId="46F466CD" w14:textId="77777777" w:rsidR="007535D4" w:rsidRPr="00D71476" w:rsidRDefault="007535D4" w:rsidP="007535D4">
      <w:pPr>
        <w:spacing w:line="360" w:lineRule="auto"/>
      </w:pPr>
      <w:r>
        <w:rPr>
          <w:noProof/>
        </w:rPr>
        <w:drawing>
          <wp:inline distT="0" distB="0" distL="0" distR="0" wp14:anchorId="0598B0BA" wp14:editId="4DC07256">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2918A841" w14:textId="77777777" w:rsidR="007535D4" w:rsidRDefault="007535D4" w:rsidP="007535D4">
      <w:pPr>
        <w:rPr>
          <w:sz w:val="20"/>
          <w:szCs w:val="20"/>
        </w:rPr>
      </w:pPr>
      <w:r w:rsidRPr="00D71476">
        <w:rPr>
          <w:b/>
          <w:bCs/>
          <w:sz w:val="20"/>
          <w:szCs w:val="20"/>
        </w:rPr>
        <w:t>Fig</w:t>
      </w:r>
      <w:r>
        <w:rPr>
          <w:b/>
          <w:bCs/>
          <w:sz w:val="20"/>
          <w:szCs w:val="20"/>
        </w:rPr>
        <w:t>ure</w:t>
      </w:r>
      <w:r w:rsidRPr="00D71476">
        <w:rPr>
          <w:b/>
          <w:bCs/>
          <w:sz w:val="20"/>
          <w:szCs w:val="20"/>
        </w:rPr>
        <w:t xml:space="preserve"> 3</w:t>
      </w:r>
      <w:r>
        <w:rPr>
          <w:b/>
          <w:bCs/>
          <w:sz w:val="20"/>
          <w:szCs w:val="20"/>
        </w:rPr>
        <w:t>.</w:t>
      </w:r>
      <w:r w:rsidRPr="00D71476">
        <w:rPr>
          <w:sz w:val="20"/>
          <w:szCs w:val="20"/>
        </w:rPr>
        <w:t xml:space="preserve"> Illustration of how genetic parentage analysis</w:t>
      </w:r>
      <w:r>
        <w:rPr>
          <w:sz w:val="20"/>
          <w:szCs w:val="20"/>
        </w:rPr>
        <w:t xml:space="preserve"> results</w:t>
      </w:r>
      <w:r w:rsidRPr="00D71476">
        <w:rPr>
          <w:sz w:val="20"/>
          <w:szCs w:val="20"/>
        </w:rPr>
        <w:t xml:space="preserve"> (Fig</w:t>
      </w:r>
      <w:r>
        <w:rPr>
          <w:sz w:val="20"/>
          <w:szCs w:val="20"/>
        </w:rPr>
        <w:t>ure</w:t>
      </w:r>
      <w:r w:rsidRPr="00D71476">
        <w:rPr>
          <w:sz w:val="20"/>
          <w:szCs w:val="20"/>
        </w:rPr>
        <w:t xml:space="preserve"> 2) are combined to make demographic inferences about parental cohorts. Here we demonstrate how inferences about the 2013 parental cohort are drawn. Assignments </w:t>
      </w:r>
      <w:r>
        <w:rPr>
          <w:sz w:val="20"/>
          <w:szCs w:val="20"/>
        </w:rPr>
        <w:t>of</w:t>
      </w:r>
      <w:r w:rsidRPr="00D71476">
        <w:rPr>
          <w:sz w:val="20"/>
          <w:szCs w:val="20"/>
        </w:rPr>
        <w:t xml:space="preserve"> offspring in 201</w:t>
      </w:r>
      <w:r>
        <w:rPr>
          <w:sz w:val="20"/>
          <w:szCs w:val="20"/>
        </w:rPr>
        <w:t>6</w:t>
      </w:r>
      <w:r w:rsidRPr="00D71476">
        <w:rPr>
          <w:sz w:val="20"/>
          <w:szCs w:val="20"/>
        </w:rPr>
        <w:t xml:space="preserve"> – 201</w:t>
      </w:r>
      <w:r>
        <w:rPr>
          <w:sz w:val="20"/>
          <w:szCs w:val="20"/>
        </w:rPr>
        <w:t>9</w:t>
      </w:r>
      <w:r w:rsidRPr="00D71476">
        <w:rPr>
          <w:sz w:val="20"/>
          <w:szCs w:val="20"/>
        </w:rPr>
        <w:t xml:space="preserve"> (</w:t>
      </w:r>
      <w:r>
        <w:rPr>
          <w:sz w:val="20"/>
          <w:szCs w:val="20"/>
        </w:rPr>
        <w:t>solid</w:t>
      </w:r>
      <w:r w:rsidRPr="00D71476">
        <w:rPr>
          <w:sz w:val="20"/>
          <w:szCs w:val="20"/>
        </w:rPr>
        <w:t xml:space="preserve"> rectangle) </w:t>
      </w:r>
      <w:r>
        <w:rPr>
          <w:sz w:val="20"/>
          <w:szCs w:val="20"/>
        </w:rPr>
        <w:t xml:space="preserve">to parents in 2013 (dashed rectangle) </w:t>
      </w:r>
      <w:r w:rsidRPr="00D71476">
        <w:rPr>
          <w:sz w:val="20"/>
          <w:szCs w:val="20"/>
        </w:rPr>
        <w:t xml:space="preserve">are depicted as black arrows. Labels are as in </w:t>
      </w:r>
      <w:r>
        <w:rPr>
          <w:sz w:val="20"/>
          <w:szCs w:val="20"/>
        </w:rPr>
        <w:t>F</w:t>
      </w:r>
      <w:r w:rsidRPr="00D71476">
        <w:rPr>
          <w:sz w:val="20"/>
          <w:szCs w:val="20"/>
        </w:rPr>
        <w:t>igure 2 except the values inside circles</w:t>
      </w:r>
      <w:r>
        <w:rPr>
          <w:sz w:val="20"/>
          <w:szCs w:val="20"/>
        </w:rPr>
        <w:t xml:space="preserve"> which now reflect the number of candidate parents and assigned offspring. For example, total cohort replacement rate is the sum of the values in the solid rectangle divided by the sum of the values in the dashed rectangle.</w:t>
      </w:r>
      <w:r w:rsidRPr="00D71476">
        <w:rPr>
          <w:sz w:val="20"/>
          <w:szCs w:val="20"/>
        </w:rPr>
        <w:t xml:space="preserve"> </w:t>
      </w:r>
    </w:p>
    <w:p w14:paraId="31FBA107" w14:textId="77777777" w:rsidR="007535D4" w:rsidRDefault="007535D4" w:rsidP="007535D4">
      <w:pPr>
        <w:rPr>
          <w:sz w:val="20"/>
          <w:szCs w:val="20"/>
        </w:rPr>
      </w:pPr>
    </w:p>
    <w:p w14:paraId="1D5D5419" w14:textId="77777777" w:rsidR="007535D4" w:rsidRDefault="007535D4" w:rsidP="007535D4">
      <w:pPr>
        <w:rPr>
          <w:color w:val="000000" w:themeColor="text1"/>
        </w:rPr>
      </w:pPr>
      <w:r>
        <w:rPr>
          <w:color w:val="000000" w:themeColor="text1"/>
        </w:rPr>
        <w:br w:type="page"/>
      </w:r>
    </w:p>
    <w:p w14:paraId="207012A8" w14:textId="77777777" w:rsidR="007535D4" w:rsidRDefault="007535D4" w:rsidP="007535D4">
      <w:pPr>
        <w:spacing w:line="360" w:lineRule="auto"/>
        <w:ind w:firstLine="720"/>
        <w:rPr>
          <w:color w:val="000000" w:themeColor="text1"/>
        </w:rPr>
      </w:pPr>
    </w:p>
    <w:p w14:paraId="06888D21" w14:textId="77777777" w:rsidR="007535D4" w:rsidRPr="00D71476" w:rsidRDefault="007535D4" w:rsidP="007535D4">
      <w:pPr>
        <w:spacing w:line="360" w:lineRule="auto"/>
        <w:jc w:val="center"/>
      </w:pPr>
      <w:r>
        <w:rPr>
          <w:noProof/>
        </w:rPr>
        <w:drawing>
          <wp:inline distT="0" distB="0" distL="0" distR="0" wp14:anchorId="6AEF31DE" wp14:editId="75590FAD">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3F9AD326" w14:textId="77777777" w:rsidR="007535D4" w:rsidRPr="007309CB" w:rsidRDefault="007535D4" w:rsidP="007535D4">
      <w:pPr>
        <w:ind w:left="720" w:right="630"/>
        <w:rPr>
          <w:sz w:val="20"/>
          <w:szCs w:val="20"/>
        </w:rPr>
      </w:pPr>
      <w:r w:rsidRPr="00D71476">
        <w:rPr>
          <w:b/>
          <w:bCs/>
          <w:sz w:val="20"/>
          <w:szCs w:val="20"/>
        </w:rPr>
        <w:t>Figure 4</w:t>
      </w:r>
      <w:r>
        <w:rPr>
          <w:b/>
          <w:bCs/>
          <w:sz w:val="20"/>
          <w:szCs w:val="20"/>
        </w:rPr>
        <w:t>.</w:t>
      </w:r>
      <w:r w:rsidRPr="00D71476">
        <w:rPr>
          <w:b/>
          <w:bCs/>
          <w:sz w:val="20"/>
          <w:szCs w:val="20"/>
        </w:rPr>
        <w:t xml:space="preserve"> </w:t>
      </w:r>
      <w:r>
        <w:rPr>
          <w:sz w:val="20"/>
          <w:szCs w:val="20"/>
        </w:rPr>
        <w:t>Effect</w:t>
      </w:r>
      <w:r w:rsidRPr="00D71476">
        <w:rPr>
          <w:sz w:val="20"/>
          <w:szCs w:val="20"/>
        </w:rPr>
        <w:t xml:space="preserve"> of </w:t>
      </w:r>
      <w:r w:rsidRPr="00481161">
        <w:rPr>
          <w:i/>
          <w:iCs/>
          <w:sz w:val="20"/>
          <w:szCs w:val="20"/>
        </w:rPr>
        <w:t xml:space="preserve">Julian </w:t>
      </w:r>
      <w:r>
        <w:rPr>
          <w:i/>
          <w:iCs/>
          <w:sz w:val="20"/>
          <w:szCs w:val="20"/>
        </w:rPr>
        <w:t>d</w:t>
      </w:r>
      <w:r w:rsidRPr="00481161">
        <w:rPr>
          <w:i/>
          <w:iCs/>
          <w:sz w:val="20"/>
          <w:szCs w:val="20"/>
        </w:rPr>
        <w:t>ay of sampling</w:t>
      </w:r>
      <w:r w:rsidRPr="00D71476">
        <w:rPr>
          <w:sz w:val="20"/>
          <w:szCs w:val="20"/>
        </w:rPr>
        <w:t xml:space="preserve"> on the pr</w:t>
      </w:r>
      <w:r>
        <w:rPr>
          <w:sz w:val="20"/>
          <w:szCs w:val="20"/>
        </w:rPr>
        <w:t>edicted proportion of NOR salmon collected at the Cougar Trap</w:t>
      </w:r>
      <w:r w:rsidRPr="00D71476">
        <w:rPr>
          <w:sz w:val="20"/>
          <w:szCs w:val="20"/>
        </w:rPr>
        <w:t xml:space="preserve"> </w:t>
      </w:r>
      <w:r>
        <w:rPr>
          <w:sz w:val="20"/>
          <w:szCs w:val="20"/>
        </w:rPr>
        <w:t xml:space="preserve">was produced above the dam (thick black line) as predicted by </w:t>
      </w:r>
      <w:proofErr w:type="spellStart"/>
      <w:r>
        <w:rPr>
          <w:sz w:val="20"/>
          <w:szCs w:val="20"/>
        </w:rPr>
        <w:t>GLMM</w:t>
      </w:r>
      <w:r>
        <w:rPr>
          <w:sz w:val="20"/>
          <w:szCs w:val="20"/>
          <w:vertAlign w:val="subscript"/>
        </w:rPr>
        <w:t>immigrant</w:t>
      </w:r>
      <w:proofErr w:type="spellEnd"/>
      <w:r>
        <w:rPr>
          <w:sz w:val="20"/>
          <w:szCs w:val="20"/>
        </w:rPr>
        <w:t>.</w:t>
      </w:r>
      <w:r w:rsidRPr="00D71476">
        <w:rPr>
          <w:sz w:val="20"/>
          <w:szCs w:val="20"/>
        </w:rPr>
        <w:t xml:space="preserve"> </w:t>
      </w:r>
      <w:r>
        <w:rPr>
          <w:sz w:val="20"/>
          <w:szCs w:val="20"/>
        </w:rPr>
        <w:t xml:space="preserve">Only the first observation of a salmon at the Cougar Trap was used. </w:t>
      </w:r>
      <w:r w:rsidRPr="00D71476">
        <w:rPr>
          <w:sz w:val="20"/>
          <w:szCs w:val="20"/>
        </w:rPr>
        <w:t xml:space="preserve">Vertical dashed red line </w:t>
      </w:r>
      <w:r>
        <w:rPr>
          <w:sz w:val="20"/>
          <w:szCs w:val="20"/>
        </w:rPr>
        <w:t>indicates</w:t>
      </w:r>
      <w:r w:rsidRPr="00D71476">
        <w:rPr>
          <w:sz w:val="20"/>
          <w:szCs w:val="20"/>
        </w:rPr>
        <w:t xml:space="preserve"> Julian Day 245, which corresponds to either September 1 or October 31, depending on the year.</w:t>
      </w:r>
      <w:r>
        <w:rPr>
          <w:sz w:val="20"/>
          <w:szCs w:val="20"/>
        </w:rPr>
        <w:t xml:space="preserve"> Light colored lines and confidence intervals show predicted effect of </w:t>
      </w:r>
      <w:r w:rsidRPr="00481161">
        <w:rPr>
          <w:i/>
          <w:iCs/>
          <w:sz w:val="20"/>
          <w:szCs w:val="20"/>
        </w:rPr>
        <w:t xml:space="preserve">Julian </w:t>
      </w:r>
      <w:r>
        <w:rPr>
          <w:i/>
          <w:iCs/>
          <w:sz w:val="20"/>
          <w:szCs w:val="20"/>
        </w:rPr>
        <w:t>d</w:t>
      </w:r>
      <w:r w:rsidRPr="00481161">
        <w:rPr>
          <w:i/>
          <w:iCs/>
          <w:sz w:val="20"/>
          <w:szCs w:val="20"/>
        </w:rPr>
        <w:t>ay of sampling</w:t>
      </w:r>
      <w:r>
        <w:rPr>
          <w:i/>
          <w:iCs/>
          <w:sz w:val="20"/>
          <w:szCs w:val="20"/>
        </w:rPr>
        <w:t xml:space="preserve"> </w:t>
      </w:r>
      <w:r>
        <w:rPr>
          <w:sz w:val="20"/>
          <w:szCs w:val="20"/>
        </w:rPr>
        <w:t>from separate binomial GLMs fit to data from each year.</w:t>
      </w:r>
    </w:p>
    <w:p w14:paraId="31A3406F" w14:textId="77777777" w:rsidR="007535D4" w:rsidRDefault="007535D4" w:rsidP="007535D4">
      <w:pPr>
        <w:spacing w:line="360" w:lineRule="auto"/>
        <w:rPr>
          <w:b/>
          <w:bCs/>
          <w:u w:val="single"/>
        </w:rPr>
      </w:pPr>
    </w:p>
    <w:p w14:paraId="5EEB9DD1" w14:textId="77777777" w:rsidR="007535D4" w:rsidRPr="00D71476" w:rsidRDefault="007535D4" w:rsidP="007535D4">
      <w:pPr>
        <w:spacing w:line="360" w:lineRule="auto"/>
        <w:jc w:val="center"/>
      </w:pPr>
      <w:r>
        <w:rPr>
          <w:noProof/>
        </w:rPr>
        <w:lastRenderedPageBreak/>
        <w:drawing>
          <wp:inline distT="0" distB="0" distL="0" distR="0" wp14:anchorId="74BB4DC4" wp14:editId="50A34406">
            <wp:extent cx="5943600" cy="3682365"/>
            <wp:effectExtent l="0" t="0" r="0" b="63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2365"/>
                    </a:xfrm>
                    <a:prstGeom prst="rect">
                      <a:avLst/>
                    </a:prstGeom>
                  </pic:spPr>
                </pic:pic>
              </a:graphicData>
            </a:graphic>
          </wp:inline>
        </w:drawing>
      </w:r>
    </w:p>
    <w:p w14:paraId="10123D4F" w14:textId="77777777" w:rsidR="007535D4" w:rsidRPr="00D71476" w:rsidRDefault="007535D4" w:rsidP="007535D4">
      <w:pPr>
        <w:rPr>
          <w:sz w:val="20"/>
          <w:szCs w:val="20"/>
        </w:rPr>
      </w:pPr>
      <w:r w:rsidRPr="00D71476">
        <w:rPr>
          <w:b/>
          <w:bCs/>
          <w:sz w:val="20"/>
          <w:szCs w:val="20"/>
        </w:rPr>
        <w:t>Figure 5</w:t>
      </w:r>
      <w:r>
        <w:rPr>
          <w:b/>
          <w:bCs/>
          <w:sz w:val="20"/>
          <w:szCs w:val="20"/>
        </w:rPr>
        <w:t>.</w:t>
      </w:r>
      <w:r w:rsidRPr="00D71476">
        <w:rPr>
          <w:b/>
          <w:bCs/>
          <w:sz w:val="20"/>
          <w:szCs w:val="20"/>
        </w:rPr>
        <w:t xml:space="preserve"> </w:t>
      </w:r>
      <w:commentRangeStart w:id="4"/>
      <w:r>
        <w:rPr>
          <w:sz w:val="20"/>
          <w:szCs w:val="20"/>
        </w:rPr>
        <w:t>Number of</w:t>
      </w:r>
      <w:r w:rsidRPr="00D71476">
        <w:rPr>
          <w:sz w:val="20"/>
          <w:szCs w:val="20"/>
        </w:rPr>
        <w:t xml:space="preserve"> </w:t>
      </w:r>
      <w:r>
        <w:rPr>
          <w:sz w:val="20"/>
          <w:szCs w:val="20"/>
        </w:rPr>
        <w:t>offspring of candidate parents released above Cougar Dam from 2007 – 2017, by inferred age-at-maturity of offspring</w:t>
      </w:r>
      <w:r w:rsidRPr="00D71476">
        <w:rPr>
          <w:sz w:val="20"/>
          <w:szCs w:val="20"/>
        </w:rPr>
        <w:t xml:space="preserve">. </w:t>
      </w:r>
      <w:commentRangeEnd w:id="4"/>
      <w:r>
        <w:rPr>
          <w:rStyle w:val="CommentReference"/>
        </w:rPr>
        <w:commentReference w:id="4"/>
      </w:r>
    </w:p>
    <w:p w14:paraId="26C6C622" w14:textId="77777777" w:rsidR="007535D4" w:rsidRDefault="007535D4" w:rsidP="007535D4">
      <w:pPr>
        <w:rPr>
          <w:rStyle w:val="Emphasis"/>
          <w:sz w:val="20"/>
          <w:szCs w:val="20"/>
          <w:shd w:val="clear" w:color="auto" w:fill="FFFFFF"/>
        </w:rPr>
      </w:pPr>
      <w:r>
        <w:rPr>
          <w:rStyle w:val="Emphasis"/>
          <w:sz w:val="20"/>
          <w:szCs w:val="20"/>
          <w:shd w:val="clear" w:color="auto" w:fill="FFFFFF"/>
        </w:rPr>
        <w:t>*</w:t>
      </w:r>
      <w:r w:rsidRPr="001558D1">
        <w:rPr>
          <w:rStyle w:val="Emphasis"/>
          <w:sz w:val="20"/>
          <w:szCs w:val="20"/>
          <w:shd w:val="clear" w:color="auto" w:fill="FFFFFF"/>
        </w:rPr>
        <w:t xml:space="preserve"> Note that </w:t>
      </w:r>
      <w:r>
        <w:rPr>
          <w:rStyle w:val="Emphasis"/>
          <w:sz w:val="20"/>
          <w:szCs w:val="20"/>
          <w:shd w:val="clear" w:color="auto" w:fill="FFFFFF"/>
        </w:rPr>
        <w:t xml:space="preserve">offspring of salmon released above the dam in </w:t>
      </w:r>
      <w:r w:rsidRPr="001558D1">
        <w:rPr>
          <w:rStyle w:val="Emphasis"/>
          <w:sz w:val="20"/>
          <w:szCs w:val="20"/>
          <w:shd w:val="clear" w:color="auto" w:fill="FFFFFF"/>
        </w:rPr>
        <w:t>2015 do not include potential age-6 offspring</w:t>
      </w:r>
      <w:r>
        <w:rPr>
          <w:rStyle w:val="Emphasis"/>
          <w:sz w:val="20"/>
          <w:szCs w:val="20"/>
          <w:shd w:val="clear" w:color="auto" w:fill="FFFFFF"/>
        </w:rPr>
        <w:t xml:space="preserve"> that have not been sampled</w:t>
      </w:r>
      <w:r w:rsidRPr="001558D1">
        <w:rPr>
          <w:rStyle w:val="Emphasis"/>
          <w:sz w:val="20"/>
          <w:szCs w:val="20"/>
          <w:shd w:val="clear" w:color="auto" w:fill="FFFFFF"/>
        </w:rPr>
        <w:t xml:space="preserve">. </w:t>
      </w:r>
    </w:p>
    <w:p w14:paraId="32ABD64D" w14:textId="77777777" w:rsidR="007535D4" w:rsidRPr="001558D1" w:rsidRDefault="007535D4" w:rsidP="007535D4">
      <w:pPr>
        <w:rPr>
          <w:rStyle w:val="Emphasis"/>
          <w:i w:val="0"/>
          <w:iCs w:val="0"/>
          <w:sz w:val="20"/>
          <w:szCs w:val="20"/>
          <w:shd w:val="clear" w:color="auto" w:fill="FFFFFF"/>
        </w:rPr>
      </w:pPr>
      <w:r>
        <w:rPr>
          <w:rStyle w:val="Emphasis"/>
          <w:sz w:val="20"/>
          <w:szCs w:val="20"/>
          <w:shd w:val="clear" w:color="auto" w:fill="FFFFFF"/>
        </w:rPr>
        <w:t>**</w:t>
      </w:r>
      <w:r w:rsidRPr="001558D1">
        <w:rPr>
          <w:rStyle w:val="Emphasis"/>
          <w:sz w:val="20"/>
          <w:szCs w:val="20"/>
          <w:shd w:val="clear" w:color="auto" w:fill="FFFFFF"/>
        </w:rPr>
        <w:t xml:space="preserve"> Note that </w:t>
      </w:r>
      <w:r>
        <w:rPr>
          <w:rStyle w:val="Emphasis"/>
          <w:sz w:val="20"/>
          <w:szCs w:val="20"/>
          <w:shd w:val="clear" w:color="auto" w:fill="FFFFFF"/>
        </w:rPr>
        <w:t xml:space="preserve">offspring of salmon released above the dam in </w:t>
      </w:r>
      <w:r w:rsidRPr="001558D1">
        <w:rPr>
          <w:rStyle w:val="Emphasis"/>
          <w:sz w:val="20"/>
          <w:szCs w:val="20"/>
          <w:shd w:val="clear" w:color="auto" w:fill="FFFFFF"/>
        </w:rPr>
        <w:t>201</w:t>
      </w:r>
      <w:r>
        <w:rPr>
          <w:rStyle w:val="Emphasis"/>
          <w:sz w:val="20"/>
          <w:szCs w:val="20"/>
          <w:shd w:val="clear" w:color="auto" w:fill="FFFFFF"/>
        </w:rPr>
        <w:t>6</w:t>
      </w:r>
      <w:r w:rsidRPr="001558D1">
        <w:rPr>
          <w:rStyle w:val="Emphasis"/>
          <w:sz w:val="20"/>
          <w:szCs w:val="20"/>
          <w:shd w:val="clear" w:color="auto" w:fill="FFFFFF"/>
        </w:rPr>
        <w:t xml:space="preserve"> do not include potential </w:t>
      </w:r>
      <w:r>
        <w:rPr>
          <w:rStyle w:val="Emphasis"/>
          <w:sz w:val="20"/>
          <w:szCs w:val="20"/>
          <w:shd w:val="clear" w:color="auto" w:fill="FFFFFF"/>
        </w:rPr>
        <w:t xml:space="preserve">age-5 and </w:t>
      </w:r>
      <w:r w:rsidRPr="001558D1">
        <w:rPr>
          <w:rStyle w:val="Emphasis"/>
          <w:sz w:val="20"/>
          <w:szCs w:val="20"/>
          <w:shd w:val="clear" w:color="auto" w:fill="FFFFFF"/>
        </w:rPr>
        <w:t>age-6 offspring</w:t>
      </w:r>
      <w:r>
        <w:rPr>
          <w:rStyle w:val="Emphasis"/>
          <w:sz w:val="20"/>
          <w:szCs w:val="20"/>
          <w:shd w:val="clear" w:color="auto" w:fill="FFFFFF"/>
        </w:rPr>
        <w:t xml:space="preserve"> that have not been sampled</w:t>
      </w:r>
      <w:r w:rsidRPr="001558D1">
        <w:rPr>
          <w:rStyle w:val="Emphasis"/>
          <w:sz w:val="20"/>
          <w:szCs w:val="20"/>
          <w:shd w:val="clear" w:color="auto" w:fill="FFFFFF"/>
        </w:rPr>
        <w:t xml:space="preserve">. </w:t>
      </w:r>
    </w:p>
    <w:p w14:paraId="05491A8C" w14:textId="77777777" w:rsidR="007535D4" w:rsidRPr="001558D1" w:rsidRDefault="007535D4" w:rsidP="007535D4">
      <w:pPr>
        <w:rPr>
          <w:rStyle w:val="Emphasis"/>
          <w:i w:val="0"/>
          <w:iCs w:val="0"/>
          <w:sz w:val="20"/>
          <w:szCs w:val="20"/>
          <w:shd w:val="clear" w:color="auto" w:fill="FFFFFF"/>
        </w:rPr>
      </w:pPr>
    </w:p>
    <w:p w14:paraId="608C26C7" w14:textId="77777777" w:rsidR="007535D4" w:rsidRDefault="007535D4" w:rsidP="007535D4">
      <w:pPr>
        <w:rPr>
          <w:b/>
          <w:bCs/>
          <w:u w:val="single"/>
        </w:rPr>
      </w:pPr>
      <w:r>
        <w:rPr>
          <w:b/>
          <w:bCs/>
          <w:u w:val="single"/>
        </w:rPr>
        <w:br w:type="page"/>
      </w:r>
    </w:p>
    <w:p w14:paraId="7BB889CA" w14:textId="77777777" w:rsidR="007535D4" w:rsidRPr="00D71476" w:rsidRDefault="007535D4" w:rsidP="007535D4">
      <w:pPr>
        <w:spacing w:line="360" w:lineRule="auto"/>
        <w:jc w:val="center"/>
        <w:rPr>
          <w:sz w:val="20"/>
          <w:szCs w:val="20"/>
        </w:rPr>
      </w:pPr>
      <w:r>
        <w:rPr>
          <w:noProof/>
          <w:sz w:val="20"/>
          <w:szCs w:val="20"/>
        </w:rPr>
        <w:lastRenderedPageBreak/>
        <w:drawing>
          <wp:inline distT="0" distB="0" distL="0" distR="0" wp14:anchorId="227582B5" wp14:editId="11241C25">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718B00FE" w14:textId="77777777" w:rsidR="007535D4" w:rsidRPr="00D71476" w:rsidRDefault="007535D4" w:rsidP="007535D4">
      <w:pPr>
        <w:rPr>
          <w:sz w:val="20"/>
          <w:szCs w:val="20"/>
        </w:rPr>
      </w:pPr>
      <w:r w:rsidRPr="00D71476">
        <w:rPr>
          <w:b/>
          <w:bCs/>
          <w:sz w:val="20"/>
          <w:szCs w:val="20"/>
        </w:rPr>
        <w:t>Figure 6</w:t>
      </w:r>
      <w:r>
        <w:rPr>
          <w:b/>
          <w:bCs/>
          <w:sz w:val="20"/>
          <w:szCs w:val="20"/>
        </w:rPr>
        <w:t>.</w:t>
      </w:r>
      <w:r w:rsidRPr="00D71476">
        <w:rPr>
          <w:b/>
          <w:bCs/>
          <w:sz w:val="20"/>
          <w:szCs w:val="20"/>
        </w:rPr>
        <w:t xml:space="preserve"> </w:t>
      </w:r>
      <w:r w:rsidRPr="00A357CF">
        <w:rPr>
          <w:sz w:val="20"/>
          <w:szCs w:val="20"/>
        </w:rPr>
        <w:t xml:space="preserve">Mean </w:t>
      </w:r>
      <w:r w:rsidRPr="00D71476">
        <w:rPr>
          <w:sz w:val="20"/>
          <w:szCs w:val="20"/>
        </w:rPr>
        <w:t>T</w:t>
      </w:r>
      <w:r>
        <w:rPr>
          <w:sz w:val="20"/>
          <w:szCs w:val="20"/>
        </w:rPr>
        <w:t xml:space="preserve">otal Lifetime Fitness (TLF) and standard deviation </w:t>
      </w:r>
      <w:r w:rsidRPr="00D71476">
        <w:rPr>
          <w:sz w:val="20"/>
          <w:szCs w:val="20"/>
        </w:rPr>
        <w:t xml:space="preserve">from 2007 – 2015, by sex and </w:t>
      </w:r>
      <w:r>
        <w:rPr>
          <w:sz w:val="20"/>
          <w:szCs w:val="20"/>
        </w:rPr>
        <w:t xml:space="preserve">origin. </w:t>
      </w:r>
    </w:p>
    <w:p w14:paraId="7CB1FECA" w14:textId="77777777" w:rsidR="007535D4" w:rsidRPr="001558D1" w:rsidRDefault="007535D4" w:rsidP="007535D4">
      <w:pPr>
        <w:rPr>
          <w:rStyle w:val="Emphasis"/>
          <w:i w:val="0"/>
          <w:iCs w:val="0"/>
          <w:sz w:val="20"/>
          <w:szCs w:val="20"/>
          <w:shd w:val="clear" w:color="auto" w:fill="FFFFFF"/>
        </w:rPr>
      </w:pPr>
      <w:r w:rsidRPr="001558D1">
        <w:rPr>
          <w:rStyle w:val="Emphasis"/>
          <w:sz w:val="20"/>
          <w:szCs w:val="20"/>
          <w:shd w:val="clear" w:color="auto" w:fill="FFFFFF"/>
        </w:rPr>
        <w:t>* Note that 2015 TLF estimates do not include potential age-6 offspring. However, we expect these offspring to contribute very little to TLF (~2%).</w:t>
      </w:r>
    </w:p>
    <w:p w14:paraId="53888896" w14:textId="77777777" w:rsidR="007535D4" w:rsidRDefault="007535D4" w:rsidP="007535D4">
      <w:pPr>
        <w:spacing w:line="360" w:lineRule="auto"/>
        <w:rPr>
          <w:b/>
          <w:bCs/>
          <w:u w:val="single"/>
        </w:rPr>
      </w:pPr>
    </w:p>
    <w:p w14:paraId="37ECD06A" w14:textId="77777777" w:rsidR="007535D4" w:rsidRDefault="007535D4" w:rsidP="007535D4">
      <w:pPr>
        <w:spacing w:line="360" w:lineRule="auto"/>
      </w:pPr>
    </w:p>
    <w:p w14:paraId="130437E5" w14:textId="77777777" w:rsidR="007535D4" w:rsidRDefault="007535D4" w:rsidP="007535D4">
      <w:pPr>
        <w:spacing w:line="360" w:lineRule="auto"/>
        <w:jc w:val="center"/>
      </w:pPr>
      <w:r>
        <w:rPr>
          <w:noProof/>
        </w:rPr>
        <w:drawing>
          <wp:inline distT="0" distB="0" distL="0" distR="0" wp14:anchorId="3158685F" wp14:editId="27A8CF71">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23E10750" w14:textId="77777777" w:rsidR="007535D4" w:rsidRPr="004E734D" w:rsidRDefault="007535D4" w:rsidP="007535D4">
      <w:pPr>
        <w:ind w:left="1170" w:right="1260"/>
        <w:rPr>
          <w:sz w:val="20"/>
          <w:szCs w:val="20"/>
        </w:rPr>
      </w:pPr>
      <w:r w:rsidRPr="004E734D">
        <w:rPr>
          <w:b/>
          <w:bCs/>
          <w:sz w:val="20"/>
          <w:szCs w:val="20"/>
        </w:rPr>
        <w:t>Fig</w:t>
      </w:r>
      <w:r>
        <w:rPr>
          <w:b/>
          <w:bCs/>
          <w:sz w:val="20"/>
          <w:szCs w:val="20"/>
        </w:rPr>
        <w:t>ure</w:t>
      </w:r>
      <w:r w:rsidRPr="004E734D">
        <w:rPr>
          <w:b/>
          <w:bCs/>
          <w:sz w:val="20"/>
          <w:szCs w:val="20"/>
        </w:rPr>
        <w:t xml:space="preserve"> 7</w:t>
      </w:r>
      <w:r>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 Error bars depict 95% confidence intervals for the estimates.</w:t>
      </w:r>
    </w:p>
    <w:p w14:paraId="0AE2479B" w14:textId="77777777" w:rsidR="007535D4" w:rsidRDefault="007535D4" w:rsidP="007535D4">
      <w:pPr>
        <w:ind w:firstLine="720"/>
        <w:jc w:val="center"/>
      </w:pPr>
      <w:r>
        <w:rPr>
          <w:noProof/>
        </w:rPr>
        <w:lastRenderedPageBreak/>
        <w:drawing>
          <wp:inline distT="0" distB="0" distL="0" distR="0" wp14:anchorId="122AEE1B" wp14:editId="13FD434D">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25E1B9FC" w14:textId="77777777" w:rsidR="007535D4" w:rsidRDefault="007535D4" w:rsidP="007535D4">
      <w:pPr>
        <w:ind w:left="1170" w:right="1260"/>
        <w:rPr>
          <w:sz w:val="20"/>
          <w:szCs w:val="20"/>
        </w:rPr>
      </w:pPr>
      <w:r>
        <w:rPr>
          <w:b/>
          <w:bCs/>
          <w:sz w:val="20"/>
          <w:szCs w:val="20"/>
        </w:rPr>
        <w:t>Figure</w:t>
      </w:r>
      <w:r w:rsidRPr="004E734D">
        <w:rPr>
          <w:b/>
          <w:bCs/>
          <w:sz w:val="20"/>
          <w:szCs w:val="20"/>
        </w:rPr>
        <w:t xml:space="preserve"> 8</w:t>
      </w:r>
      <w:r>
        <w:rPr>
          <w:b/>
          <w:bCs/>
          <w:sz w:val="20"/>
          <w:szCs w:val="20"/>
        </w:rPr>
        <w:t>.</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origin</w:t>
      </w:r>
      <w:r>
        <w:rPr>
          <w:sz w:val="20"/>
          <w:szCs w:val="20"/>
        </w:rPr>
        <w:t xml:space="preserve">). Rug plot at bottom of the figure highlights the observed </w:t>
      </w:r>
      <w:r w:rsidRPr="008471F2">
        <w:rPr>
          <w:i/>
          <w:iCs/>
          <w:sz w:val="20"/>
          <w:szCs w:val="20"/>
        </w:rPr>
        <w:t>annual sex ratios</w:t>
      </w:r>
      <w:r>
        <w:rPr>
          <w:sz w:val="20"/>
          <w:szCs w:val="20"/>
        </w:rPr>
        <w:t xml:space="preserve"> used to fit the model. Bands represent 95% confidence intervals for the estimates.</w:t>
      </w:r>
    </w:p>
    <w:p w14:paraId="5FA8C69F" w14:textId="77777777" w:rsidR="007535D4" w:rsidRPr="004E734D" w:rsidRDefault="007535D4" w:rsidP="007535D4">
      <w:pPr>
        <w:ind w:left="1170" w:right="1260"/>
        <w:rPr>
          <w:sz w:val="20"/>
          <w:szCs w:val="20"/>
        </w:rPr>
      </w:pPr>
    </w:p>
    <w:p w14:paraId="68D8A5F0" w14:textId="77777777" w:rsidR="007535D4" w:rsidRDefault="007535D4" w:rsidP="007535D4">
      <w:pPr>
        <w:jc w:val="center"/>
      </w:pPr>
      <w:r>
        <w:rPr>
          <w:noProof/>
        </w:rPr>
        <w:drawing>
          <wp:inline distT="0" distB="0" distL="0" distR="0" wp14:anchorId="760B8B01" wp14:editId="33E0A1BF">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A62E2C5" w14:textId="77777777" w:rsidR="007535D4" w:rsidRPr="008471F2" w:rsidRDefault="007535D4" w:rsidP="007535D4">
      <w:pPr>
        <w:ind w:left="1350" w:right="450"/>
      </w:pPr>
      <w:r>
        <w:rPr>
          <w:b/>
          <w:bCs/>
          <w:sz w:val="20"/>
          <w:szCs w:val="20"/>
        </w:rPr>
        <w:t>Figure</w:t>
      </w:r>
      <w:r w:rsidRPr="004E734D">
        <w:rPr>
          <w:b/>
          <w:bCs/>
          <w:sz w:val="20"/>
          <w:szCs w:val="20"/>
        </w:rPr>
        <w:t xml:space="preserve"> </w:t>
      </w:r>
      <w:r>
        <w:rPr>
          <w:b/>
          <w:bCs/>
          <w:sz w:val="20"/>
          <w:szCs w:val="20"/>
        </w:rPr>
        <w:t>9.</w:t>
      </w:r>
      <w:r>
        <w:rPr>
          <w:sz w:val="20"/>
          <w:szCs w:val="20"/>
        </w:rPr>
        <w:t xml:space="preserve"> Predicted effects of </w:t>
      </w:r>
      <w:r>
        <w:rPr>
          <w:i/>
          <w:iCs/>
          <w:sz w:val="20"/>
          <w:szCs w:val="20"/>
        </w:rPr>
        <w:t>Julian day of release</w:t>
      </w:r>
      <w:r>
        <w:rPr>
          <w:sz w:val="20"/>
          <w:szCs w:val="20"/>
        </w:rPr>
        <w:t xml:space="preserve"> on TLF from GLMM</w:t>
      </w:r>
      <w:r>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1EA27FB4" w14:textId="77777777" w:rsidR="007535D4" w:rsidRPr="00D71476" w:rsidRDefault="007535D4" w:rsidP="007535D4">
      <w:pPr>
        <w:spacing w:line="360" w:lineRule="auto"/>
        <w:rPr>
          <w:u w:val="single"/>
        </w:rPr>
      </w:pPr>
    </w:p>
    <w:p w14:paraId="5B09D197" w14:textId="77777777" w:rsidR="007535D4" w:rsidRDefault="007535D4" w:rsidP="007535D4">
      <w:pPr>
        <w:spacing w:line="360" w:lineRule="auto"/>
        <w:rPr>
          <w:b/>
          <w:bCs/>
          <w:u w:val="single"/>
        </w:rPr>
      </w:pPr>
    </w:p>
    <w:p w14:paraId="22BA6659" w14:textId="77777777" w:rsidR="007535D4" w:rsidRPr="006A5A36" w:rsidRDefault="007535D4" w:rsidP="007535D4">
      <w:pPr>
        <w:spacing w:line="360" w:lineRule="auto"/>
        <w:rPr>
          <w:b/>
          <w:bCs/>
          <w:u w:val="single"/>
        </w:rPr>
      </w:pPr>
    </w:p>
    <w:p w14:paraId="63F52BA9" w14:textId="77777777" w:rsidR="007535D4" w:rsidRPr="00D71476" w:rsidRDefault="007535D4" w:rsidP="007535D4">
      <w:pPr>
        <w:spacing w:line="360" w:lineRule="auto"/>
        <w:rPr>
          <w:sz w:val="20"/>
          <w:szCs w:val="20"/>
        </w:rPr>
      </w:pPr>
    </w:p>
    <w:p w14:paraId="4F98EF99" w14:textId="77777777" w:rsidR="007535D4" w:rsidRPr="00A06DD5" w:rsidRDefault="007535D4" w:rsidP="007535D4">
      <w:pPr>
        <w:rPr>
          <w:rFonts w:ascii="Calibri" w:hAnsi="Calibri" w:cs="Calibri"/>
          <w:b/>
          <w:bCs/>
          <w:u w:val="single"/>
        </w:rPr>
      </w:pPr>
    </w:p>
    <w:p w14:paraId="392CAE6D" w14:textId="77777777" w:rsidR="007535D4" w:rsidRPr="005B3C63" w:rsidRDefault="007535D4" w:rsidP="007535D4">
      <w:pPr>
        <w:pStyle w:val="EndNoteBibliography"/>
        <w:ind w:left="720" w:hanging="720"/>
        <w:rPr>
          <w:noProof/>
        </w:rPr>
      </w:pPr>
      <w:r>
        <w:lastRenderedPageBreak/>
        <w:fldChar w:fldCharType="begin"/>
      </w:r>
      <w:r>
        <w:instrText xml:space="preserve"> ADDIN EN.REFLIST </w:instrText>
      </w:r>
      <w:r>
        <w:fldChar w:fldCharType="separate"/>
      </w:r>
      <w:r w:rsidRPr="005B3C63">
        <w:rPr>
          <w:noProof/>
        </w:rPr>
        <w:t>Allen MB, Engle RO, Zendt JS</w:t>
      </w:r>
      <w:r w:rsidRPr="005B3C63">
        <w:rPr>
          <w:i/>
          <w:noProof/>
        </w:rPr>
        <w:t>, et al.</w:t>
      </w:r>
      <w:r w:rsidRPr="005B3C63">
        <w:rPr>
          <w:noProof/>
        </w:rPr>
        <w:t xml:space="preserve"> (2016) Salmon and steelhead in the white salmon river after the removal of condit dam–planning efforts and recolonization results. </w:t>
      </w:r>
      <w:r w:rsidRPr="005B3C63">
        <w:rPr>
          <w:i/>
          <w:noProof/>
        </w:rPr>
        <w:t>Fisheries</w:t>
      </w:r>
      <w:r w:rsidRPr="005B3C63">
        <w:rPr>
          <w:noProof/>
        </w:rPr>
        <w:t xml:space="preserve"> </w:t>
      </w:r>
      <w:r w:rsidRPr="005B3C63">
        <w:rPr>
          <w:b/>
          <w:noProof/>
        </w:rPr>
        <w:t>41</w:t>
      </w:r>
      <w:r w:rsidRPr="005B3C63">
        <w:rPr>
          <w:noProof/>
        </w:rPr>
        <w:t>, 190-203.</w:t>
      </w:r>
    </w:p>
    <w:p w14:paraId="022C7061" w14:textId="77777777" w:rsidR="007535D4" w:rsidRPr="005B3C63" w:rsidRDefault="007535D4" w:rsidP="007535D4">
      <w:pPr>
        <w:pStyle w:val="EndNoteBibliography"/>
        <w:ind w:left="720" w:hanging="720"/>
        <w:rPr>
          <w:noProof/>
        </w:rPr>
      </w:pPr>
      <w:r w:rsidRPr="005B3C63">
        <w:rPr>
          <w:noProof/>
        </w:rPr>
        <w:t xml:space="preserve">Anderson JH, Faulds PL, Atlas WI, Quinn TP (2013) Reproductive success of captively bred and naturally spawned chinook salmon colonizing newly accessible habitat. </w:t>
      </w:r>
      <w:r w:rsidRPr="005B3C63">
        <w:rPr>
          <w:i/>
          <w:noProof/>
        </w:rPr>
        <w:t>Evol Appl</w:t>
      </w:r>
      <w:r w:rsidRPr="005B3C63">
        <w:rPr>
          <w:noProof/>
        </w:rPr>
        <w:t xml:space="preserve"> </w:t>
      </w:r>
      <w:r w:rsidRPr="005B3C63">
        <w:rPr>
          <w:b/>
          <w:noProof/>
        </w:rPr>
        <w:t>6</w:t>
      </w:r>
      <w:r w:rsidRPr="005B3C63">
        <w:rPr>
          <w:noProof/>
        </w:rPr>
        <w:t>, 165-179.</w:t>
      </w:r>
    </w:p>
    <w:p w14:paraId="7DDFF879" w14:textId="77777777" w:rsidR="007535D4" w:rsidRPr="005B3C63" w:rsidRDefault="007535D4" w:rsidP="007535D4">
      <w:pPr>
        <w:pStyle w:val="EndNoteBibliography"/>
        <w:ind w:left="720" w:hanging="720"/>
        <w:rPr>
          <w:noProof/>
        </w:rPr>
      </w:pPr>
      <w:r w:rsidRPr="005B3C63">
        <w:rPr>
          <w:noProof/>
        </w:rPr>
        <w:t>Anderson JH, Pess GR, Carmichael RW</w:t>
      </w:r>
      <w:r w:rsidRPr="005B3C63">
        <w:rPr>
          <w:i/>
          <w:noProof/>
        </w:rPr>
        <w:t>, et al.</w:t>
      </w:r>
      <w:r w:rsidRPr="005B3C63">
        <w:rPr>
          <w:noProof/>
        </w:rPr>
        <w:t xml:space="preserve"> (2014) Planning pacific salmon and steelhead reintroductions aimed at long-term viability and recovery. </w:t>
      </w:r>
      <w:r w:rsidRPr="005B3C63">
        <w:rPr>
          <w:i/>
          <w:noProof/>
        </w:rPr>
        <w:t>North American Journal of Fisheries Management</w:t>
      </w:r>
      <w:r w:rsidRPr="005B3C63">
        <w:rPr>
          <w:noProof/>
        </w:rPr>
        <w:t xml:space="preserve"> </w:t>
      </w:r>
      <w:r w:rsidRPr="005B3C63">
        <w:rPr>
          <w:b/>
          <w:noProof/>
        </w:rPr>
        <w:t>34</w:t>
      </w:r>
      <w:r w:rsidRPr="005B3C63">
        <w:rPr>
          <w:noProof/>
        </w:rPr>
        <w:t>, 72-93.</w:t>
      </w:r>
    </w:p>
    <w:p w14:paraId="144C45DA" w14:textId="77777777" w:rsidR="007535D4" w:rsidRPr="005B3C63" w:rsidRDefault="007535D4" w:rsidP="007535D4">
      <w:pPr>
        <w:pStyle w:val="EndNoteBibliography"/>
        <w:ind w:left="720" w:hanging="720"/>
        <w:rPr>
          <w:noProof/>
        </w:rPr>
      </w:pPr>
      <w:r w:rsidRPr="005B3C63">
        <w:rPr>
          <w:noProof/>
        </w:rPr>
        <w:t>Angilletta Jr MJ, Ashley Steel E, Bartz KK</w:t>
      </w:r>
      <w:r w:rsidRPr="005B3C63">
        <w:rPr>
          <w:i/>
          <w:noProof/>
        </w:rPr>
        <w:t>, et al.</w:t>
      </w:r>
      <w:r w:rsidRPr="005B3C63">
        <w:rPr>
          <w:noProof/>
        </w:rPr>
        <w:t xml:space="preserve"> (2008) Big dams and salmon evolution: Changes in thermal regimes and their potential evolutionary consequences. </w:t>
      </w:r>
      <w:r w:rsidRPr="005B3C63">
        <w:rPr>
          <w:i/>
          <w:noProof/>
        </w:rPr>
        <w:t>Evolutionary Applications</w:t>
      </w:r>
      <w:r w:rsidRPr="005B3C63">
        <w:rPr>
          <w:noProof/>
        </w:rPr>
        <w:t xml:space="preserve"> </w:t>
      </w:r>
      <w:r w:rsidRPr="005B3C63">
        <w:rPr>
          <w:b/>
          <w:noProof/>
        </w:rPr>
        <w:t>1</w:t>
      </w:r>
      <w:r w:rsidRPr="005B3C63">
        <w:rPr>
          <w:noProof/>
        </w:rPr>
        <w:t>, 286-299.</w:t>
      </w:r>
    </w:p>
    <w:p w14:paraId="4D208B65" w14:textId="77777777" w:rsidR="007535D4" w:rsidRPr="005B3C63" w:rsidRDefault="007535D4" w:rsidP="007535D4">
      <w:pPr>
        <w:pStyle w:val="EndNoteBibliography"/>
        <w:ind w:left="720" w:hanging="720"/>
        <w:rPr>
          <w:noProof/>
        </w:rPr>
      </w:pPr>
      <w:r w:rsidRPr="005B3C63">
        <w:rPr>
          <w:noProof/>
        </w:rPr>
        <w:t xml:space="preserve">Araki H, Ardren WR, Olsen E, Cooper B, Blouin MS (2007a) Reproductive success of captive-bred steelhead trout in the wild: Evaluation of three hatchery programs in the hood river. </w:t>
      </w:r>
      <w:r w:rsidRPr="005B3C63">
        <w:rPr>
          <w:i/>
          <w:noProof/>
        </w:rPr>
        <w:t>Conserv Biol</w:t>
      </w:r>
      <w:r w:rsidRPr="005B3C63">
        <w:rPr>
          <w:noProof/>
        </w:rPr>
        <w:t xml:space="preserve"> </w:t>
      </w:r>
      <w:r w:rsidRPr="005B3C63">
        <w:rPr>
          <w:b/>
          <w:noProof/>
        </w:rPr>
        <w:t>21</w:t>
      </w:r>
      <w:r w:rsidRPr="005B3C63">
        <w:rPr>
          <w:noProof/>
        </w:rPr>
        <w:t>, 181-190.</w:t>
      </w:r>
    </w:p>
    <w:p w14:paraId="74907B4E" w14:textId="77777777" w:rsidR="007535D4" w:rsidRPr="005B3C63" w:rsidRDefault="007535D4" w:rsidP="007535D4">
      <w:pPr>
        <w:pStyle w:val="EndNoteBibliography"/>
        <w:ind w:left="720" w:hanging="720"/>
        <w:rPr>
          <w:noProof/>
        </w:rPr>
      </w:pPr>
      <w:r w:rsidRPr="005B3C63">
        <w:rPr>
          <w:noProof/>
        </w:rPr>
        <w:t xml:space="preserve">Araki H, Cooper B, Blouin MS (2007b) Genetic effects of captive breeding cause a rapid, cumulative fitness decline in the wild. </w:t>
      </w:r>
      <w:r w:rsidRPr="005B3C63">
        <w:rPr>
          <w:i/>
          <w:noProof/>
        </w:rPr>
        <w:t>Science</w:t>
      </w:r>
      <w:r w:rsidRPr="005B3C63">
        <w:rPr>
          <w:noProof/>
        </w:rPr>
        <w:t xml:space="preserve"> </w:t>
      </w:r>
      <w:r w:rsidRPr="005B3C63">
        <w:rPr>
          <w:b/>
          <w:noProof/>
        </w:rPr>
        <w:t>318</w:t>
      </w:r>
      <w:r w:rsidRPr="005B3C63">
        <w:rPr>
          <w:noProof/>
        </w:rPr>
        <w:t>, 100-103.</w:t>
      </w:r>
    </w:p>
    <w:p w14:paraId="65D74277" w14:textId="77777777" w:rsidR="007535D4" w:rsidRPr="005B3C63" w:rsidRDefault="007535D4" w:rsidP="007535D4">
      <w:pPr>
        <w:pStyle w:val="EndNoteBibliography"/>
        <w:ind w:left="720" w:hanging="720"/>
        <w:rPr>
          <w:noProof/>
        </w:rPr>
      </w:pPr>
      <w:r w:rsidRPr="005B3C63">
        <w:rPr>
          <w:noProof/>
        </w:rPr>
        <w:t>Banks M, Blouin M, Baldwin B</w:t>
      </w:r>
      <w:r w:rsidRPr="005B3C63">
        <w:rPr>
          <w:i/>
          <w:noProof/>
        </w:rPr>
        <w:t>, et al.</w:t>
      </w:r>
      <w:r w:rsidRPr="005B3C63">
        <w:rPr>
          <w:noProof/>
        </w:rPr>
        <w:t xml:space="preserve"> (1999) Isolation and inheritance of novel microsatellites in chinook salmon (oncorhynchus tschawytscha). </w:t>
      </w:r>
      <w:r w:rsidRPr="005B3C63">
        <w:rPr>
          <w:i/>
          <w:noProof/>
        </w:rPr>
        <w:t>Journal of Heredity</w:t>
      </w:r>
      <w:r w:rsidRPr="005B3C63">
        <w:rPr>
          <w:noProof/>
        </w:rPr>
        <w:t xml:space="preserve"> </w:t>
      </w:r>
      <w:r w:rsidRPr="005B3C63">
        <w:rPr>
          <w:b/>
          <w:noProof/>
        </w:rPr>
        <w:t>90</w:t>
      </w:r>
      <w:r w:rsidRPr="005B3C63">
        <w:rPr>
          <w:noProof/>
        </w:rPr>
        <w:t>, 281-288.</w:t>
      </w:r>
    </w:p>
    <w:p w14:paraId="0E1DB510" w14:textId="77777777" w:rsidR="007535D4" w:rsidRPr="005B3C63" w:rsidRDefault="007535D4" w:rsidP="007535D4">
      <w:pPr>
        <w:pStyle w:val="EndNoteBibliography"/>
        <w:ind w:left="720" w:hanging="720"/>
        <w:rPr>
          <w:noProof/>
        </w:rPr>
      </w:pPr>
      <w:r w:rsidRPr="005B3C63">
        <w:rPr>
          <w:noProof/>
        </w:rPr>
        <w:t>Banks MA, O’Malley KG, Sard NM</w:t>
      </w:r>
      <w:r w:rsidRPr="005B3C63">
        <w:rPr>
          <w:i/>
          <w:noProof/>
        </w:rPr>
        <w:t>, et al.</w:t>
      </w:r>
      <w:r w:rsidRPr="005B3C63">
        <w:rPr>
          <w:noProof/>
        </w:rPr>
        <w:t xml:space="preserve"> (2013) Genetic pedigree analysis of spring chinook salmon outplanted above cougar dam, south fork mckenzie river. </w:t>
      </w:r>
      <w:r w:rsidRPr="005B3C63">
        <w:rPr>
          <w:i/>
          <w:noProof/>
        </w:rPr>
        <w:t>U.S. Army Corps of Engineers</w:t>
      </w:r>
      <w:r w:rsidRPr="005B3C63">
        <w:rPr>
          <w:noProof/>
        </w:rPr>
        <w:t>.</w:t>
      </w:r>
    </w:p>
    <w:p w14:paraId="24B7D485" w14:textId="77777777" w:rsidR="007535D4" w:rsidRPr="005B3C63" w:rsidRDefault="007535D4" w:rsidP="007535D4">
      <w:pPr>
        <w:pStyle w:val="EndNoteBibliography"/>
        <w:ind w:left="720" w:hanging="720"/>
        <w:rPr>
          <w:noProof/>
        </w:rPr>
      </w:pPr>
      <w:r w:rsidRPr="005B3C63">
        <w:rPr>
          <w:noProof/>
        </w:rPr>
        <w:t>Banks MA, Sard NM, O’Malley KG</w:t>
      </w:r>
      <w:r w:rsidRPr="005B3C63">
        <w:rPr>
          <w:i/>
          <w:noProof/>
        </w:rPr>
        <w:t>, et al.</w:t>
      </w:r>
      <w:r w:rsidRPr="005B3C63">
        <w:rPr>
          <w:noProof/>
        </w:rPr>
        <w:t xml:space="preserve"> (2016) A genetics-based evaluation of the spring chinook salmon reintroduction program above cougar dam, south fork mckenzie river, 2013-2015. </w:t>
      </w:r>
      <w:r w:rsidRPr="005B3C63">
        <w:rPr>
          <w:i/>
          <w:noProof/>
        </w:rPr>
        <w:t>U.S. Army Corps of Engineers</w:t>
      </w:r>
      <w:r w:rsidRPr="005B3C63">
        <w:rPr>
          <w:noProof/>
        </w:rPr>
        <w:t>.</w:t>
      </w:r>
    </w:p>
    <w:p w14:paraId="3B60C483" w14:textId="77777777" w:rsidR="007535D4" w:rsidRPr="005B3C63" w:rsidRDefault="007535D4" w:rsidP="007535D4">
      <w:pPr>
        <w:pStyle w:val="EndNoteBibliography"/>
        <w:ind w:left="720" w:hanging="720"/>
        <w:rPr>
          <w:i/>
          <w:noProof/>
        </w:rPr>
      </w:pPr>
      <w:r w:rsidRPr="005B3C63">
        <w:rPr>
          <w:noProof/>
        </w:rPr>
        <w:t>Banks MA, Sard NM, O’Malley KG</w:t>
      </w:r>
      <w:r w:rsidRPr="005B3C63">
        <w:rPr>
          <w:i/>
          <w:noProof/>
        </w:rPr>
        <w:t>, et al.</w:t>
      </w:r>
      <w:r w:rsidRPr="005B3C63">
        <w:rPr>
          <w:noProof/>
        </w:rPr>
        <w:t xml:space="preserve"> (2014) A genetics-based evaluation of the spring chinook salmon reintroduction program above cougar dam, south fork mckenzie river, 2007- 2013. </w:t>
      </w:r>
      <w:r w:rsidRPr="005B3C63">
        <w:rPr>
          <w:i/>
          <w:noProof/>
        </w:rPr>
        <w:t>U.S. Army Corps of Engineers.</w:t>
      </w:r>
    </w:p>
    <w:p w14:paraId="0A5FB966" w14:textId="77777777" w:rsidR="007535D4" w:rsidRPr="005B3C63" w:rsidRDefault="007535D4" w:rsidP="007535D4">
      <w:pPr>
        <w:pStyle w:val="EndNoteBibliography"/>
        <w:ind w:left="720" w:hanging="720"/>
        <w:rPr>
          <w:noProof/>
        </w:rPr>
      </w:pPr>
      <w:r w:rsidRPr="005B3C63">
        <w:rPr>
          <w:noProof/>
        </w:rPr>
        <w:t xml:space="preserve">Beechie T, Buhle E, Ruckelshaus M, Fullerton A, Holsinger L (2006) Hydrologic regime and the conservation of salmon life history diversity. </w:t>
      </w:r>
      <w:r w:rsidRPr="005B3C63">
        <w:rPr>
          <w:i/>
          <w:noProof/>
        </w:rPr>
        <w:t>Biological Conservation</w:t>
      </w:r>
      <w:r w:rsidRPr="005B3C63">
        <w:rPr>
          <w:noProof/>
        </w:rPr>
        <w:t xml:space="preserve"> </w:t>
      </w:r>
      <w:r w:rsidRPr="005B3C63">
        <w:rPr>
          <w:b/>
          <w:noProof/>
        </w:rPr>
        <w:t>130</w:t>
      </w:r>
      <w:r w:rsidRPr="005B3C63">
        <w:rPr>
          <w:noProof/>
        </w:rPr>
        <w:t>, 560-572.</w:t>
      </w:r>
    </w:p>
    <w:p w14:paraId="15582F6F" w14:textId="77777777" w:rsidR="007535D4" w:rsidRPr="005B3C63" w:rsidRDefault="007535D4" w:rsidP="007535D4">
      <w:pPr>
        <w:pStyle w:val="EndNoteBibliography"/>
        <w:ind w:left="720" w:hanging="720"/>
        <w:rPr>
          <w:noProof/>
        </w:rPr>
      </w:pPr>
      <w:r w:rsidRPr="005B3C63">
        <w:rPr>
          <w:noProof/>
        </w:rPr>
        <w:t>Beeman JW, Evans SD, Haner PV</w:t>
      </w:r>
      <w:r w:rsidRPr="005B3C63">
        <w:rPr>
          <w:i/>
          <w:noProof/>
        </w:rPr>
        <w:t>, et al.</w:t>
      </w:r>
      <w:r w:rsidRPr="005B3C63">
        <w:rPr>
          <w:noProof/>
        </w:rPr>
        <w:t xml:space="preserve"> (2014) Passage and survival probabilities of juvenile chinook salmon at cougar dam, oregon, 2012. US Geological Survey.</w:t>
      </w:r>
    </w:p>
    <w:p w14:paraId="732083B2" w14:textId="77777777" w:rsidR="007535D4" w:rsidRPr="005B3C63" w:rsidRDefault="007535D4" w:rsidP="007535D4">
      <w:pPr>
        <w:pStyle w:val="EndNoteBibliography"/>
        <w:ind w:left="720" w:hanging="720"/>
        <w:rPr>
          <w:noProof/>
        </w:rPr>
      </w:pPr>
      <w:r w:rsidRPr="005B3C63">
        <w:rPr>
          <w:noProof/>
        </w:rPr>
        <w:t xml:space="preserve">Berejikian B (2000) Female mate choice and spawning behaviour of chinook salmon under experimental conditions. </w:t>
      </w:r>
      <w:r w:rsidRPr="005B3C63">
        <w:rPr>
          <w:i/>
          <w:noProof/>
        </w:rPr>
        <w:t>Journal of Fish Biology</w:t>
      </w:r>
      <w:r w:rsidRPr="005B3C63">
        <w:rPr>
          <w:noProof/>
        </w:rPr>
        <w:t xml:space="preserve"> </w:t>
      </w:r>
      <w:r w:rsidRPr="005B3C63">
        <w:rPr>
          <w:b/>
          <w:noProof/>
        </w:rPr>
        <w:t>57</w:t>
      </w:r>
      <w:r w:rsidRPr="005B3C63">
        <w:rPr>
          <w:noProof/>
        </w:rPr>
        <w:t>, 647-661.</w:t>
      </w:r>
    </w:p>
    <w:p w14:paraId="416943B7" w14:textId="77777777" w:rsidR="007535D4" w:rsidRPr="005B3C63" w:rsidRDefault="007535D4" w:rsidP="007535D4">
      <w:pPr>
        <w:pStyle w:val="EndNoteBibliography"/>
        <w:ind w:left="720" w:hanging="720"/>
        <w:rPr>
          <w:noProof/>
        </w:rPr>
      </w:pPr>
      <w:r w:rsidRPr="005B3C63">
        <w:rPr>
          <w:noProof/>
        </w:rPr>
        <w:t xml:space="preserve">Bolker BM (2015) Linear and generalized linear mixed models. </w:t>
      </w:r>
      <w:r w:rsidRPr="005B3C63">
        <w:rPr>
          <w:i/>
          <w:noProof/>
        </w:rPr>
        <w:t>Ecological statistics: contemporary theory and application</w:t>
      </w:r>
      <w:r w:rsidRPr="005B3C63">
        <w:rPr>
          <w:noProof/>
        </w:rPr>
        <w:t>, 309-333.</w:t>
      </w:r>
    </w:p>
    <w:p w14:paraId="7E57ADA6" w14:textId="77777777" w:rsidR="007535D4" w:rsidRPr="005B3C63" w:rsidRDefault="007535D4" w:rsidP="007535D4">
      <w:pPr>
        <w:pStyle w:val="EndNoteBibliography"/>
        <w:ind w:left="720" w:hanging="720"/>
        <w:rPr>
          <w:noProof/>
        </w:rPr>
      </w:pPr>
      <w:r w:rsidRPr="005B3C63">
        <w:rPr>
          <w:noProof/>
        </w:rPr>
        <w:t xml:space="preserve">Botsford LW, Brittnacher JG (1998) Viability of sacramento river winter‐run chinook salmon. </w:t>
      </w:r>
      <w:r w:rsidRPr="005B3C63">
        <w:rPr>
          <w:i/>
          <w:noProof/>
        </w:rPr>
        <w:t>Conservation Biology</w:t>
      </w:r>
      <w:r w:rsidRPr="005B3C63">
        <w:rPr>
          <w:noProof/>
        </w:rPr>
        <w:t xml:space="preserve"> </w:t>
      </w:r>
      <w:r w:rsidRPr="005B3C63">
        <w:rPr>
          <w:b/>
          <w:noProof/>
        </w:rPr>
        <w:t>12</w:t>
      </w:r>
      <w:r w:rsidRPr="005B3C63">
        <w:rPr>
          <w:noProof/>
        </w:rPr>
        <w:t>, 65-79.</w:t>
      </w:r>
    </w:p>
    <w:p w14:paraId="04ADC846" w14:textId="77777777" w:rsidR="007535D4" w:rsidRPr="005B3C63" w:rsidRDefault="007535D4" w:rsidP="007535D4">
      <w:pPr>
        <w:pStyle w:val="EndNoteBibliography"/>
        <w:ind w:left="720" w:hanging="720"/>
        <w:rPr>
          <w:noProof/>
        </w:rPr>
      </w:pPr>
      <w:r w:rsidRPr="005B3C63">
        <w:rPr>
          <w:noProof/>
        </w:rPr>
        <w:t xml:space="preserve">Bowerman T, Roumasset A, Keefer ML, Sharpe CS, Caudill CC (2018) Prespawn mortality of female chinook salmon increases with water temperature and percent hatchery origin. </w:t>
      </w:r>
      <w:r w:rsidRPr="005B3C63">
        <w:rPr>
          <w:i/>
          <w:noProof/>
        </w:rPr>
        <w:t>Transactions of the American Fisheries Society</w:t>
      </w:r>
      <w:r w:rsidRPr="005B3C63">
        <w:rPr>
          <w:noProof/>
        </w:rPr>
        <w:t xml:space="preserve"> </w:t>
      </w:r>
      <w:r w:rsidRPr="005B3C63">
        <w:rPr>
          <w:b/>
          <w:noProof/>
        </w:rPr>
        <w:t>147</w:t>
      </w:r>
      <w:r w:rsidRPr="005B3C63">
        <w:rPr>
          <w:noProof/>
        </w:rPr>
        <w:t>, 31-42.</w:t>
      </w:r>
    </w:p>
    <w:p w14:paraId="19E8C86D" w14:textId="77777777" w:rsidR="007535D4" w:rsidRPr="005B3C63" w:rsidRDefault="007535D4" w:rsidP="007535D4">
      <w:pPr>
        <w:pStyle w:val="EndNoteBibliography"/>
        <w:ind w:left="720" w:hanging="720"/>
        <w:rPr>
          <w:noProof/>
        </w:rPr>
      </w:pPr>
      <w:r w:rsidRPr="005B3C63">
        <w:rPr>
          <w:noProof/>
        </w:rPr>
        <w:t>Brennan SR, Schindler DE, Cline TJ</w:t>
      </w:r>
      <w:r w:rsidRPr="005B3C63">
        <w:rPr>
          <w:i/>
          <w:noProof/>
        </w:rPr>
        <w:t>, et al.</w:t>
      </w:r>
      <w:r w:rsidRPr="005B3C63">
        <w:rPr>
          <w:noProof/>
        </w:rPr>
        <w:t xml:space="preserve"> (2019) Shifting habitat mosaics and fish production across river basins. </w:t>
      </w:r>
      <w:r w:rsidRPr="005B3C63">
        <w:rPr>
          <w:i/>
          <w:noProof/>
        </w:rPr>
        <w:t>Science</w:t>
      </w:r>
      <w:r w:rsidRPr="005B3C63">
        <w:rPr>
          <w:noProof/>
        </w:rPr>
        <w:t xml:space="preserve"> </w:t>
      </w:r>
      <w:r w:rsidRPr="005B3C63">
        <w:rPr>
          <w:b/>
          <w:noProof/>
        </w:rPr>
        <w:t>364</w:t>
      </w:r>
      <w:r w:rsidRPr="005B3C63">
        <w:rPr>
          <w:noProof/>
        </w:rPr>
        <w:t>, 783-786.</w:t>
      </w:r>
    </w:p>
    <w:p w14:paraId="125DAA68" w14:textId="77777777" w:rsidR="007535D4" w:rsidRPr="005B3C63" w:rsidRDefault="007535D4" w:rsidP="007535D4">
      <w:pPr>
        <w:pStyle w:val="EndNoteBibliography"/>
        <w:ind w:left="720" w:hanging="720"/>
        <w:rPr>
          <w:noProof/>
        </w:rPr>
      </w:pPr>
      <w:r w:rsidRPr="005B3C63">
        <w:rPr>
          <w:noProof/>
        </w:rPr>
        <w:lastRenderedPageBreak/>
        <w:t xml:space="preserve">Brunelli JP, Wertzler KJ, Sundin K, Thorgaard GH (2008) Y-specific sequences and polymorphisms in rainbow trout and chinook salmon. </w:t>
      </w:r>
      <w:r w:rsidRPr="005B3C63">
        <w:rPr>
          <w:i/>
          <w:noProof/>
        </w:rPr>
        <w:t>Genome</w:t>
      </w:r>
      <w:r w:rsidRPr="005B3C63">
        <w:rPr>
          <w:noProof/>
        </w:rPr>
        <w:t xml:space="preserve"> </w:t>
      </w:r>
      <w:r w:rsidRPr="005B3C63">
        <w:rPr>
          <w:b/>
          <w:noProof/>
        </w:rPr>
        <w:t>51</w:t>
      </w:r>
      <w:r w:rsidRPr="005B3C63">
        <w:rPr>
          <w:noProof/>
        </w:rPr>
        <w:t>, 739-748.</w:t>
      </w:r>
    </w:p>
    <w:p w14:paraId="2E5F2316" w14:textId="77777777" w:rsidR="007535D4" w:rsidRPr="005B3C63" w:rsidRDefault="007535D4" w:rsidP="007535D4">
      <w:pPr>
        <w:pStyle w:val="EndNoteBibliography"/>
        <w:ind w:left="720" w:hanging="720"/>
        <w:rPr>
          <w:noProof/>
        </w:rPr>
      </w:pPr>
      <w:r w:rsidRPr="005B3C63">
        <w:rPr>
          <w:noProof/>
        </w:rPr>
        <w:t xml:space="preserve">Burger CV, Scribner KT, Spearman WJ, Swanton CO, Campton DE (2000) Genetic contribution of three introduced life history forms of sockeye salmon to colonization of frazer lake, alaska. </w:t>
      </w:r>
      <w:r w:rsidRPr="005B3C63">
        <w:rPr>
          <w:i/>
          <w:noProof/>
        </w:rPr>
        <w:t>Canadian Journal of Fisheries and Aquatic Sciences</w:t>
      </w:r>
      <w:r w:rsidRPr="005B3C63">
        <w:rPr>
          <w:noProof/>
        </w:rPr>
        <w:t xml:space="preserve"> </w:t>
      </w:r>
      <w:r w:rsidRPr="005B3C63">
        <w:rPr>
          <w:b/>
          <w:noProof/>
        </w:rPr>
        <w:t>57</w:t>
      </w:r>
      <w:r w:rsidRPr="005B3C63">
        <w:rPr>
          <w:noProof/>
        </w:rPr>
        <w:t>, 2096-2111.</w:t>
      </w:r>
    </w:p>
    <w:p w14:paraId="12D1CB87" w14:textId="77777777" w:rsidR="007535D4" w:rsidRPr="005B3C63" w:rsidRDefault="007535D4" w:rsidP="007535D4">
      <w:pPr>
        <w:pStyle w:val="EndNoteBibliography"/>
        <w:ind w:left="720" w:hanging="720"/>
        <w:rPr>
          <w:noProof/>
        </w:rPr>
      </w:pPr>
      <w:r w:rsidRPr="005B3C63">
        <w:rPr>
          <w:noProof/>
        </w:rPr>
        <w:t xml:space="preserve">Campbell NR, Kamphaus C, Murdoch K, Narum SR (2017) Patterns of genomic variation in coho salmon following reintroduction to the interior columbia river. </w:t>
      </w:r>
      <w:r w:rsidRPr="005B3C63">
        <w:rPr>
          <w:i/>
          <w:noProof/>
        </w:rPr>
        <w:t>Ecol Evol</w:t>
      </w:r>
      <w:r w:rsidRPr="005B3C63">
        <w:rPr>
          <w:noProof/>
        </w:rPr>
        <w:t xml:space="preserve"> </w:t>
      </w:r>
      <w:r w:rsidRPr="005B3C63">
        <w:rPr>
          <w:b/>
          <w:noProof/>
        </w:rPr>
        <w:t>7</w:t>
      </w:r>
      <w:r w:rsidRPr="005B3C63">
        <w:rPr>
          <w:noProof/>
        </w:rPr>
        <w:t>, 10350-10360.</w:t>
      </w:r>
    </w:p>
    <w:p w14:paraId="1579A6EE" w14:textId="77777777" w:rsidR="007535D4" w:rsidRPr="005B3C63" w:rsidRDefault="007535D4" w:rsidP="007535D4">
      <w:pPr>
        <w:pStyle w:val="EndNoteBibliography"/>
        <w:ind w:left="720" w:hanging="720"/>
        <w:rPr>
          <w:noProof/>
        </w:rPr>
      </w:pPr>
      <w:r w:rsidRPr="005B3C63">
        <w:rPr>
          <w:noProof/>
        </w:rPr>
        <w:t xml:space="preserve">Carlson SM, Seamons TR (2008) A review of quantitative genetic components of fitness in salmonids: Implications for adaptation to future change. </w:t>
      </w:r>
      <w:r w:rsidRPr="005B3C63">
        <w:rPr>
          <w:i/>
          <w:noProof/>
        </w:rPr>
        <w:t>Evol Appl</w:t>
      </w:r>
      <w:r w:rsidRPr="005B3C63">
        <w:rPr>
          <w:noProof/>
        </w:rPr>
        <w:t xml:space="preserve"> </w:t>
      </w:r>
      <w:r w:rsidRPr="005B3C63">
        <w:rPr>
          <w:b/>
          <w:noProof/>
        </w:rPr>
        <w:t>1</w:t>
      </w:r>
      <w:r w:rsidRPr="005B3C63">
        <w:rPr>
          <w:noProof/>
        </w:rPr>
        <w:t>, 222-238.</w:t>
      </w:r>
    </w:p>
    <w:p w14:paraId="7705A45E" w14:textId="77777777" w:rsidR="007535D4" w:rsidRPr="005B3C63" w:rsidRDefault="007535D4" w:rsidP="007535D4">
      <w:pPr>
        <w:pStyle w:val="EndNoteBibliography"/>
        <w:ind w:left="720" w:hanging="720"/>
        <w:rPr>
          <w:noProof/>
        </w:rPr>
      </w:pPr>
      <w:r w:rsidRPr="005B3C63">
        <w:rPr>
          <w:noProof/>
        </w:rPr>
        <w:t xml:space="preserve">Christie MR (2010) Parentage in natural populations: Novel methods to detect parent-offspring pairs in large data sets. </w:t>
      </w:r>
      <w:r w:rsidRPr="005B3C63">
        <w:rPr>
          <w:i/>
          <w:noProof/>
        </w:rPr>
        <w:t>Mol Ecol Resour</w:t>
      </w:r>
      <w:r w:rsidRPr="005B3C63">
        <w:rPr>
          <w:noProof/>
        </w:rPr>
        <w:t xml:space="preserve"> </w:t>
      </w:r>
      <w:r w:rsidRPr="005B3C63">
        <w:rPr>
          <w:b/>
          <w:noProof/>
        </w:rPr>
        <w:t>10</w:t>
      </w:r>
      <w:r w:rsidRPr="005B3C63">
        <w:rPr>
          <w:noProof/>
        </w:rPr>
        <w:t>, 115-128.</w:t>
      </w:r>
    </w:p>
    <w:p w14:paraId="2E7F94EC" w14:textId="77777777" w:rsidR="007535D4" w:rsidRPr="005B3C63" w:rsidRDefault="007535D4" w:rsidP="007535D4">
      <w:pPr>
        <w:pStyle w:val="EndNoteBibliography"/>
        <w:ind w:left="720" w:hanging="720"/>
        <w:rPr>
          <w:noProof/>
        </w:rPr>
      </w:pPr>
      <w:r w:rsidRPr="005B3C63">
        <w:rPr>
          <w:noProof/>
        </w:rPr>
        <w:t xml:space="preserve">Christie MR, Ford MJ, Blouin MS (2014) On the reproductive success of early-generation hatchery fish in the wild. </w:t>
      </w:r>
      <w:r w:rsidRPr="005B3C63">
        <w:rPr>
          <w:i/>
          <w:noProof/>
        </w:rPr>
        <w:t>Evol Appl</w:t>
      </w:r>
      <w:r w:rsidRPr="005B3C63">
        <w:rPr>
          <w:noProof/>
        </w:rPr>
        <w:t xml:space="preserve"> </w:t>
      </w:r>
      <w:r w:rsidRPr="005B3C63">
        <w:rPr>
          <w:b/>
          <w:noProof/>
        </w:rPr>
        <w:t>7</w:t>
      </w:r>
      <w:r w:rsidRPr="005B3C63">
        <w:rPr>
          <w:noProof/>
        </w:rPr>
        <w:t>, 883-896.</w:t>
      </w:r>
    </w:p>
    <w:p w14:paraId="6F80F56D" w14:textId="77777777" w:rsidR="007535D4" w:rsidRPr="005B3C63" w:rsidRDefault="007535D4" w:rsidP="007535D4">
      <w:pPr>
        <w:pStyle w:val="EndNoteBibliography"/>
        <w:ind w:left="720" w:hanging="720"/>
        <w:rPr>
          <w:noProof/>
        </w:rPr>
      </w:pPr>
      <w:r w:rsidRPr="005B3C63">
        <w:rPr>
          <w:noProof/>
        </w:rPr>
        <w:t xml:space="preserve">Christie MR, Marine ML, French RA, Blouin MS (2012) Genetic adaptation to captivity can occur in a single generation. </w:t>
      </w:r>
      <w:r w:rsidRPr="005B3C63">
        <w:rPr>
          <w:i/>
          <w:noProof/>
        </w:rPr>
        <w:t>Proc Natl Acad Sci U S A</w:t>
      </w:r>
      <w:r w:rsidRPr="005B3C63">
        <w:rPr>
          <w:noProof/>
        </w:rPr>
        <w:t xml:space="preserve"> </w:t>
      </w:r>
      <w:r w:rsidRPr="005B3C63">
        <w:rPr>
          <w:b/>
          <w:noProof/>
        </w:rPr>
        <w:t>109</w:t>
      </w:r>
      <w:r w:rsidRPr="005B3C63">
        <w:rPr>
          <w:noProof/>
        </w:rPr>
        <w:t>, 238-242.</w:t>
      </w:r>
    </w:p>
    <w:p w14:paraId="415452AE" w14:textId="77777777" w:rsidR="007535D4" w:rsidRPr="005B3C63" w:rsidRDefault="007535D4" w:rsidP="007535D4">
      <w:pPr>
        <w:pStyle w:val="EndNoteBibliography"/>
        <w:ind w:left="720" w:hanging="720"/>
        <w:rPr>
          <w:noProof/>
        </w:rPr>
      </w:pPr>
      <w:r w:rsidRPr="005B3C63">
        <w:rPr>
          <w:noProof/>
        </w:rPr>
        <w:t xml:space="preserve">Colvin ME, Peterson JT, Sharpe C, Kent ML, Schreck CB (2018) Identifying optimal hauling densities for adult chinook salmon trap and haul operations. </w:t>
      </w:r>
      <w:r w:rsidRPr="005B3C63">
        <w:rPr>
          <w:i/>
          <w:noProof/>
        </w:rPr>
        <w:t>River Research and Applications</w:t>
      </w:r>
      <w:r w:rsidRPr="005B3C63">
        <w:rPr>
          <w:noProof/>
        </w:rPr>
        <w:t xml:space="preserve"> </w:t>
      </w:r>
      <w:r w:rsidRPr="005B3C63">
        <w:rPr>
          <w:b/>
          <w:noProof/>
        </w:rPr>
        <w:t>34</w:t>
      </w:r>
      <w:r w:rsidRPr="005B3C63">
        <w:rPr>
          <w:noProof/>
        </w:rPr>
        <w:t>, 1158-1167.</w:t>
      </w:r>
    </w:p>
    <w:p w14:paraId="5AF4AF42" w14:textId="77777777" w:rsidR="007535D4" w:rsidRPr="005B3C63" w:rsidRDefault="007535D4" w:rsidP="007535D4">
      <w:pPr>
        <w:pStyle w:val="EndNoteBibliography"/>
        <w:ind w:left="720" w:hanging="720"/>
        <w:rPr>
          <w:noProof/>
        </w:rPr>
      </w:pPr>
      <w:r w:rsidRPr="005B3C63">
        <w:rPr>
          <w:noProof/>
        </w:rPr>
        <w:t>Cordoleani F, Phillis CC, Sturrock AM</w:t>
      </w:r>
      <w:r w:rsidRPr="005B3C63">
        <w:rPr>
          <w:i/>
          <w:noProof/>
        </w:rPr>
        <w:t>, et al.</w:t>
      </w:r>
      <w:r w:rsidRPr="005B3C63">
        <w:rPr>
          <w:noProof/>
        </w:rPr>
        <w:t xml:space="preserve"> (2021) Threatened salmon rely on a rare life history strategy in a warming landscape. </w:t>
      </w:r>
      <w:r w:rsidRPr="005B3C63">
        <w:rPr>
          <w:i/>
          <w:noProof/>
        </w:rPr>
        <w:t>Nature Climate Change</w:t>
      </w:r>
      <w:r w:rsidRPr="005B3C63">
        <w:rPr>
          <w:noProof/>
        </w:rPr>
        <w:t xml:space="preserve"> </w:t>
      </w:r>
      <w:r w:rsidRPr="005B3C63">
        <w:rPr>
          <w:b/>
          <w:noProof/>
        </w:rPr>
        <w:t>11</w:t>
      </w:r>
      <w:r w:rsidRPr="005B3C63">
        <w:rPr>
          <w:noProof/>
        </w:rPr>
        <w:t>, 982-988.</w:t>
      </w:r>
    </w:p>
    <w:p w14:paraId="77F44CD7" w14:textId="77777777" w:rsidR="007535D4" w:rsidRPr="005B3C63" w:rsidRDefault="007535D4" w:rsidP="007535D4">
      <w:pPr>
        <w:pStyle w:val="EndNoteBibliography"/>
        <w:ind w:left="720" w:hanging="720"/>
        <w:rPr>
          <w:noProof/>
        </w:rPr>
      </w:pPr>
      <w:r w:rsidRPr="005B3C63">
        <w:rPr>
          <w:noProof/>
        </w:rPr>
        <w:t>Crozier LG, McClure MM, Beechie T</w:t>
      </w:r>
      <w:r w:rsidRPr="005B3C63">
        <w:rPr>
          <w:i/>
          <w:noProof/>
        </w:rPr>
        <w:t>, et al.</w:t>
      </w:r>
      <w:r w:rsidRPr="005B3C63">
        <w:rPr>
          <w:noProof/>
        </w:rPr>
        <w:t xml:space="preserve"> (2019) Climate vulnerability assessment for pacific salmon and steelhead in the california current large marine ecosystem. </w:t>
      </w:r>
      <w:r w:rsidRPr="005B3C63">
        <w:rPr>
          <w:i/>
          <w:noProof/>
        </w:rPr>
        <w:t>PLoS One</w:t>
      </w:r>
      <w:r w:rsidRPr="005B3C63">
        <w:rPr>
          <w:noProof/>
        </w:rPr>
        <w:t xml:space="preserve"> </w:t>
      </w:r>
      <w:r w:rsidRPr="005B3C63">
        <w:rPr>
          <w:b/>
          <w:noProof/>
        </w:rPr>
        <w:t>14</w:t>
      </w:r>
      <w:r w:rsidRPr="005B3C63">
        <w:rPr>
          <w:noProof/>
        </w:rPr>
        <w:t>, e0217711.</w:t>
      </w:r>
    </w:p>
    <w:p w14:paraId="7234DA73" w14:textId="77777777" w:rsidR="007535D4" w:rsidRPr="005B3C63" w:rsidRDefault="007535D4" w:rsidP="007535D4">
      <w:pPr>
        <w:pStyle w:val="EndNoteBibliography"/>
        <w:ind w:left="720" w:hanging="720"/>
        <w:rPr>
          <w:noProof/>
        </w:rPr>
      </w:pPr>
      <w:r w:rsidRPr="005B3C63">
        <w:rPr>
          <w:noProof/>
        </w:rPr>
        <w:t>Crozier LG, Siegel JE, Wiesebron LE</w:t>
      </w:r>
      <w:r w:rsidRPr="005B3C63">
        <w:rPr>
          <w:i/>
          <w:noProof/>
        </w:rPr>
        <w:t>, et al.</w:t>
      </w:r>
      <w:r w:rsidRPr="005B3C63">
        <w:rPr>
          <w:noProof/>
        </w:rPr>
        <w:t xml:space="preserve"> (2020) Snake river sockeye and chinook salmon in a changing climate: Implications for upstream migration survival during recent extreme and future climates. </w:t>
      </w:r>
      <w:r w:rsidRPr="005B3C63">
        <w:rPr>
          <w:i/>
          <w:noProof/>
        </w:rPr>
        <w:t>PLoS One</w:t>
      </w:r>
      <w:r w:rsidRPr="005B3C63">
        <w:rPr>
          <w:noProof/>
        </w:rPr>
        <w:t xml:space="preserve"> </w:t>
      </w:r>
      <w:r w:rsidRPr="005B3C63">
        <w:rPr>
          <w:b/>
          <w:noProof/>
        </w:rPr>
        <w:t>15</w:t>
      </w:r>
      <w:r w:rsidRPr="005B3C63">
        <w:rPr>
          <w:noProof/>
        </w:rPr>
        <w:t>, e0238886.</w:t>
      </w:r>
    </w:p>
    <w:p w14:paraId="70AD61D7" w14:textId="77777777" w:rsidR="007535D4" w:rsidRPr="005B3C63" w:rsidRDefault="007535D4" w:rsidP="007535D4">
      <w:pPr>
        <w:pStyle w:val="EndNoteBibliography"/>
        <w:ind w:left="720" w:hanging="720"/>
        <w:rPr>
          <w:noProof/>
        </w:rPr>
      </w:pPr>
      <w:r w:rsidRPr="005B3C63">
        <w:rPr>
          <w:noProof/>
        </w:rPr>
        <w:t xml:space="preserve">Dickerson B, Brinck K, Willson M, Bentzen P, Quinn T (2005) Relative importance of salmon body size and arrival time at breeding grounds to reproductive success. </w:t>
      </w:r>
      <w:r w:rsidRPr="005B3C63">
        <w:rPr>
          <w:i/>
          <w:noProof/>
        </w:rPr>
        <w:t>Ecology</w:t>
      </w:r>
      <w:r w:rsidRPr="005B3C63">
        <w:rPr>
          <w:noProof/>
        </w:rPr>
        <w:t xml:space="preserve"> </w:t>
      </w:r>
      <w:r w:rsidRPr="005B3C63">
        <w:rPr>
          <w:b/>
          <w:noProof/>
        </w:rPr>
        <w:t>86</w:t>
      </w:r>
      <w:r w:rsidRPr="005B3C63">
        <w:rPr>
          <w:noProof/>
        </w:rPr>
        <w:t>, 347-352.</w:t>
      </w:r>
    </w:p>
    <w:p w14:paraId="468F5CE2" w14:textId="77777777" w:rsidR="007535D4" w:rsidRPr="005B3C63" w:rsidRDefault="007535D4" w:rsidP="007535D4">
      <w:pPr>
        <w:pStyle w:val="EndNoteBibliography"/>
        <w:ind w:left="720" w:hanging="720"/>
        <w:rPr>
          <w:noProof/>
        </w:rPr>
      </w:pPr>
      <w:r w:rsidRPr="005B3C63">
        <w:rPr>
          <w:noProof/>
        </w:rPr>
        <w:t>Do C, Waples RS, Peel D</w:t>
      </w:r>
      <w:r w:rsidRPr="005B3C63">
        <w:rPr>
          <w:i/>
          <w:noProof/>
        </w:rPr>
        <w:t>, et al.</w:t>
      </w:r>
      <w:r w:rsidRPr="005B3C63">
        <w:rPr>
          <w:noProof/>
        </w:rPr>
        <w:t xml:space="preserve"> (2014) Neestimator v2: Re‐implementation of software for the estimation of contemporary effective population size (ne) from genetic data. </w:t>
      </w:r>
      <w:r w:rsidRPr="005B3C63">
        <w:rPr>
          <w:i/>
          <w:noProof/>
        </w:rPr>
        <w:t>Molecular Ecology Resources</w:t>
      </w:r>
      <w:r w:rsidRPr="005B3C63">
        <w:rPr>
          <w:noProof/>
        </w:rPr>
        <w:t xml:space="preserve"> </w:t>
      </w:r>
      <w:r w:rsidRPr="005B3C63">
        <w:rPr>
          <w:b/>
          <w:noProof/>
        </w:rPr>
        <w:t>14</w:t>
      </w:r>
      <w:r w:rsidRPr="005B3C63">
        <w:rPr>
          <w:noProof/>
        </w:rPr>
        <w:t>, 209-214.</w:t>
      </w:r>
    </w:p>
    <w:p w14:paraId="04EB139C" w14:textId="77777777" w:rsidR="007535D4" w:rsidRPr="005B3C63" w:rsidRDefault="007535D4" w:rsidP="007535D4">
      <w:pPr>
        <w:pStyle w:val="EndNoteBibliography"/>
        <w:ind w:left="720" w:hanging="720"/>
        <w:rPr>
          <w:noProof/>
        </w:rPr>
      </w:pPr>
      <w:r w:rsidRPr="005B3C63">
        <w:rPr>
          <w:noProof/>
        </w:rPr>
        <w:t>Doyle MW, Stanley EH, Havlick DG</w:t>
      </w:r>
      <w:r w:rsidRPr="005B3C63">
        <w:rPr>
          <w:i/>
          <w:noProof/>
        </w:rPr>
        <w:t>, et al.</w:t>
      </w:r>
      <w:r w:rsidRPr="005B3C63">
        <w:rPr>
          <w:noProof/>
        </w:rPr>
        <w:t xml:space="preserve"> (2008) Aging infrastructure and ecosystem restoration. </w:t>
      </w:r>
      <w:r w:rsidRPr="005B3C63">
        <w:rPr>
          <w:i/>
          <w:noProof/>
        </w:rPr>
        <w:t>Science</w:t>
      </w:r>
      <w:r w:rsidRPr="005B3C63">
        <w:rPr>
          <w:noProof/>
        </w:rPr>
        <w:t xml:space="preserve"> </w:t>
      </w:r>
      <w:r w:rsidRPr="005B3C63">
        <w:rPr>
          <w:b/>
          <w:noProof/>
        </w:rPr>
        <w:t>319</w:t>
      </w:r>
      <w:r w:rsidRPr="005B3C63">
        <w:rPr>
          <w:noProof/>
        </w:rPr>
        <w:t>, 286-287.</w:t>
      </w:r>
    </w:p>
    <w:p w14:paraId="495C026A" w14:textId="77777777" w:rsidR="007535D4" w:rsidRPr="005B3C63" w:rsidRDefault="007535D4" w:rsidP="007535D4">
      <w:pPr>
        <w:pStyle w:val="EndNoteBibliography"/>
        <w:ind w:left="720" w:hanging="720"/>
        <w:rPr>
          <w:noProof/>
        </w:rPr>
      </w:pPr>
      <w:r w:rsidRPr="005B3C63">
        <w:rPr>
          <w:noProof/>
        </w:rPr>
        <w:t>Duda JJ, Torgersen CE, Brenkman SJ</w:t>
      </w:r>
      <w:r w:rsidRPr="005B3C63">
        <w:rPr>
          <w:i/>
          <w:noProof/>
        </w:rPr>
        <w:t>, et al.</w:t>
      </w:r>
      <w:r w:rsidRPr="005B3C63">
        <w:rPr>
          <w:noProof/>
        </w:rPr>
        <w:t xml:space="preserve"> (2021) Reconnecting the elwha river: Spatial patterns of fish response to dam removal. </w:t>
      </w:r>
      <w:r w:rsidRPr="005B3C63">
        <w:rPr>
          <w:i/>
          <w:noProof/>
        </w:rPr>
        <w:t>Frontiers in Ecology and Evolution</w:t>
      </w:r>
      <w:r w:rsidRPr="005B3C63">
        <w:rPr>
          <w:noProof/>
        </w:rPr>
        <w:t>, 811.</w:t>
      </w:r>
    </w:p>
    <w:p w14:paraId="69D585EE" w14:textId="77777777" w:rsidR="007535D4" w:rsidRPr="005B3C63" w:rsidRDefault="007535D4" w:rsidP="007535D4">
      <w:pPr>
        <w:pStyle w:val="EndNoteBibliography"/>
        <w:ind w:left="720" w:hanging="720"/>
        <w:rPr>
          <w:noProof/>
        </w:rPr>
      </w:pPr>
      <w:r w:rsidRPr="005B3C63">
        <w:rPr>
          <w:noProof/>
        </w:rPr>
        <w:t>Duncan JP (2011) Characterization of fish passage conditions through a francis turbine and regulating outlet at cougar dam, oregon, using sensor fish, 2009–2010. Pacific Northwest National Lab.(PNNL), Richland, WA (United States).</w:t>
      </w:r>
    </w:p>
    <w:p w14:paraId="3F7FEB1B" w14:textId="77777777" w:rsidR="007535D4" w:rsidRPr="005B3C63" w:rsidRDefault="007535D4" w:rsidP="007535D4">
      <w:pPr>
        <w:pStyle w:val="EndNoteBibliography"/>
        <w:ind w:left="720" w:hanging="720"/>
        <w:rPr>
          <w:noProof/>
        </w:rPr>
      </w:pPr>
      <w:r w:rsidRPr="005B3C63">
        <w:rPr>
          <w:noProof/>
        </w:rPr>
        <w:t xml:space="preserve">Ebersole JL, Quiñones RM, Clements S, Letcher BH (2020) Managing climate refugia for freshwater fishes under an expanding human footprint. </w:t>
      </w:r>
      <w:r w:rsidRPr="005B3C63">
        <w:rPr>
          <w:i/>
          <w:noProof/>
        </w:rPr>
        <w:t>Frontiers in Ecology and the Environment</w:t>
      </w:r>
      <w:r w:rsidRPr="005B3C63">
        <w:rPr>
          <w:noProof/>
        </w:rPr>
        <w:t xml:space="preserve"> </w:t>
      </w:r>
      <w:r w:rsidRPr="005B3C63">
        <w:rPr>
          <w:b/>
          <w:noProof/>
        </w:rPr>
        <w:t>18</w:t>
      </w:r>
      <w:r w:rsidRPr="005B3C63">
        <w:rPr>
          <w:noProof/>
        </w:rPr>
        <w:t>, 271-280.</w:t>
      </w:r>
    </w:p>
    <w:p w14:paraId="296B3703" w14:textId="77777777" w:rsidR="007535D4" w:rsidRPr="005B3C63" w:rsidRDefault="007535D4" w:rsidP="007535D4">
      <w:pPr>
        <w:pStyle w:val="EndNoteBibliography"/>
        <w:ind w:left="720" w:hanging="720"/>
        <w:rPr>
          <w:noProof/>
        </w:rPr>
      </w:pPr>
      <w:r w:rsidRPr="005B3C63">
        <w:rPr>
          <w:noProof/>
        </w:rPr>
        <w:lastRenderedPageBreak/>
        <w:t xml:space="preserve">Evans ML, Hard JJ, Black AN, Sard NM, O’Malley KG (2019) A quantitative genetic analysis of life-history traits and lifetime reproductive success in reintroduced chinook salmon. </w:t>
      </w:r>
      <w:r w:rsidRPr="005B3C63">
        <w:rPr>
          <w:i/>
          <w:noProof/>
        </w:rPr>
        <w:t>Conservation Genetics</w:t>
      </w:r>
      <w:r w:rsidRPr="005B3C63">
        <w:rPr>
          <w:noProof/>
        </w:rPr>
        <w:t xml:space="preserve"> </w:t>
      </w:r>
      <w:r w:rsidRPr="005B3C63">
        <w:rPr>
          <w:b/>
          <w:noProof/>
        </w:rPr>
        <w:t>20</w:t>
      </w:r>
      <w:r w:rsidRPr="005B3C63">
        <w:rPr>
          <w:noProof/>
        </w:rPr>
        <w:t>, 781-799.</w:t>
      </w:r>
    </w:p>
    <w:p w14:paraId="112A3D84" w14:textId="77777777" w:rsidR="007535D4" w:rsidRPr="005B3C63" w:rsidRDefault="007535D4" w:rsidP="007535D4">
      <w:pPr>
        <w:pStyle w:val="EndNoteBibliography"/>
        <w:ind w:left="720" w:hanging="720"/>
        <w:rPr>
          <w:noProof/>
        </w:rPr>
      </w:pPr>
      <w:r w:rsidRPr="005B3C63">
        <w:rPr>
          <w:noProof/>
        </w:rPr>
        <w:t>Evans ML, Johnson MA, Jacobson D</w:t>
      </w:r>
      <w:r w:rsidRPr="005B3C63">
        <w:rPr>
          <w:i/>
          <w:noProof/>
        </w:rPr>
        <w:t>, et al.</w:t>
      </w:r>
      <w:r w:rsidRPr="005B3C63">
        <w:rPr>
          <w:noProof/>
        </w:rPr>
        <w:t xml:space="preserve"> (2016) Evaluating a multi-generational reintroduction program for threatened salmon using genetic parentage analysis. </w:t>
      </w:r>
      <w:r w:rsidRPr="005B3C63">
        <w:rPr>
          <w:i/>
          <w:noProof/>
        </w:rPr>
        <w:t>Canadian Journal of Fisheries and Aquatic Sciences</w:t>
      </w:r>
      <w:r w:rsidRPr="005B3C63">
        <w:rPr>
          <w:noProof/>
        </w:rPr>
        <w:t xml:space="preserve"> </w:t>
      </w:r>
      <w:r w:rsidRPr="005B3C63">
        <w:rPr>
          <w:b/>
          <w:noProof/>
        </w:rPr>
        <w:t>73</w:t>
      </w:r>
      <w:r w:rsidRPr="005B3C63">
        <w:rPr>
          <w:noProof/>
        </w:rPr>
        <w:t>, 844-852.</w:t>
      </w:r>
    </w:p>
    <w:p w14:paraId="1C86B91D" w14:textId="77777777" w:rsidR="007535D4" w:rsidRPr="005B3C63" w:rsidRDefault="007535D4" w:rsidP="007535D4">
      <w:pPr>
        <w:pStyle w:val="EndNoteBibliography"/>
        <w:ind w:left="720" w:hanging="720"/>
        <w:rPr>
          <w:noProof/>
        </w:rPr>
      </w:pPr>
      <w:r w:rsidRPr="005B3C63">
        <w:rPr>
          <w:noProof/>
        </w:rPr>
        <w:t xml:space="preserve">FitzGerald AM, John SN, Apgar TM, Mantua NJ, Martin BT (2021) Quantifying thermal exposure for migratory riverine species: Phenology of chinook salmon populations predicts thermal stress. </w:t>
      </w:r>
      <w:r w:rsidRPr="005B3C63">
        <w:rPr>
          <w:i/>
          <w:noProof/>
        </w:rPr>
        <w:t>Glob Chang Biol</w:t>
      </w:r>
      <w:r w:rsidRPr="005B3C63">
        <w:rPr>
          <w:noProof/>
        </w:rPr>
        <w:t xml:space="preserve"> </w:t>
      </w:r>
      <w:r w:rsidRPr="005B3C63">
        <w:rPr>
          <w:b/>
          <w:noProof/>
        </w:rPr>
        <w:t>27</w:t>
      </w:r>
      <w:r w:rsidRPr="005B3C63">
        <w:rPr>
          <w:noProof/>
        </w:rPr>
        <w:t>, 536-549.</w:t>
      </w:r>
    </w:p>
    <w:p w14:paraId="77783DF0" w14:textId="77777777" w:rsidR="007535D4" w:rsidRPr="005B3C63" w:rsidRDefault="007535D4" w:rsidP="007535D4">
      <w:pPr>
        <w:pStyle w:val="EndNoteBibliography"/>
        <w:ind w:left="720" w:hanging="720"/>
        <w:rPr>
          <w:noProof/>
        </w:rPr>
      </w:pPr>
      <w:r w:rsidRPr="005B3C63">
        <w:rPr>
          <w:noProof/>
        </w:rPr>
        <w:t xml:space="preserve">Fleming IA, Gross MR (1994) Breeding competition in a pacific salmon (coho: Oncorhynchus kisutch): Measures of natural and sexual selection. </w:t>
      </w:r>
      <w:r w:rsidRPr="005B3C63">
        <w:rPr>
          <w:i/>
          <w:noProof/>
        </w:rPr>
        <w:t>Evolution</w:t>
      </w:r>
      <w:r w:rsidRPr="005B3C63">
        <w:rPr>
          <w:noProof/>
        </w:rPr>
        <w:t xml:space="preserve"> </w:t>
      </w:r>
      <w:r w:rsidRPr="005B3C63">
        <w:rPr>
          <w:b/>
          <w:noProof/>
        </w:rPr>
        <w:t>48</w:t>
      </w:r>
      <w:r w:rsidRPr="005B3C63">
        <w:rPr>
          <w:noProof/>
        </w:rPr>
        <w:t>, 637-657.</w:t>
      </w:r>
    </w:p>
    <w:p w14:paraId="5AED0710" w14:textId="77777777" w:rsidR="007535D4" w:rsidRPr="005B3C63" w:rsidRDefault="007535D4" w:rsidP="007535D4">
      <w:pPr>
        <w:pStyle w:val="EndNoteBibliography"/>
        <w:ind w:left="720" w:hanging="720"/>
        <w:rPr>
          <w:noProof/>
        </w:rPr>
      </w:pPr>
      <w:r w:rsidRPr="005B3C63">
        <w:rPr>
          <w:noProof/>
        </w:rPr>
        <w:t>Foley MM, Bellmore JR, O'Connor JE</w:t>
      </w:r>
      <w:r w:rsidRPr="005B3C63">
        <w:rPr>
          <w:i/>
          <w:noProof/>
        </w:rPr>
        <w:t>, et al.</w:t>
      </w:r>
      <w:r w:rsidRPr="005B3C63">
        <w:rPr>
          <w:noProof/>
        </w:rPr>
        <w:t xml:space="preserve"> (2017) Dam removal: Listening in. </w:t>
      </w:r>
      <w:r w:rsidRPr="005B3C63">
        <w:rPr>
          <w:i/>
          <w:noProof/>
        </w:rPr>
        <w:t>Water Resources Research</w:t>
      </w:r>
      <w:r w:rsidRPr="005B3C63">
        <w:rPr>
          <w:noProof/>
        </w:rPr>
        <w:t xml:space="preserve"> </w:t>
      </w:r>
      <w:r w:rsidRPr="005B3C63">
        <w:rPr>
          <w:b/>
          <w:noProof/>
        </w:rPr>
        <w:t>53</w:t>
      </w:r>
      <w:r w:rsidRPr="005B3C63">
        <w:rPr>
          <w:noProof/>
        </w:rPr>
        <w:t>, 5229-5246.</w:t>
      </w:r>
    </w:p>
    <w:p w14:paraId="5234D9C9" w14:textId="77777777" w:rsidR="007535D4" w:rsidRPr="005B3C63" w:rsidRDefault="007535D4" w:rsidP="007535D4">
      <w:pPr>
        <w:pStyle w:val="EndNoteBibliography"/>
        <w:ind w:left="720" w:hanging="720"/>
        <w:rPr>
          <w:noProof/>
        </w:rPr>
      </w:pPr>
      <w:r w:rsidRPr="005B3C63">
        <w:rPr>
          <w:noProof/>
        </w:rPr>
        <w:t xml:space="preserve">Fox CA, Magilligan FJ, Sneddon CS (2016) “You kill the dam, you are killing a part of me”: Dam removal and the environmental politics of river restoration. </w:t>
      </w:r>
      <w:r w:rsidRPr="005B3C63">
        <w:rPr>
          <w:i/>
          <w:noProof/>
        </w:rPr>
        <w:t>Geoforum</w:t>
      </w:r>
      <w:r w:rsidRPr="005B3C63">
        <w:rPr>
          <w:noProof/>
        </w:rPr>
        <w:t xml:space="preserve"> </w:t>
      </w:r>
      <w:r w:rsidRPr="005B3C63">
        <w:rPr>
          <w:b/>
          <w:noProof/>
        </w:rPr>
        <w:t>70</w:t>
      </w:r>
      <w:r w:rsidRPr="005B3C63">
        <w:rPr>
          <w:noProof/>
        </w:rPr>
        <w:t>, 93-104.</w:t>
      </w:r>
    </w:p>
    <w:p w14:paraId="5093E037" w14:textId="77777777" w:rsidR="007535D4" w:rsidRPr="005B3C63" w:rsidRDefault="007535D4" w:rsidP="007535D4">
      <w:pPr>
        <w:pStyle w:val="EndNoteBibliography"/>
        <w:ind w:left="720" w:hanging="720"/>
        <w:rPr>
          <w:noProof/>
        </w:rPr>
      </w:pPr>
      <w:r w:rsidRPr="005B3C63">
        <w:rPr>
          <w:noProof/>
        </w:rPr>
        <w:t xml:space="preserve">Fraser DJ, Weir LK, Bernatchez L, Hansen MM, Taylor EB (2011) Extent and scale of local adaptation in salmonid fishes: Review and meta-analysis. </w:t>
      </w:r>
      <w:r w:rsidRPr="005B3C63">
        <w:rPr>
          <w:i/>
          <w:noProof/>
        </w:rPr>
        <w:t>Heredity</w:t>
      </w:r>
      <w:r w:rsidRPr="005B3C63">
        <w:rPr>
          <w:noProof/>
        </w:rPr>
        <w:t xml:space="preserve"> </w:t>
      </w:r>
      <w:r w:rsidRPr="005B3C63">
        <w:rPr>
          <w:b/>
          <w:noProof/>
        </w:rPr>
        <w:t>106</w:t>
      </w:r>
      <w:r w:rsidRPr="005B3C63">
        <w:rPr>
          <w:noProof/>
        </w:rPr>
        <w:t>, 404-420.</w:t>
      </w:r>
    </w:p>
    <w:p w14:paraId="540D82E8" w14:textId="77777777" w:rsidR="007535D4" w:rsidRPr="005B3C63" w:rsidRDefault="007535D4" w:rsidP="007535D4">
      <w:pPr>
        <w:pStyle w:val="EndNoteBibliography"/>
        <w:ind w:left="720" w:hanging="720"/>
        <w:rPr>
          <w:noProof/>
        </w:rPr>
      </w:pPr>
      <w:r w:rsidRPr="005B3C63">
        <w:rPr>
          <w:noProof/>
        </w:rPr>
        <w:t xml:space="preserve">Galbreath PF, Bisbee MA, Dompier DW, Kamphaus CM, Newsome TH (2014) Extirpation and tribal reintroduction of coho salmon to the interior columbia river basin. </w:t>
      </w:r>
      <w:r w:rsidRPr="005B3C63">
        <w:rPr>
          <w:i/>
          <w:noProof/>
        </w:rPr>
        <w:t>Fisheries</w:t>
      </w:r>
      <w:r w:rsidRPr="005B3C63">
        <w:rPr>
          <w:noProof/>
        </w:rPr>
        <w:t xml:space="preserve"> </w:t>
      </w:r>
      <w:r w:rsidRPr="005B3C63">
        <w:rPr>
          <w:b/>
          <w:noProof/>
        </w:rPr>
        <w:t>39</w:t>
      </w:r>
      <w:r w:rsidRPr="005B3C63">
        <w:rPr>
          <w:noProof/>
        </w:rPr>
        <w:t>, 77-87.</w:t>
      </w:r>
    </w:p>
    <w:p w14:paraId="2563F1D3" w14:textId="77777777" w:rsidR="007535D4" w:rsidRPr="005B3C63" w:rsidRDefault="007535D4" w:rsidP="007535D4">
      <w:pPr>
        <w:pStyle w:val="EndNoteBibliography"/>
        <w:ind w:left="720" w:hanging="720"/>
        <w:rPr>
          <w:noProof/>
        </w:rPr>
      </w:pPr>
      <w:r w:rsidRPr="005B3C63">
        <w:rPr>
          <w:noProof/>
        </w:rPr>
        <w:t xml:space="preserve">Greene CM, Hall JE, Guilbault KR, Quinn TP (2010) Improved viability of populations with diverse life-history portfolios. </w:t>
      </w:r>
      <w:r w:rsidRPr="005B3C63">
        <w:rPr>
          <w:i/>
          <w:noProof/>
        </w:rPr>
        <w:t>Biology letters</w:t>
      </w:r>
      <w:r w:rsidRPr="005B3C63">
        <w:rPr>
          <w:noProof/>
        </w:rPr>
        <w:t xml:space="preserve"> </w:t>
      </w:r>
      <w:r w:rsidRPr="005B3C63">
        <w:rPr>
          <w:b/>
          <w:noProof/>
        </w:rPr>
        <w:t>6</w:t>
      </w:r>
      <w:r w:rsidRPr="005B3C63">
        <w:rPr>
          <w:noProof/>
        </w:rPr>
        <w:t>, 382-386.</w:t>
      </w:r>
    </w:p>
    <w:p w14:paraId="0640E294" w14:textId="77777777" w:rsidR="007535D4" w:rsidRPr="005B3C63" w:rsidRDefault="007535D4" w:rsidP="007535D4">
      <w:pPr>
        <w:pStyle w:val="EndNoteBibliography"/>
        <w:ind w:left="720" w:hanging="720"/>
        <w:rPr>
          <w:noProof/>
        </w:rPr>
      </w:pPr>
      <w:r w:rsidRPr="005B3C63">
        <w:rPr>
          <w:noProof/>
        </w:rPr>
        <w:t xml:space="preserve">Greig C, Jacobson DP, Banks MA (2003) New tetranucleotide microsatellites for fine‐scale discrimination among endangered chinook salmon (oncorhynchus tshawytscha). </w:t>
      </w:r>
      <w:r w:rsidRPr="005B3C63">
        <w:rPr>
          <w:i/>
          <w:noProof/>
        </w:rPr>
        <w:t>Molecular Ecology Notes</w:t>
      </w:r>
      <w:r w:rsidRPr="005B3C63">
        <w:rPr>
          <w:noProof/>
        </w:rPr>
        <w:t xml:space="preserve"> </w:t>
      </w:r>
      <w:r w:rsidRPr="005B3C63">
        <w:rPr>
          <w:b/>
          <w:noProof/>
        </w:rPr>
        <w:t>3</w:t>
      </w:r>
      <w:r w:rsidRPr="005B3C63">
        <w:rPr>
          <w:noProof/>
        </w:rPr>
        <w:t>, 376-379.</w:t>
      </w:r>
    </w:p>
    <w:p w14:paraId="024100B7" w14:textId="77777777" w:rsidR="007535D4" w:rsidRPr="005B3C63" w:rsidRDefault="007535D4" w:rsidP="007535D4">
      <w:pPr>
        <w:pStyle w:val="EndNoteBibliography"/>
        <w:ind w:left="720" w:hanging="720"/>
        <w:rPr>
          <w:noProof/>
        </w:rPr>
      </w:pPr>
      <w:r w:rsidRPr="005B3C63">
        <w:rPr>
          <w:noProof/>
        </w:rPr>
        <w:t xml:space="preserve">Gundersen G, Johannesen E, Andreassen H, Ims R (2001) Source–sink dynamics: How sinks affect demography of sources. </w:t>
      </w:r>
      <w:r w:rsidRPr="005B3C63">
        <w:rPr>
          <w:i/>
          <w:noProof/>
        </w:rPr>
        <w:t>Ecology Letters</w:t>
      </w:r>
      <w:r w:rsidRPr="005B3C63">
        <w:rPr>
          <w:noProof/>
        </w:rPr>
        <w:t xml:space="preserve"> </w:t>
      </w:r>
      <w:r w:rsidRPr="005B3C63">
        <w:rPr>
          <w:b/>
          <w:noProof/>
        </w:rPr>
        <w:t>4</w:t>
      </w:r>
      <w:r w:rsidRPr="005B3C63">
        <w:rPr>
          <w:noProof/>
        </w:rPr>
        <w:t>, 14-21.</w:t>
      </w:r>
    </w:p>
    <w:p w14:paraId="12C521C2" w14:textId="77777777" w:rsidR="007535D4" w:rsidRPr="005B3C63" w:rsidRDefault="007535D4" w:rsidP="007535D4">
      <w:pPr>
        <w:pStyle w:val="EndNoteBibliography"/>
        <w:ind w:left="720" w:hanging="720"/>
        <w:rPr>
          <w:noProof/>
        </w:rPr>
      </w:pPr>
      <w:r w:rsidRPr="005B3C63">
        <w:rPr>
          <w:noProof/>
        </w:rPr>
        <w:t>Hayes MC, Reisenbichler RR, Rubin SP</w:t>
      </w:r>
      <w:r w:rsidRPr="005B3C63">
        <w:rPr>
          <w:i/>
          <w:noProof/>
        </w:rPr>
        <w:t>, et al.</w:t>
      </w:r>
      <w:r w:rsidRPr="005B3C63">
        <w:rPr>
          <w:noProof/>
        </w:rPr>
        <w:t xml:space="preserve"> (2013) Effectiveness of an integrated hatchery program: Can genetic-based performance differences between hatchery and wild chinook salmon be avoided? </w:t>
      </w:r>
      <w:r w:rsidRPr="005B3C63">
        <w:rPr>
          <w:i/>
          <w:noProof/>
        </w:rPr>
        <w:t>Canadian Journal of Fisheries and Aquatic Sciences</w:t>
      </w:r>
      <w:r w:rsidRPr="005B3C63">
        <w:rPr>
          <w:noProof/>
        </w:rPr>
        <w:t xml:space="preserve"> </w:t>
      </w:r>
      <w:r w:rsidRPr="005B3C63">
        <w:rPr>
          <w:b/>
          <w:noProof/>
        </w:rPr>
        <w:t>70</w:t>
      </w:r>
      <w:r w:rsidRPr="005B3C63">
        <w:rPr>
          <w:noProof/>
        </w:rPr>
        <w:t>, 147-158.</w:t>
      </w:r>
    </w:p>
    <w:p w14:paraId="2FACC893" w14:textId="77777777" w:rsidR="007535D4" w:rsidRPr="005B3C63" w:rsidRDefault="007535D4" w:rsidP="007535D4">
      <w:pPr>
        <w:pStyle w:val="EndNoteBibliography"/>
        <w:ind w:left="720" w:hanging="720"/>
        <w:rPr>
          <w:noProof/>
        </w:rPr>
      </w:pPr>
      <w:r w:rsidRPr="005B3C63">
        <w:rPr>
          <w:noProof/>
        </w:rPr>
        <w:t xml:space="preserve">Heinrichs JA, Lawler JJ, Schumaker NH, Wilsey CB, Bender DJ (2015) Divergence in sink contributions to population persistence. </w:t>
      </w:r>
      <w:r w:rsidRPr="005B3C63">
        <w:rPr>
          <w:i/>
          <w:noProof/>
        </w:rPr>
        <w:t>Conservation Biology</w:t>
      </w:r>
      <w:r w:rsidRPr="005B3C63">
        <w:rPr>
          <w:noProof/>
        </w:rPr>
        <w:t xml:space="preserve"> </w:t>
      </w:r>
      <w:r w:rsidRPr="005B3C63">
        <w:rPr>
          <w:b/>
          <w:noProof/>
        </w:rPr>
        <w:t>29</w:t>
      </w:r>
      <w:r w:rsidRPr="005B3C63">
        <w:rPr>
          <w:noProof/>
        </w:rPr>
        <w:t>, 1674-1683.</w:t>
      </w:r>
    </w:p>
    <w:p w14:paraId="1297899E" w14:textId="77777777" w:rsidR="007535D4" w:rsidRPr="005B3C63" w:rsidRDefault="007535D4" w:rsidP="007535D4">
      <w:pPr>
        <w:pStyle w:val="EndNoteBibliography"/>
        <w:ind w:left="720" w:hanging="720"/>
        <w:rPr>
          <w:noProof/>
        </w:rPr>
      </w:pPr>
      <w:r w:rsidRPr="005B3C63">
        <w:rPr>
          <w:noProof/>
        </w:rPr>
        <w:t xml:space="preserve">Herbold B, Carlson SM, Henery R (2018) Managing for salmon resilience in california’s variable and changing climate. </w:t>
      </w:r>
      <w:r w:rsidRPr="005B3C63">
        <w:rPr>
          <w:i/>
          <w:noProof/>
        </w:rPr>
        <w:t>San Francisco Estuary and Watershed Science</w:t>
      </w:r>
      <w:r w:rsidRPr="005B3C63">
        <w:rPr>
          <w:noProof/>
        </w:rPr>
        <w:t xml:space="preserve"> </w:t>
      </w:r>
      <w:r w:rsidRPr="005B3C63">
        <w:rPr>
          <w:b/>
          <w:noProof/>
        </w:rPr>
        <w:t>16</w:t>
      </w:r>
      <w:r w:rsidRPr="005B3C63">
        <w:rPr>
          <w:noProof/>
        </w:rPr>
        <w:t>.</w:t>
      </w:r>
    </w:p>
    <w:p w14:paraId="5A87408C" w14:textId="77777777" w:rsidR="007535D4" w:rsidRPr="005B3C63" w:rsidRDefault="007535D4" w:rsidP="007535D4">
      <w:pPr>
        <w:pStyle w:val="EndNoteBibliography"/>
        <w:ind w:left="720" w:hanging="720"/>
        <w:rPr>
          <w:noProof/>
        </w:rPr>
      </w:pPr>
      <w:r w:rsidRPr="005B3C63">
        <w:rPr>
          <w:noProof/>
        </w:rPr>
        <w:t xml:space="preserve">High B, Peery CA, Bennett DH (2006) Temporary staging of columbia river summer steelhead in coolwater areas and its effect on migration rates. </w:t>
      </w:r>
      <w:r w:rsidRPr="005B3C63">
        <w:rPr>
          <w:i/>
          <w:noProof/>
        </w:rPr>
        <w:t>Transactions of the American Fisheries Society</w:t>
      </w:r>
      <w:r w:rsidRPr="005B3C63">
        <w:rPr>
          <w:noProof/>
        </w:rPr>
        <w:t xml:space="preserve"> </w:t>
      </w:r>
      <w:r w:rsidRPr="005B3C63">
        <w:rPr>
          <w:b/>
          <w:noProof/>
        </w:rPr>
        <w:t>135</w:t>
      </w:r>
      <w:r w:rsidRPr="005B3C63">
        <w:rPr>
          <w:noProof/>
        </w:rPr>
        <w:t>, 519-528.</w:t>
      </w:r>
    </w:p>
    <w:p w14:paraId="11C42603" w14:textId="77777777" w:rsidR="007535D4" w:rsidRPr="005B3C63" w:rsidRDefault="007535D4" w:rsidP="007535D4">
      <w:pPr>
        <w:pStyle w:val="EndNoteBibliography"/>
        <w:ind w:left="720" w:hanging="720"/>
        <w:rPr>
          <w:noProof/>
        </w:rPr>
      </w:pPr>
      <w:r w:rsidRPr="005B3C63">
        <w:rPr>
          <w:noProof/>
        </w:rPr>
        <w:t>Hill NL, Trueman JR, Prévost AD</w:t>
      </w:r>
      <w:r w:rsidRPr="005B3C63">
        <w:rPr>
          <w:i/>
          <w:noProof/>
        </w:rPr>
        <w:t>, et al.</w:t>
      </w:r>
      <w:r w:rsidRPr="005B3C63">
        <w:rPr>
          <w:noProof/>
        </w:rPr>
        <w:t xml:space="preserve"> (2019) Effect of dam removal on habitat use by spawning atlantic salmon. </w:t>
      </w:r>
      <w:r w:rsidRPr="005B3C63">
        <w:rPr>
          <w:i/>
          <w:noProof/>
        </w:rPr>
        <w:t>Journal of Great Lakes Research</w:t>
      </w:r>
      <w:r w:rsidRPr="005B3C63">
        <w:rPr>
          <w:noProof/>
        </w:rPr>
        <w:t xml:space="preserve"> </w:t>
      </w:r>
      <w:r w:rsidRPr="005B3C63">
        <w:rPr>
          <w:b/>
          <w:noProof/>
        </w:rPr>
        <w:t>45</w:t>
      </w:r>
      <w:r w:rsidRPr="005B3C63">
        <w:rPr>
          <w:noProof/>
        </w:rPr>
        <w:t>, 394-399.</w:t>
      </w:r>
    </w:p>
    <w:p w14:paraId="2CF2EAD4" w14:textId="77777777" w:rsidR="007535D4" w:rsidRPr="005B3C63" w:rsidRDefault="007535D4" w:rsidP="007535D4">
      <w:pPr>
        <w:pStyle w:val="EndNoteBibliography"/>
        <w:ind w:left="720" w:hanging="720"/>
        <w:rPr>
          <w:noProof/>
        </w:rPr>
      </w:pPr>
      <w:r w:rsidRPr="005B3C63">
        <w:rPr>
          <w:noProof/>
        </w:rPr>
        <w:t xml:space="preserve">Hinshaw S, Wohl E, Burnett JD, Wondzell S (2022) Development of a geomorphic monitoring strategy for stage 0 restoration in the south fork mckenzie river, oregon, USA. </w:t>
      </w:r>
      <w:r w:rsidRPr="005B3C63">
        <w:rPr>
          <w:i/>
          <w:noProof/>
        </w:rPr>
        <w:t>Earth Surface Processes and Landforms</w:t>
      </w:r>
      <w:r w:rsidRPr="005B3C63">
        <w:rPr>
          <w:noProof/>
        </w:rPr>
        <w:t xml:space="preserve"> </w:t>
      </w:r>
      <w:r w:rsidRPr="005B3C63">
        <w:rPr>
          <w:b/>
          <w:noProof/>
        </w:rPr>
        <w:t>47</w:t>
      </w:r>
      <w:r w:rsidRPr="005B3C63">
        <w:rPr>
          <w:noProof/>
        </w:rPr>
        <w:t>, 1937-1951.</w:t>
      </w:r>
    </w:p>
    <w:p w14:paraId="7E278128" w14:textId="77777777" w:rsidR="007535D4" w:rsidRPr="005B3C63" w:rsidRDefault="007535D4" w:rsidP="007535D4">
      <w:pPr>
        <w:pStyle w:val="EndNoteBibliography"/>
        <w:ind w:left="720" w:hanging="720"/>
        <w:rPr>
          <w:noProof/>
        </w:rPr>
      </w:pPr>
      <w:r w:rsidRPr="005B3C63">
        <w:rPr>
          <w:noProof/>
        </w:rPr>
        <w:lastRenderedPageBreak/>
        <w:t xml:space="preserve">Huff DD, Miller LM, Chizinski CJ, Vondracek B (2011) Mixed‐source reintroductions lead to outbreeding depression in second‐generation descendents of a native north american fish. </w:t>
      </w:r>
      <w:r w:rsidRPr="005B3C63">
        <w:rPr>
          <w:i/>
          <w:noProof/>
        </w:rPr>
        <w:t>Molecular Ecology</w:t>
      </w:r>
      <w:r w:rsidRPr="005B3C63">
        <w:rPr>
          <w:noProof/>
        </w:rPr>
        <w:t xml:space="preserve"> </w:t>
      </w:r>
      <w:r w:rsidRPr="005B3C63">
        <w:rPr>
          <w:b/>
          <w:noProof/>
        </w:rPr>
        <w:t>20</w:t>
      </w:r>
      <w:r w:rsidRPr="005B3C63">
        <w:rPr>
          <w:noProof/>
        </w:rPr>
        <w:t>, 4246-4258.</w:t>
      </w:r>
    </w:p>
    <w:p w14:paraId="4C92D9EF" w14:textId="77777777" w:rsidR="007535D4" w:rsidRPr="005B3C63" w:rsidRDefault="007535D4" w:rsidP="007535D4">
      <w:pPr>
        <w:pStyle w:val="EndNoteBibliography"/>
        <w:ind w:left="720" w:hanging="720"/>
        <w:rPr>
          <w:noProof/>
        </w:rPr>
      </w:pPr>
      <w:r w:rsidRPr="005B3C63">
        <w:rPr>
          <w:noProof/>
        </w:rPr>
        <w:t xml:space="preserve">Huff DD, Miller LM, Vondracek B (2010) Patterns of ancestry and genetic diversity in reintroduced populations of the slimy sculpin: Implications for conservation. </w:t>
      </w:r>
      <w:r w:rsidRPr="005B3C63">
        <w:rPr>
          <w:i/>
          <w:noProof/>
        </w:rPr>
        <w:t>Conservation Genetics</w:t>
      </w:r>
      <w:r w:rsidRPr="005B3C63">
        <w:rPr>
          <w:noProof/>
        </w:rPr>
        <w:t xml:space="preserve"> </w:t>
      </w:r>
      <w:r w:rsidRPr="005B3C63">
        <w:rPr>
          <w:b/>
          <w:noProof/>
        </w:rPr>
        <w:t>11</w:t>
      </w:r>
      <w:r w:rsidRPr="005B3C63">
        <w:rPr>
          <w:noProof/>
        </w:rPr>
        <w:t>, 2379-2391.</w:t>
      </w:r>
    </w:p>
    <w:p w14:paraId="38BF9026" w14:textId="77777777" w:rsidR="007535D4" w:rsidRPr="005B3C63" w:rsidRDefault="007535D4" w:rsidP="007535D4">
      <w:pPr>
        <w:pStyle w:val="EndNoteBibliography"/>
        <w:ind w:left="720" w:hanging="720"/>
        <w:rPr>
          <w:noProof/>
        </w:rPr>
      </w:pPr>
      <w:r w:rsidRPr="005B3C63">
        <w:rPr>
          <w:noProof/>
        </w:rPr>
        <w:t>Hughes J, Bellgraph B, Kim J</w:t>
      </w:r>
      <w:r w:rsidRPr="005B3C63">
        <w:rPr>
          <w:i/>
          <w:noProof/>
        </w:rPr>
        <w:t>, et al.</w:t>
      </w:r>
      <w:r w:rsidRPr="005B3C63">
        <w:rPr>
          <w:noProof/>
        </w:rPr>
        <w:t xml:space="preserve"> (2016) Evaluation of juvenile salmonid passage and behavior at foster dam using radio telemetry, 2015. </w:t>
      </w:r>
      <w:r w:rsidRPr="005B3C63">
        <w:rPr>
          <w:i/>
          <w:noProof/>
        </w:rPr>
        <w:t>PNNL-25253. Final report submitted by the Pacific Northwest National Laboratory to the US Army Corps of Engineers, Portland, Oregon</w:t>
      </w:r>
      <w:r w:rsidRPr="005B3C63">
        <w:rPr>
          <w:noProof/>
        </w:rPr>
        <w:t>.</w:t>
      </w:r>
    </w:p>
    <w:p w14:paraId="2809D1FB" w14:textId="77777777" w:rsidR="007535D4" w:rsidRPr="005B3C63" w:rsidRDefault="007535D4" w:rsidP="007535D4">
      <w:pPr>
        <w:pStyle w:val="EndNoteBibliography"/>
        <w:ind w:left="720" w:hanging="720"/>
        <w:rPr>
          <w:noProof/>
        </w:rPr>
      </w:pPr>
      <w:r w:rsidRPr="005B3C63">
        <w:rPr>
          <w:noProof/>
        </w:rPr>
        <w:t xml:space="preserve">Ivanova NV, Dewaard JR, Hebert PDN (2006) An inexpensive, automation-friendly protocol for recovering high-quality DNA. </w:t>
      </w:r>
      <w:r w:rsidRPr="005B3C63">
        <w:rPr>
          <w:i/>
          <w:noProof/>
        </w:rPr>
        <w:t>Molecular Ecology Notes</w:t>
      </w:r>
      <w:r w:rsidRPr="005B3C63">
        <w:rPr>
          <w:noProof/>
        </w:rPr>
        <w:t xml:space="preserve"> </w:t>
      </w:r>
      <w:r w:rsidRPr="005B3C63">
        <w:rPr>
          <w:b/>
          <w:noProof/>
        </w:rPr>
        <w:t>6</w:t>
      </w:r>
      <w:r w:rsidRPr="005B3C63">
        <w:rPr>
          <w:noProof/>
        </w:rPr>
        <w:t>, 998-1002.</w:t>
      </w:r>
    </w:p>
    <w:p w14:paraId="1BC94B4C" w14:textId="77777777" w:rsidR="007535D4" w:rsidRPr="005B3C63" w:rsidRDefault="007535D4" w:rsidP="007535D4">
      <w:pPr>
        <w:pStyle w:val="EndNoteBibliography"/>
        <w:ind w:left="720" w:hanging="720"/>
        <w:rPr>
          <w:noProof/>
        </w:rPr>
      </w:pPr>
      <w:r w:rsidRPr="005B3C63">
        <w:rPr>
          <w:noProof/>
        </w:rPr>
        <w:t>Janowitz-Koch I, Rabe C, Kinzer R</w:t>
      </w:r>
      <w:r w:rsidRPr="005B3C63">
        <w:rPr>
          <w:i/>
          <w:noProof/>
        </w:rPr>
        <w:t>, et al.</w:t>
      </w:r>
      <w:r w:rsidRPr="005B3C63">
        <w:rPr>
          <w:noProof/>
        </w:rPr>
        <w:t xml:space="preserve"> (2019) Long-term evaluation of fitness and demographic effects of a chinook salmon supplementation program. </w:t>
      </w:r>
      <w:r w:rsidRPr="005B3C63">
        <w:rPr>
          <w:i/>
          <w:noProof/>
        </w:rPr>
        <w:t>Evol Appl</w:t>
      </w:r>
      <w:r w:rsidRPr="005B3C63">
        <w:rPr>
          <w:noProof/>
        </w:rPr>
        <w:t xml:space="preserve"> </w:t>
      </w:r>
      <w:r w:rsidRPr="005B3C63">
        <w:rPr>
          <w:b/>
          <w:noProof/>
        </w:rPr>
        <w:t>12</w:t>
      </w:r>
      <w:r w:rsidRPr="005B3C63">
        <w:rPr>
          <w:noProof/>
        </w:rPr>
        <w:t>, 456-469.</w:t>
      </w:r>
    </w:p>
    <w:p w14:paraId="145A7688" w14:textId="77777777" w:rsidR="007535D4" w:rsidRPr="005B3C63" w:rsidRDefault="007535D4" w:rsidP="007535D4">
      <w:pPr>
        <w:pStyle w:val="EndNoteBibliography"/>
        <w:ind w:left="720" w:hanging="720"/>
        <w:rPr>
          <w:noProof/>
        </w:rPr>
      </w:pPr>
      <w:r w:rsidRPr="005B3C63">
        <w:rPr>
          <w:noProof/>
        </w:rPr>
        <w:t xml:space="preserve">Johnson MA, Friesen TA (2010) Spring chinook salmon hatcheries in the willamette basin: Existing data, discernable patterns and information gaps. </w:t>
      </w:r>
      <w:r w:rsidRPr="005B3C63">
        <w:rPr>
          <w:i/>
          <w:noProof/>
        </w:rPr>
        <w:t>US Army Corps of Engineers Task Order NWPPM-09-FH-05</w:t>
      </w:r>
      <w:r w:rsidRPr="005B3C63">
        <w:rPr>
          <w:noProof/>
        </w:rPr>
        <w:t xml:space="preserve"> </w:t>
      </w:r>
      <w:r w:rsidRPr="005B3C63">
        <w:rPr>
          <w:b/>
          <w:noProof/>
        </w:rPr>
        <w:t>88</w:t>
      </w:r>
      <w:r w:rsidRPr="005B3C63">
        <w:rPr>
          <w:noProof/>
        </w:rPr>
        <w:t>.</w:t>
      </w:r>
    </w:p>
    <w:p w14:paraId="6D8203AA" w14:textId="77777777" w:rsidR="007535D4" w:rsidRPr="005B3C63" w:rsidRDefault="007535D4" w:rsidP="007535D4">
      <w:pPr>
        <w:pStyle w:val="EndNoteBibliography"/>
        <w:ind w:left="720" w:hanging="720"/>
        <w:rPr>
          <w:noProof/>
        </w:rPr>
      </w:pPr>
      <w:r w:rsidRPr="005B3C63">
        <w:rPr>
          <w:noProof/>
        </w:rPr>
        <w:t xml:space="preserve">Johnson MA, Friesen TA (2014) Genetic diversity and population structure of spring chinook salmon from the upper willamette river, oregon. </w:t>
      </w:r>
      <w:r w:rsidRPr="005B3C63">
        <w:rPr>
          <w:i/>
          <w:noProof/>
        </w:rPr>
        <w:t>North American Journal of Fisheries Management</w:t>
      </w:r>
      <w:r w:rsidRPr="005B3C63">
        <w:rPr>
          <w:noProof/>
        </w:rPr>
        <w:t xml:space="preserve"> </w:t>
      </w:r>
      <w:r w:rsidRPr="005B3C63">
        <w:rPr>
          <w:b/>
          <w:noProof/>
        </w:rPr>
        <w:t>34</w:t>
      </w:r>
      <w:r w:rsidRPr="005B3C63">
        <w:rPr>
          <w:noProof/>
        </w:rPr>
        <w:t>, 853-862.</w:t>
      </w:r>
    </w:p>
    <w:p w14:paraId="2FD37CCE" w14:textId="77777777" w:rsidR="007535D4" w:rsidRPr="005B3C63" w:rsidRDefault="007535D4" w:rsidP="007535D4">
      <w:pPr>
        <w:pStyle w:val="EndNoteBibliography"/>
        <w:ind w:left="720" w:hanging="720"/>
        <w:rPr>
          <w:noProof/>
        </w:rPr>
      </w:pPr>
      <w:r w:rsidRPr="005B3C63">
        <w:rPr>
          <w:noProof/>
        </w:rPr>
        <w:t xml:space="preserve">Jones OR, Wang J (2010) Colony: A program for parentage and sibship inference from multilocus genotype data. </w:t>
      </w:r>
      <w:r w:rsidRPr="005B3C63">
        <w:rPr>
          <w:i/>
          <w:noProof/>
        </w:rPr>
        <w:t>Molecular Ecology Resources</w:t>
      </w:r>
      <w:r w:rsidRPr="005B3C63">
        <w:rPr>
          <w:noProof/>
        </w:rPr>
        <w:t xml:space="preserve"> </w:t>
      </w:r>
      <w:r w:rsidRPr="005B3C63">
        <w:rPr>
          <w:b/>
          <w:noProof/>
        </w:rPr>
        <w:t>10</w:t>
      </w:r>
      <w:r w:rsidRPr="005B3C63">
        <w:rPr>
          <w:noProof/>
        </w:rPr>
        <w:t>, 551-555.</w:t>
      </w:r>
    </w:p>
    <w:p w14:paraId="5F67C1FA" w14:textId="77777777" w:rsidR="007535D4" w:rsidRPr="005B3C63" w:rsidRDefault="007535D4" w:rsidP="007535D4">
      <w:pPr>
        <w:pStyle w:val="EndNoteBibliography"/>
        <w:ind w:left="720" w:hanging="720"/>
        <w:rPr>
          <w:noProof/>
        </w:rPr>
      </w:pPr>
      <w:r w:rsidRPr="005B3C63">
        <w:rPr>
          <w:noProof/>
        </w:rPr>
        <w:t xml:space="preserve">Kalinowski ST, Taper ML, Marshall TC (2007) Revising how the computer program cervus accommodates genotyping error increases success in paternity assignment. </w:t>
      </w:r>
      <w:r w:rsidRPr="005B3C63">
        <w:rPr>
          <w:i/>
          <w:noProof/>
        </w:rPr>
        <w:t>Molecular Ecology</w:t>
      </w:r>
      <w:r w:rsidRPr="005B3C63">
        <w:rPr>
          <w:noProof/>
        </w:rPr>
        <w:t xml:space="preserve"> </w:t>
      </w:r>
      <w:r w:rsidRPr="005B3C63">
        <w:rPr>
          <w:b/>
          <w:noProof/>
        </w:rPr>
        <w:t>16</w:t>
      </w:r>
      <w:r w:rsidRPr="005B3C63">
        <w:rPr>
          <w:noProof/>
        </w:rPr>
        <w:t>, 1099-1106.</w:t>
      </w:r>
    </w:p>
    <w:p w14:paraId="2A89772D" w14:textId="77777777" w:rsidR="007535D4" w:rsidRPr="005B3C63" w:rsidRDefault="007535D4" w:rsidP="007535D4">
      <w:pPr>
        <w:pStyle w:val="EndNoteBibliography"/>
        <w:ind w:left="720" w:hanging="720"/>
        <w:rPr>
          <w:noProof/>
        </w:rPr>
      </w:pPr>
      <w:r w:rsidRPr="005B3C63">
        <w:rPr>
          <w:noProof/>
        </w:rPr>
        <w:t>Keefer M, Taylor G, Garletts D</w:t>
      </w:r>
      <w:r w:rsidRPr="005B3C63">
        <w:rPr>
          <w:i/>
          <w:noProof/>
        </w:rPr>
        <w:t>, et al.</w:t>
      </w:r>
      <w:r w:rsidRPr="005B3C63">
        <w:rPr>
          <w:noProof/>
        </w:rPr>
        <w:t xml:space="preserve"> (2010) Prespawn mortality in adult spring chinook salmon outplanted above barrier dams. </w:t>
      </w:r>
      <w:r w:rsidRPr="005B3C63">
        <w:rPr>
          <w:i/>
          <w:noProof/>
        </w:rPr>
        <w:t>Ecology of Freshwater Fish</w:t>
      </w:r>
      <w:r w:rsidRPr="005B3C63">
        <w:rPr>
          <w:noProof/>
        </w:rPr>
        <w:t xml:space="preserve"> </w:t>
      </w:r>
      <w:r w:rsidRPr="005B3C63">
        <w:rPr>
          <w:b/>
          <w:noProof/>
        </w:rPr>
        <w:t>19</w:t>
      </w:r>
      <w:r w:rsidRPr="005B3C63">
        <w:rPr>
          <w:noProof/>
        </w:rPr>
        <w:t>, 361-372.</w:t>
      </w:r>
    </w:p>
    <w:p w14:paraId="76ADCDA4" w14:textId="77777777" w:rsidR="007535D4" w:rsidRPr="005B3C63" w:rsidRDefault="007535D4" w:rsidP="007535D4">
      <w:pPr>
        <w:pStyle w:val="EndNoteBibliography"/>
        <w:ind w:left="720" w:hanging="720"/>
        <w:rPr>
          <w:noProof/>
        </w:rPr>
      </w:pPr>
      <w:r w:rsidRPr="005B3C63">
        <w:rPr>
          <w:noProof/>
        </w:rPr>
        <w:t xml:space="preserve">Kock TJ, Ferguson JW, Keefer ML, Schreck CB (2020) Review of trap-and-haul for managing pacific salmonids (oncorhynchus spp.) in impounded river systems. </w:t>
      </w:r>
      <w:r w:rsidRPr="005B3C63">
        <w:rPr>
          <w:i/>
          <w:noProof/>
        </w:rPr>
        <w:t>Reviews in Fish Biology and Fisheries</w:t>
      </w:r>
      <w:r w:rsidRPr="005B3C63">
        <w:rPr>
          <w:noProof/>
        </w:rPr>
        <w:t xml:space="preserve"> </w:t>
      </w:r>
      <w:r w:rsidRPr="005B3C63">
        <w:rPr>
          <w:b/>
          <w:noProof/>
        </w:rPr>
        <w:t>31</w:t>
      </w:r>
      <w:r w:rsidRPr="005B3C63">
        <w:rPr>
          <w:noProof/>
        </w:rPr>
        <w:t>, 53-94.</w:t>
      </w:r>
    </w:p>
    <w:p w14:paraId="04B6F3AF" w14:textId="77777777" w:rsidR="007535D4" w:rsidRPr="005B3C63" w:rsidRDefault="007535D4" w:rsidP="007535D4">
      <w:pPr>
        <w:pStyle w:val="EndNoteBibliography"/>
        <w:ind w:left="720" w:hanging="720"/>
        <w:rPr>
          <w:noProof/>
        </w:rPr>
      </w:pPr>
      <w:r w:rsidRPr="005B3C63">
        <w:rPr>
          <w:noProof/>
        </w:rPr>
        <w:t xml:space="preserve">Ligon FK, Dietrich WE, Trush WJ (1995) Downstream ecological effects of dams. </w:t>
      </w:r>
      <w:r w:rsidRPr="005B3C63">
        <w:rPr>
          <w:i/>
          <w:noProof/>
        </w:rPr>
        <w:t>BioScience</w:t>
      </w:r>
      <w:r w:rsidRPr="005B3C63">
        <w:rPr>
          <w:noProof/>
        </w:rPr>
        <w:t xml:space="preserve"> </w:t>
      </w:r>
      <w:r w:rsidRPr="005B3C63">
        <w:rPr>
          <w:b/>
          <w:noProof/>
        </w:rPr>
        <w:t>45</w:t>
      </w:r>
      <w:r w:rsidRPr="005B3C63">
        <w:rPr>
          <w:noProof/>
        </w:rPr>
        <w:t>, 183-192.</w:t>
      </w:r>
    </w:p>
    <w:p w14:paraId="79AF31A6" w14:textId="77777777" w:rsidR="007535D4" w:rsidRPr="005B3C63" w:rsidRDefault="007535D4" w:rsidP="007535D4">
      <w:pPr>
        <w:pStyle w:val="EndNoteBibliography"/>
        <w:ind w:left="720" w:hanging="720"/>
        <w:rPr>
          <w:noProof/>
        </w:rPr>
      </w:pPr>
      <w:r w:rsidRPr="005B3C63">
        <w:rPr>
          <w:noProof/>
        </w:rPr>
        <w:t xml:space="preserve">Lusardi RA, Moyle PB (2017) Two-way trap and haul as a conservation strategy for anadromous salmonids. </w:t>
      </w:r>
      <w:r w:rsidRPr="005B3C63">
        <w:rPr>
          <w:i/>
          <w:noProof/>
        </w:rPr>
        <w:t>Fisheries</w:t>
      </w:r>
      <w:r w:rsidRPr="005B3C63">
        <w:rPr>
          <w:noProof/>
        </w:rPr>
        <w:t xml:space="preserve"> </w:t>
      </w:r>
      <w:r w:rsidRPr="005B3C63">
        <w:rPr>
          <w:b/>
          <w:noProof/>
        </w:rPr>
        <w:t>42</w:t>
      </w:r>
      <w:r w:rsidRPr="005B3C63">
        <w:rPr>
          <w:noProof/>
        </w:rPr>
        <w:t>, 478-487.</w:t>
      </w:r>
    </w:p>
    <w:p w14:paraId="5110AC88" w14:textId="77777777" w:rsidR="007535D4" w:rsidRPr="005B3C63" w:rsidRDefault="007535D4" w:rsidP="007535D4">
      <w:pPr>
        <w:pStyle w:val="EndNoteBibliography"/>
        <w:ind w:left="720" w:hanging="720"/>
        <w:rPr>
          <w:noProof/>
        </w:rPr>
      </w:pPr>
      <w:r w:rsidRPr="005B3C63">
        <w:rPr>
          <w:noProof/>
        </w:rPr>
        <w:t xml:space="preserve">Marschall EA, Mather ME, Parrish DL, Allison GW, McMenemy JR (2011) Migration delays caused by anthropogenic barriers: Modeling dams, temperature, and success of migrating salmon smolts. </w:t>
      </w:r>
      <w:r w:rsidRPr="005B3C63">
        <w:rPr>
          <w:i/>
          <w:noProof/>
        </w:rPr>
        <w:t>Ecological Applications</w:t>
      </w:r>
      <w:r w:rsidRPr="005B3C63">
        <w:rPr>
          <w:noProof/>
        </w:rPr>
        <w:t xml:space="preserve"> </w:t>
      </w:r>
      <w:r w:rsidRPr="005B3C63">
        <w:rPr>
          <w:b/>
          <w:noProof/>
        </w:rPr>
        <w:t>21</w:t>
      </w:r>
      <w:r w:rsidRPr="005B3C63">
        <w:rPr>
          <w:noProof/>
        </w:rPr>
        <w:t>, 3014-3031.</w:t>
      </w:r>
    </w:p>
    <w:p w14:paraId="07B7C7BC" w14:textId="77777777" w:rsidR="007535D4" w:rsidRPr="005B3C63" w:rsidRDefault="007535D4" w:rsidP="007535D4">
      <w:pPr>
        <w:pStyle w:val="EndNoteBibliography"/>
        <w:ind w:left="720" w:hanging="720"/>
        <w:rPr>
          <w:noProof/>
        </w:rPr>
      </w:pPr>
      <w:r w:rsidRPr="005B3C63">
        <w:rPr>
          <w:noProof/>
        </w:rPr>
        <w:t xml:space="preserve">Matthews DP, Gonzalez A (2007) The inflationary effects of environmental fluctuations ensure the persistence of sink metapopulations. </w:t>
      </w:r>
      <w:r w:rsidRPr="005B3C63">
        <w:rPr>
          <w:i/>
          <w:noProof/>
        </w:rPr>
        <w:t>Ecology</w:t>
      </w:r>
      <w:r w:rsidRPr="005B3C63">
        <w:rPr>
          <w:noProof/>
        </w:rPr>
        <w:t xml:space="preserve"> </w:t>
      </w:r>
      <w:r w:rsidRPr="005B3C63">
        <w:rPr>
          <w:b/>
          <w:noProof/>
        </w:rPr>
        <w:t>88</w:t>
      </w:r>
      <w:r w:rsidRPr="005B3C63">
        <w:rPr>
          <w:noProof/>
        </w:rPr>
        <w:t>, 2848-2856.</w:t>
      </w:r>
    </w:p>
    <w:p w14:paraId="3076211C" w14:textId="77777777" w:rsidR="007535D4" w:rsidRPr="005B3C63" w:rsidRDefault="007535D4" w:rsidP="007535D4">
      <w:pPr>
        <w:pStyle w:val="EndNoteBibliography"/>
        <w:ind w:left="720" w:hanging="720"/>
        <w:rPr>
          <w:noProof/>
        </w:rPr>
      </w:pPr>
      <w:r w:rsidRPr="005B3C63">
        <w:rPr>
          <w:noProof/>
        </w:rPr>
        <w:t>McClure MM, Carlson SM, Beechie TJ</w:t>
      </w:r>
      <w:r w:rsidRPr="005B3C63">
        <w:rPr>
          <w:i/>
          <w:noProof/>
        </w:rPr>
        <w:t>, et al.</w:t>
      </w:r>
      <w:r w:rsidRPr="005B3C63">
        <w:rPr>
          <w:noProof/>
        </w:rPr>
        <w:t xml:space="preserve"> (2008) Evolutionary consequences of habitat loss for pacific anadromous salmonids. </w:t>
      </w:r>
      <w:r w:rsidRPr="005B3C63">
        <w:rPr>
          <w:i/>
          <w:noProof/>
        </w:rPr>
        <w:t>Evol Appl</w:t>
      </w:r>
      <w:r w:rsidRPr="005B3C63">
        <w:rPr>
          <w:noProof/>
        </w:rPr>
        <w:t xml:space="preserve"> </w:t>
      </w:r>
      <w:r w:rsidRPr="005B3C63">
        <w:rPr>
          <w:b/>
          <w:noProof/>
        </w:rPr>
        <w:t>1</w:t>
      </w:r>
      <w:r w:rsidRPr="005B3C63">
        <w:rPr>
          <w:noProof/>
        </w:rPr>
        <w:t>, 300-318.</w:t>
      </w:r>
    </w:p>
    <w:p w14:paraId="3EE0F049" w14:textId="77777777" w:rsidR="007535D4" w:rsidRPr="005B3C63" w:rsidRDefault="007535D4" w:rsidP="007535D4">
      <w:pPr>
        <w:pStyle w:val="EndNoteBibliography"/>
        <w:ind w:left="720" w:hanging="720"/>
        <w:rPr>
          <w:noProof/>
        </w:rPr>
      </w:pPr>
      <w:r w:rsidRPr="005B3C63">
        <w:rPr>
          <w:noProof/>
        </w:rPr>
        <w:t xml:space="preserve">McElhany P, Chilcote M, Myers J, Beamesderfer R (2007) Viability status of oregon salmon and steelhead populations in the willamette and lower columbia basins part 7: Upper </w:t>
      </w:r>
      <w:r w:rsidRPr="005B3C63">
        <w:rPr>
          <w:noProof/>
        </w:rPr>
        <w:lastRenderedPageBreak/>
        <w:t xml:space="preserve">willamette steelhead. </w:t>
      </w:r>
      <w:r w:rsidRPr="005B3C63">
        <w:rPr>
          <w:i/>
          <w:noProof/>
        </w:rPr>
        <w:t>Prepared for Oregon Department of Fish and Wildlife and National Marine Fisheries Service</w:t>
      </w:r>
      <w:r w:rsidRPr="005B3C63">
        <w:rPr>
          <w:noProof/>
        </w:rPr>
        <w:t>.</w:t>
      </w:r>
    </w:p>
    <w:p w14:paraId="566EF470" w14:textId="77777777" w:rsidR="007535D4" w:rsidRPr="005B3C63" w:rsidRDefault="007535D4" w:rsidP="007535D4">
      <w:pPr>
        <w:pStyle w:val="EndNoteBibliography"/>
        <w:ind w:left="720" w:hanging="720"/>
        <w:rPr>
          <w:noProof/>
        </w:rPr>
      </w:pPr>
      <w:r w:rsidRPr="005B3C63">
        <w:rPr>
          <w:noProof/>
        </w:rPr>
        <w:t xml:space="preserve">Monzyk FR, Friesen TA, Romer JD (2015) Infection of juvenile salmonids by salmincola californiensis (copepoda: Lernaeopodidae) in reservoirs and streams of the willamette river basin, oregon. </w:t>
      </w:r>
      <w:r w:rsidRPr="005B3C63">
        <w:rPr>
          <w:i/>
          <w:noProof/>
        </w:rPr>
        <w:t>Transactions of the American Fisheries Society</w:t>
      </w:r>
      <w:r w:rsidRPr="005B3C63">
        <w:rPr>
          <w:noProof/>
        </w:rPr>
        <w:t xml:space="preserve"> </w:t>
      </w:r>
      <w:r w:rsidRPr="005B3C63">
        <w:rPr>
          <w:b/>
          <w:noProof/>
        </w:rPr>
        <w:t>144</w:t>
      </w:r>
      <w:r w:rsidRPr="005B3C63">
        <w:rPr>
          <w:noProof/>
        </w:rPr>
        <w:t>, 891-902.</w:t>
      </w:r>
    </w:p>
    <w:p w14:paraId="79A4574F" w14:textId="77777777" w:rsidR="007535D4" w:rsidRPr="005B3C63" w:rsidRDefault="007535D4" w:rsidP="007535D4">
      <w:pPr>
        <w:pStyle w:val="EndNoteBibliography"/>
        <w:ind w:left="720" w:hanging="720"/>
        <w:rPr>
          <w:noProof/>
        </w:rPr>
      </w:pPr>
      <w:r w:rsidRPr="005B3C63">
        <w:rPr>
          <w:noProof/>
        </w:rPr>
        <w:t xml:space="preserve">Munsch SH, Greene CM, Mantua NJ, Satterthwaite WH (2022) One hundred-seventy years of stressors erode salmon fishery climate resilience in california's warming landscape. </w:t>
      </w:r>
      <w:r w:rsidRPr="005B3C63">
        <w:rPr>
          <w:i/>
          <w:noProof/>
        </w:rPr>
        <w:t>Glob Chang Biol</w:t>
      </w:r>
      <w:r w:rsidRPr="005B3C63">
        <w:rPr>
          <w:noProof/>
        </w:rPr>
        <w:t xml:space="preserve"> </w:t>
      </w:r>
      <w:r w:rsidRPr="005B3C63">
        <w:rPr>
          <w:b/>
          <w:noProof/>
        </w:rPr>
        <w:t>28</w:t>
      </w:r>
      <w:r w:rsidRPr="005B3C63">
        <w:rPr>
          <w:noProof/>
        </w:rPr>
        <w:t>, 2183-2201.</w:t>
      </w:r>
    </w:p>
    <w:p w14:paraId="30B65DBF" w14:textId="77777777" w:rsidR="007535D4" w:rsidRPr="005B3C63" w:rsidRDefault="007535D4" w:rsidP="007535D4">
      <w:pPr>
        <w:pStyle w:val="EndNoteBibliography"/>
        <w:ind w:left="720" w:hanging="720"/>
        <w:rPr>
          <w:noProof/>
        </w:rPr>
      </w:pPr>
      <w:r w:rsidRPr="005B3C63">
        <w:rPr>
          <w:noProof/>
        </w:rPr>
        <w:t xml:space="preserve">Murdoch KJ, T. (2015) Factors affecting migratory success within the wenatchee river in a population of reintroduced coho salmon. . </w:t>
      </w:r>
      <w:r w:rsidRPr="005B3C63">
        <w:rPr>
          <w:i/>
          <w:noProof/>
        </w:rPr>
        <w:t>Yakama Nation Fisheries Resource Management</w:t>
      </w:r>
      <w:r w:rsidRPr="005B3C63">
        <w:rPr>
          <w:noProof/>
        </w:rPr>
        <w:t>.</w:t>
      </w:r>
    </w:p>
    <w:p w14:paraId="5F373F87" w14:textId="77777777" w:rsidR="007535D4" w:rsidRPr="005B3C63" w:rsidRDefault="007535D4" w:rsidP="007535D4">
      <w:pPr>
        <w:pStyle w:val="EndNoteBibliography"/>
        <w:ind w:left="720" w:hanging="720"/>
        <w:rPr>
          <w:noProof/>
        </w:rPr>
      </w:pPr>
      <w:r w:rsidRPr="005B3C63">
        <w:rPr>
          <w:noProof/>
        </w:rPr>
        <w:t>Murphy CA, Romer JD, Stertz K</w:t>
      </w:r>
      <w:r w:rsidRPr="005B3C63">
        <w:rPr>
          <w:i/>
          <w:noProof/>
        </w:rPr>
        <w:t>, et al.</w:t>
      </w:r>
      <w:r w:rsidRPr="005B3C63">
        <w:rPr>
          <w:noProof/>
        </w:rPr>
        <w:t xml:space="preserve"> (2021) Damming salmon fry: Evidence for predation by non‐native warmwater fishes in reservoirs. </w:t>
      </w:r>
      <w:r w:rsidRPr="005B3C63">
        <w:rPr>
          <w:i/>
          <w:noProof/>
        </w:rPr>
        <w:t>Ecosphere</w:t>
      </w:r>
      <w:r w:rsidRPr="005B3C63">
        <w:rPr>
          <w:noProof/>
        </w:rPr>
        <w:t xml:space="preserve"> </w:t>
      </w:r>
      <w:r w:rsidRPr="005B3C63">
        <w:rPr>
          <w:b/>
          <w:noProof/>
        </w:rPr>
        <w:t>12</w:t>
      </w:r>
      <w:r w:rsidRPr="005B3C63">
        <w:rPr>
          <w:noProof/>
        </w:rPr>
        <w:t>, e03757.</w:t>
      </w:r>
    </w:p>
    <w:p w14:paraId="658D0165" w14:textId="77777777" w:rsidR="007535D4" w:rsidRPr="005B3C63" w:rsidRDefault="007535D4" w:rsidP="007535D4">
      <w:pPr>
        <w:pStyle w:val="EndNoteBibliography"/>
        <w:ind w:left="720" w:hanging="720"/>
        <w:rPr>
          <w:noProof/>
        </w:rPr>
      </w:pPr>
      <w:r w:rsidRPr="005B3C63">
        <w:rPr>
          <w:noProof/>
        </w:rPr>
        <w:t>Myers J, Jorgensen J, Sorel M</w:t>
      </w:r>
      <w:r w:rsidRPr="005B3C63">
        <w:rPr>
          <w:i/>
          <w:noProof/>
        </w:rPr>
        <w:t>, et al.</w:t>
      </w:r>
      <w:r w:rsidRPr="005B3C63">
        <w:rPr>
          <w:noProof/>
        </w:rPr>
        <w:t xml:space="preserve"> (2018) Upper willamette river life cycle modeling and the potential effects of climate change. </w:t>
      </w:r>
      <w:r w:rsidRPr="005B3C63">
        <w:rPr>
          <w:i/>
          <w:noProof/>
        </w:rPr>
        <w:t>US Dep Commerce, NOAA Fisheries Northwest Fisheries Science Center, Seattle, Washington</w:t>
      </w:r>
      <w:r w:rsidRPr="005B3C63">
        <w:rPr>
          <w:noProof/>
        </w:rPr>
        <w:t>.</w:t>
      </w:r>
    </w:p>
    <w:p w14:paraId="6D7B7A59" w14:textId="77777777" w:rsidR="007535D4" w:rsidRPr="005B3C63" w:rsidRDefault="007535D4" w:rsidP="007535D4">
      <w:pPr>
        <w:pStyle w:val="EndNoteBibliography"/>
        <w:ind w:left="720" w:hanging="720"/>
        <w:rPr>
          <w:noProof/>
        </w:rPr>
      </w:pPr>
      <w:r w:rsidRPr="005B3C63">
        <w:rPr>
          <w:noProof/>
        </w:rPr>
        <w:t>Naish KA, Park LK (2002) Linkage relationships for 35 new microsatellite loci in chinook salmon oncorhynchus tshawytscha.</w:t>
      </w:r>
    </w:p>
    <w:p w14:paraId="35118F6F" w14:textId="77777777" w:rsidR="007535D4" w:rsidRPr="005B3C63" w:rsidRDefault="007535D4" w:rsidP="007535D4">
      <w:pPr>
        <w:pStyle w:val="EndNoteBibliography"/>
        <w:ind w:left="720" w:hanging="720"/>
        <w:rPr>
          <w:noProof/>
        </w:rPr>
      </w:pPr>
      <w:r w:rsidRPr="005B3C63">
        <w:rPr>
          <w:noProof/>
        </w:rPr>
        <w:t xml:space="preserve">Nehlsen W, Williams JE, Lichatowich JA (1991) Pacific salmon at the crossroads: Stocks at risk from california, oregon, idaho, and washington. </w:t>
      </w:r>
      <w:r w:rsidRPr="005B3C63">
        <w:rPr>
          <w:i/>
          <w:noProof/>
        </w:rPr>
        <w:t>Fisheries</w:t>
      </w:r>
      <w:r w:rsidRPr="005B3C63">
        <w:rPr>
          <w:noProof/>
        </w:rPr>
        <w:t xml:space="preserve"> </w:t>
      </w:r>
      <w:r w:rsidRPr="005B3C63">
        <w:rPr>
          <w:b/>
          <w:noProof/>
        </w:rPr>
        <w:t>16</w:t>
      </w:r>
      <w:r w:rsidRPr="005B3C63">
        <w:rPr>
          <w:noProof/>
        </w:rPr>
        <w:t>, 4-21.</w:t>
      </w:r>
    </w:p>
    <w:p w14:paraId="7DB86CC3" w14:textId="77777777" w:rsidR="007535D4" w:rsidRPr="005B3C63" w:rsidRDefault="007535D4" w:rsidP="007535D4">
      <w:pPr>
        <w:pStyle w:val="EndNoteBibliography"/>
        <w:ind w:left="720" w:hanging="720"/>
        <w:rPr>
          <w:noProof/>
        </w:rPr>
      </w:pPr>
      <w:r w:rsidRPr="005B3C63">
        <w:rPr>
          <w:noProof/>
        </w:rPr>
        <w:t xml:space="preserve">NMFS (1999) Endangered and threatened species: Threatened status for three chinook salmon evolutionarily significant units (esus) in washington and oregon, and endangered status for one chinook salmon esu in washington. </w:t>
      </w:r>
      <w:r w:rsidRPr="005B3C63">
        <w:rPr>
          <w:i/>
          <w:noProof/>
        </w:rPr>
        <w:t>Federal Register</w:t>
      </w:r>
      <w:r w:rsidRPr="005B3C63">
        <w:rPr>
          <w:noProof/>
        </w:rPr>
        <w:t xml:space="preserve"> </w:t>
      </w:r>
      <w:r w:rsidRPr="005B3C63">
        <w:rPr>
          <w:b/>
          <w:noProof/>
        </w:rPr>
        <w:t>64</w:t>
      </w:r>
      <w:r w:rsidRPr="005B3C63">
        <w:rPr>
          <w:noProof/>
        </w:rPr>
        <w:t>, 14308-14328.</w:t>
      </w:r>
    </w:p>
    <w:p w14:paraId="27317412" w14:textId="77777777" w:rsidR="007535D4" w:rsidRPr="005B3C63" w:rsidRDefault="007535D4" w:rsidP="007535D4">
      <w:pPr>
        <w:pStyle w:val="EndNoteBibliography"/>
        <w:ind w:left="720" w:hanging="720"/>
        <w:rPr>
          <w:noProof/>
        </w:rPr>
      </w:pPr>
      <w:r w:rsidRPr="005B3C63">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2F3E9A80" w14:textId="77777777" w:rsidR="007535D4" w:rsidRPr="005B3C63" w:rsidRDefault="007535D4" w:rsidP="007535D4">
      <w:pPr>
        <w:pStyle w:val="EndNoteBibliography"/>
        <w:ind w:left="720" w:hanging="720"/>
        <w:rPr>
          <w:noProof/>
        </w:rPr>
      </w:pPr>
      <w:r w:rsidRPr="005B3C63">
        <w:rPr>
          <w:noProof/>
        </w:rPr>
        <w:t>Nuetzel HM, Galbreath PF, Staton BA</w:t>
      </w:r>
      <w:r w:rsidRPr="005B3C63">
        <w:rPr>
          <w:i/>
          <w:noProof/>
        </w:rPr>
        <w:t>, et al.</w:t>
      </w:r>
      <w:r w:rsidRPr="005B3C63">
        <w:rPr>
          <w:noProof/>
        </w:rPr>
        <w:t xml:space="preserve"> (2022) Improved productivity of naturalized spring chinook salmon following reintroduction from a hatchery stock in lookingglass creek, oregon. </w:t>
      </w:r>
      <w:r w:rsidRPr="005B3C63">
        <w:rPr>
          <w:i/>
          <w:noProof/>
        </w:rPr>
        <w:t>Canadian Journal of Fisheries and Aquatic Sciences</w:t>
      </w:r>
      <w:r w:rsidRPr="005B3C63">
        <w:rPr>
          <w:noProof/>
        </w:rPr>
        <w:t>.</w:t>
      </w:r>
    </w:p>
    <w:p w14:paraId="0FB9F0AD" w14:textId="77777777" w:rsidR="007535D4" w:rsidRPr="005B3C63" w:rsidRDefault="007535D4" w:rsidP="007535D4">
      <w:pPr>
        <w:pStyle w:val="EndNoteBibliography"/>
        <w:ind w:left="720" w:hanging="720"/>
        <w:rPr>
          <w:noProof/>
        </w:rPr>
      </w:pPr>
      <w:r w:rsidRPr="005B3C63">
        <w:rPr>
          <w:noProof/>
        </w:rPr>
        <w:t xml:space="preserve">O'Connor JE, Duda JJ, Grant GE (2015) Ecology. 1000 dams down and counting. </w:t>
      </w:r>
      <w:r w:rsidRPr="005B3C63">
        <w:rPr>
          <w:i/>
          <w:noProof/>
        </w:rPr>
        <w:t>Science</w:t>
      </w:r>
      <w:r w:rsidRPr="005B3C63">
        <w:rPr>
          <w:noProof/>
        </w:rPr>
        <w:t xml:space="preserve"> </w:t>
      </w:r>
      <w:r w:rsidRPr="005B3C63">
        <w:rPr>
          <w:b/>
          <w:noProof/>
        </w:rPr>
        <w:t>348</w:t>
      </w:r>
      <w:r w:rsidRPr="005B3C63">
        <w:rPr>
          <w:noProof/>
        </w:rPr>
        <w:t>, 496-497.</w:t>
      </w:r>
    </w:p>
    <w:p w14:paraId="6B52DDF5" w14:textId="77777777" w:rsidR="007535D4" w:rsidRPr="005B3C63" w:rsidRDefault="007535D4" w:rsidP="007535D4">
      <w:pPr>
        <w:pStyle w:val="EndNoteBibliography"/>
        <w:ind w:left="720" w:hanging="720"/>
        <w:rPr>
          <w:noProof/>
        </w:rPr>
      </w:pPr>
      <w:r w:rsidRPr="005B3C63">
        <w:rPr>
          <w:noProof/>
        </w:rPr>
        <w:t xml:space="preserve">O’Malley KG, Black AN, Johnson MA, Jacobson D (2017) Evaluating spring chinook salmon reintroductions above detroit dam, on the north santiam river, using genetic parentage analysis. </w:t>
      </w:r>
      <w:r w:rsidRPr="005B3C63">
        <w:rPr>
          <w:i/>
          <w:noProof/>
        </w:rPr>
        <w:t>U.S. Army Corps of Engineers</w:t>
      </w:r>
      <w:r w:rsidRPr="005B3C63">
        <w:rPr>
          <w:noProof/>
        </w:rPr>
        <w:t>.</w:t>
      </w:r>
    </w:p>
    <w:p w14:paraId="6519FA49" w14:textId="77777777" w:rsidR="007535D4" w:rsidRPr="005B3C63" w:rsidRDefault="007535D4" w:rsidP="007535D4">
      <w:pPr>
        <w:pStyle w:val="EndNoteBibliography"/>
        <w:ind w:left="720" w:hanging="720"/>
        <w:rPr>
          <w:noProof/>
        </w:rPr>
      </w:pPr>
      <w:r w:rsidRPr="005B3C63">
        <w:rPr>
          <w:noProof/>
        </w:rPr>
        <w:t xml:space="preserve">O’Malley KG, Dayan DI, Fitzpatrick CK, Bohn S, Grenbemer GA (2022) Evaluating spring chinook salmon releases above detroit dam and below big cliff dam, on the north santiam river, using genetic parentage analysis. </w:t>
      </w:r>
      <w:r w:rsidRPr="005B3C63">
        <w:rPr>
          <w:i/>
          <w:noProof/>
        </w:rPr>
        <w:t>U.S. Army Corps of Engineers</w:t>
      </w:r>
      <w:r w:rsidRPr="005B3C63">
        <w:rPr>
          <w:noProof/>
        </w:rPr>
        <w:t>.</w:t>
      </w:r>
    </w:p>
    <w:p w14:paraId="30A3AD25" w14:textId="77777777" w:rsidR="007535D4" w:rsidRPr="005B3C63" w:rsidRDefault="007535D4" w:rsidP="007535D4">
      <w:pPr>
        <w:pStyle w:val="EndNoteBibliography"/>
        <w:ind w:left="720" w:hanging="720"/>
        <w:rPr>
          <w:noProof/>
        </w:rPr>
      </w:pPr>
      <w:r w:rsidRPr="005B3C63">
        <w:rPr>
          <w:noProof/>
        </w:rPr>
        <w:t>O’Malley KG, Evans ML, Johnson MA</w:t>
      </w:r>
      <w:r w:rsidRPr="005B3C63">
        <w:rPr>
          <w:i/>
          <w:noProof/>
        </w:rPr>
        <w:t>, et al.</w:t>
      </w:r>
      <w:r w:rsidRPr="005B3C63">
        <w:rPr>
          <w:noProof/>
        </w:rPr>
        <w:t xml:space="preserve"> (2014) Genetic parentage analysis of spring chinook salmon on the south santiam river: Insights into population productivity and reintroduction strategies. Oregon state department of fish and wildlife. </w:t>
      </w:r>
      <w:r w:rsidRPr="005B3C63">
        <w:rPr>
          <w:i/>
          <w:noProof/>
        </w:rPr>
        <w:t>US Army Corps of Engineers, Portland District</w:t>
      </w:r>
      <w:r w:rsidRPr="005B3C63">
        <w:rPr>
          <w:noProof/>
        </w:rPr>
        <w:t>.</w:t>
      </w:r>
    </w:p>
    <w:p w14:paraId="12362A21" w14:textId="77777777" w:rsidR="007535D4" w:rsidRPr="005B3C63" w:rsidRDefault="007535D4" w:rsidP="007535D4">
      <w:pPr>
        <w:pStyle w:val="EndNoteBibliography"/>
        <w:ind w:left="720" w:hanging="720"/>
        <w:rPr>
          <w:noProof/>
        </w:rPr>
      </w:pPr>
      <w:r w:rsidRPr="005B3C63">
        <w:rPr>
          <w:noProof/>
        </w:rPr>
        <w:t xml:space="preserve">O’Malley KG, Evans ML, Johnson MA, Jacobson D, Hogansen M (2015) An evaluation of spring chinook salmon reintroductions above detroit dam, north santiam river, using genetic </w:t>
      </w:r>
      <w:r w:rsidRPr="005B3C63">
        <w:rPr>
          <w:noProof/>
        </w:rPr>
        <w:lastRenderedPageBreak/>
        <w:t xml:space="preserve">pedigree analysis. </w:t>
      </w:r>
      <w:r w:rsidRPr="005B3C63">
        <w:rPr>
          <w:i/>
          <w:noProof/>
        </w:rPr>
        <w:t>Report to the US Army Corps of Engineers, Portland District, Portland, Oregon</w:t>
      </w:r>
      <w:r w:rsidRPr="005B3C63">
        <w:rPr>
          <w:noProof/>
        </w:rPr>
        <w:t>.</w:t>
      </w:r>
    </w:p>
    <w:p w14:paraId="42FAE49E" w14:textId="77777777" w:rsidR="007535D4" w:rsidRPr="005B3C63" w:rsidRDefault="007535D4" w:rsidP="007535D4">
      <w:pPr>
        <w:pStyle w:val="EndNoteBibliography"/>
        <w:ind w:left="720" w:hanging="720"/>
        <w:rPr>
          <w:noProof/>
        </w:rPr>
      </w:pPr>
      <w:r w:rsidRPr="005B3C63">
        <w:rPr>
          <w:noProof/>
        </w:rPr>
        <w:t>ODFW, USACE (2019) Hatchery and genetic management plan: Mckenzie river spring chinook salmon.</w:t>
      </w:r>
    </w:p>
    <w:p w14:paraId="2E2156D1" w14:textId="77777777" w:rsidR="007535D4" w:rsidRPr="005B3C63" w:rsidRDefault="007535D4" w:rsidP="007535D4">
      <w:pPr>
        <w:pStyle w:val="EndNoteBibliography"/>
        <w:ind w:left="720" w:hanging="720"/>
        <w:rPr>
          <w:noProof/>
        </w:rPr>
      </w:pPr>
      <w:r w:rsidRPr="005B3C63">
        <w:rPr>
          <w:noProof/>
        </w:rPr>
        <w:t xml:space="preserve">Pess GR, Hilborn R, Kloehn K, Quinn TP, Bradford M (2012) The influence of population dynamics and environmental conditions on pink salmon (oncorhynchus gorbuscha) recolonization after barrier removal in the fraser river, british columbia, canada. </w:t>
      </w:r>
      <w:r w:rsidRPr="005B3C63">
        <w:rPr>
          <w:i/>
          <w:noProof/>
        </w:rPr>
        <w:t>Canadian Journal of Fisheries and Aquatic Sciences</w:t>
      </w:r>
      <w:r w:rsidRPr="005B3C63">
        <w:rPr>
          <w:noProof/>
        </w:rPr>
        <w:t xml:space="preserve"> </w:t>
      </w:r>
      <w:r w:rsidRPr="005B3C63">
        <w:rPr>
          <w:b/>
          <w:noProof/>
        </w:rPr>
        <w:t>69</w:t>
      </w:r>
      <w:r w:rsidRPr="005B3C63">
        <w:rPr>
          <w:noProof/>
        </w:rPr>
        <w:t>, 970-982.</w:t>
      </w:r>
    </w:p>
    <w:p w14:paraId="500C6C76" w14:textId="77777777" w:rsidR="007535D4" w:rsidRPr="005B3C63" w:rsidRDefault="007535D4" w:rsidP="007535D4">
      <w:pPr>
        <w:pStyle w:val="EndNoteBibliography"/>
        <w:ind w:left="720" w:hanging="720"/>
        <w:rPr>
          <w:noProof/>
        </w:rPr>
      </w:pPr>
      <w:r w:rsidRPr="005B3C63">
        <w:rPr>
          <w:noProof/>
        </w:rPr>
        <w:t>Pess GR, Jordan CE (2019) Characterizing watershed-scale effects of habitat restoration actions to inform life cycle models: Case studies using data-rich vs. Data-poor approaches.</w:t>
      </w:r>
    </w:p>
    <w:p w14:paraId="07A9D139" w14:textId="77777777" w:rsidR="007535D4" w:rsidRPr="005B3C63" w:rsidRDefault="007535D4" w:rsidP="007535D4">
      <w:pPr>
        <w:pStyle w:val="EndNoteBibliography"/>
        <w:ind w:left="720" w:hanging="720"/>
        <w:rPr>
          <w:noProof/>
        </w:rPr>
      </w:pPr>
      <w:r w:rsidRPr="005B3C63">
        <w:rPr>
          <w:noProof/>
        </w:rPr>
        <w:t xml:space="preserve">Pess GR, Quinn TP, Gephard SR, Saunders R (2014) Re-colonization of atlantic and pacific rivers by anadromous fishes: Linkages between life history and the benefits of barrier removal. </w:t>
      </w:r>
      <w:r w:rsidRPr="005B3C63">
        <w:rPr>
          <w:i/>
          <w:noProof/>
        </w:rPr>
        <w:t>Reviews in Fish Biology and Fisheries</w:t>
      </w:r>
      <w:r w:rsidRPr="005B3C63">
        <w:rPr>
          <w:noProof/>
        </w:rPr>
        <w:t xml:space="preserve"> </w:t>
      </w:r>
      <w:r w:rsidRPr="005B3C63">
        <w:rPr>
          <w:b/>
          <w:noProof/>
        </w:rPr>
        <w:t>24</w:t>
      </w:r>
      <w:r w:rsidRPr="005B3C63">
        <w:rPr>
          <w:noProof/>
        </w:rPr>
        <w:t>, 881-900.</w:t>
      </w:r>
    </w:p>
    <w:p w14:paraId="18CC2FD5" w14:textId="77777777" w:rsidR="007535D4" w:rsidRPr="005B3C63" w:rsidRDefault="007535D4" w:rsidP="007535D4">
      <w:pPr>
        <w:pStyle w:val="EndNoteBibliography"/>
        <w:ind w:left="720" w:hanging="720"/>
        <w:rPr>
          <w:noProof/>
        </w:rPr>
      </w:pPr>
      <w:r w:rsidRPr="005B3C63">
        <w:rPr>
          <w:noProof/>
        </w:rPr>
        <w:t xml:space="preserve">Romer JD, Monzyk FR, Emig R, Friesen TA (2016) Juvenile salmonid outmigration monitoring at willamette valley project reservoirs. </w:t>
      </w:r>
      <w:r w:rsidRPr="005B3C63">
        <w:rPr>
          <w:i/>
          <w:noProof/>
        </w:rPr>
        <w:t>Annual Report of Oregon Department of Fish and Wildlife (ODFW) to US Army Corps of Engineers, Portland, Oregon</w:t>
      </w:r>
      <w:r w:rsidRPr="005B3C63">
        <w:rPr>
          <w:noProof/>
        </w:rPr>
        <w:t>.</w:t>
      </w:r>
    </w:p>
    <w:p w14:paraId="6C53B3BA" w14:textId="77777777" w:rsidR="007535D4" w:rsidRPr="005B3C63" w:rsidRDefault="007535D4" w:rsidP="007535D4">
      <w:pPr>
        <w:pStyle w:val="EndNoteBibliography"/>
        <w:ind w:left="720" w:hanging="720"/>
        <w:rPr>
          <w:noProof/>
        </w:rPr>
      </w:pPr>
      <w:r w:rsidRPr="005B3C63">
        <w:rPr>
          <w:noProof/>
        </w:rPr>
        <w:t xml:space="preserve">Sard NM, Jacobson DP, Banks MA (2016a) Grandparentage assignments identify unexpected adfluvial life history tactic contributing offspring to a reintroduced population. </w:t>
      </w:r>
      <w:r w:rsidRPr="005B3C63">
        <w:rPr>
          <w:i/>
          <w:noProof/>
        </w:rPr>
        <w:t>Ecology and Evolution</w:t>
      </w:r>
      <w:r w:rsidRPr="005B3C63">
        <w:rPr>
          <w:noProof/>
        </w:rPr>
        <w:t xml:space="preserve"> </w:t>
      </w:r>
      <w:r w:rsidRPr="005B3C63">
        <w:rPr>
          <w:b/>
          <w:noProof/>
        </w:rPr>
        <w:t>6</w:t>
      </w:r>
      <w:r w:rsidRPr="005B3C63">
        <w:rPr>
          <w:noProof/>
        </w:rPr>
        <w:t>, 6773-6783.</w:t>
      </w:r>
    </w:p>
    <w:p w14:paraId="6222CCFF" w14:textId="77777777" w:rsidR="007535D4" w:rsidRPr="005B3C63" w:rsidRDefault="007535D4" w:rsidP="007535D4">
      <w:pPr>
        <w:pStyle w:val="EndNoteBibliography"/>
        <w:ind w:left="720" w:hanging="720"/>
        <w:rPr>
          <w:noProof/>
        </w:rPr>
      </w:pPr>
      <w:r w:rsidRPr="005B3C63">
        <w:rPr>
          <w:noProof/>
        </w:rPr>
        <w:t>Sard NM, Johnson MA, Jacobson DP</w:t>
      </w:r>
      <w:r w:rsidRPr="005B3C63">
        <w:rPr>
          <w:i/>
          <w:noProof/>
        </w:rPr>
        <w:t>, et al.</w:t>
      </w:r>
      <w:r w:rsidRPr="005B3C63">
        <w:rPr>
          <w:noProof/>
        </w:rPr>
        <w:t xml:space="preserve"> (2016b) Genetic monitoring guides adaptive management of a migratory fish reintroduction program. </w:t>
      </w:r>
      <w:r w:rsidRPr="005B3C63">
        <w:rPr>
          <w:i/>
          <w:noProof/>
        </w:rPr>
        <w:t>Animal Conservation</w:t>
      </w:r>
      <w:r w:rsidRPr="005B3C63">
        <w:rPr>
          <w:noProof/>
        </w:rPr>
        <w:t xml:space="preserve"> </w:t>
      </w:r>
      <w:r w:rsidRPr="005B3C63">
        <w:rPr>
          <w:b/>
          <w:noProof/>
        </w:rPr>
        <w:t>19</w:t>
      </w:r>
      <w:r w:rsidRPr="005B3C63">
        <w:rPr>
          <w:noProof/>
        </w:rPr>
        <w:t>, 570-577.</w:t>
      </w:r>
    </w:p>
    <w:p w14:paraId="6C1F382A" w14:textId="77777777" w:rsidR="007535D4" w:rsidRPr="005B3C63" w:rsidRDefault="007535D4" w:rsidP="007535D4">
      <w:pPr>
        <w:pStyle w:val="EndNoteBibliography"/>
        <w:ind w:left="720" w:hanging="720"/>
        <w:rPr>
          <w:noProof/>
        </w:rPr>
      </w:pPr>
      <w:r w:rsidRPr="005B3C63">
        <w:rPr>
          <w:noProof/>
        </w:rPr>
        <w:t>Sard NM, O’Malley KG, Jacobson DP</w:t>
      </w:r>
      <w:r w:rsidRPr="005B3C63">
        <w:rPr>
          <w:i/>
          <w:noProof/>
        </w:rPr>
        <w:t>, et al.</w:t>
      </w:r>
      <w:r w:rsidRPr="005B3C63">
        <w:rPr>
          <w:noProof/>
        </w:rPr>
        <w:t xml:space="preserve"> (2015) Factors influencing spawner success in a spring chinook salmon (oncorhynchus tshawytscha) reintroduction program. </w:t>
      </w:r>
      <w:r w:rsidRPr="005B3C63">
        <w:rPr>
          <w:i/>
          <w:noProof/>
        </w:rPr>
        <w:t>Canadian Journal of Fisheries and Aquatic Sciences</w:t>
      </w:r>
      <w:r w:rsidRPr="005B3C63">
        <w:rPr>
          <w:noProof/>
        </w:rPr>
        <w:t xml:space="preserve"> </w:t>
      </w:r>
      <w:r w:rsidRPr="005B3C63">
        <w:rPr>
          <w:b/>
          <w:noProof/>
        </w:rPr>
        <w:t>72</w:t>
      </w:r>
      <w:r w:rsidRPr="005B3C63">
        <w:rPr>
          <w:noProof/>
        </w:rPr>
        <w:t>, 1390-1397.</w:t>
      </w:r>
    </w:p>
    <w:p w14:paraId="04BA81D2" w14:textId="77777777" w:rsidR="007535D4" w:rsidRPr="005B3C63" w:rsidRDefault="007535D4" w:rsidP="007535D4">
      <w:pPr>
        <w:pStyle w:val="EndNoteBibliography"/>
        <w:ind w:left="720" w:hanging="720"/>
        <w:rPr>
          <w:noProof/>
        </w:rPr>
      </w:pPr>
      <w:r w:rsidRPr="005B3C63">
        <w:rPr>
          <w:noProof/>
        </w:rPr>
        <w:t>Schindler DE, Hilborn R, Chasco B</w:t>
      </w:r>
      <w:r w:rsidRPr="005B3C63">
        <w:rPr>
          <w:i/>
          <w:noProof/>
        </w:rPr>
        <w:t>, et al.</w:t>
      </w:r>
      <w:r w:rsidRPr="005B3C63">
        <w:rPr>
          <w:noProof/>
        </w:rPr>
        <w:t xml:space="preserve"> (2010) Population diversity and the portfolio effect in an exploited species. </w:t>
      </w:r>
      <w:r w:rsidRPr="005B3C63">
        <w:rPr>
          <w:i/>
          <w:noProof/>
        </w:rPr>
        <w:t>Nature</w:t>
      </w:r>
      <w:r w:rsidRPr="005B3C63">
        <w:rPr>
          <w:noProof/>
        </w:rPr>
        <w:t xml:space="preserve"> </w:t>
      </w:r>
      <w:r w:rsidRPr="005B3C63">
        <w:rPr>
          <w:b/>
          <w:noProof/>
        </w:rPr>
        <w:t>465</w:t>
      </w:r>
      <w:r w:rsidRPr="005B3C63">
        <w:rPr>
          <w:noProof/>
        </w:rPr>
        <w:t>, 609-612.</w:t>
      </w:r>
    </w:p>
    <w:p w14:paraId="021311C3" w14:textId="77777777" w:rsidR="007535D4" w:rsidRPr="005B3C63" w:rsidRDefault="007535D4" w:rsidP="007535D4">
      <w:pPr>
        <w:pStyle w:val="EndNoteBibliography"/>
        <w:ind w:left="720" w:hanging="720"/>
        <w:rPr>
          <w:noProof/>
        </w:rPr>
      </w:pPr>
      <w:r w:rsidRPr="005B3C63">
        <w:rPr>
          <w:noProof/>
        </w:rPr>
        <w:t xml:space="preserve">Schreck CB, Stahl TP, Davis LE, Roby DD, Clemens BJ (2006) Mortality estimates of juvenile spring–summer chinook salmon in the lower columbia river and estuary, 1992–1998: Evidence for delayed mortality? </w:t>
      </w:r>
      <w:r w:rsidRPr="005B3C63">
        <w:rPr>
          <w:i/>
          <w:noProof/>
        </w:rPr>
        <w:t>Transactions of the American Fisheries Society</w:t>
      </w:r>
      <w:r w:rsidRPr="005B3C63">
        <w:rPr>
          <w:noProof/>
        </w:rPr>
        <w:t xml:space="preserve"> </w:t>
      </w:r>
      <w:r w:rsidRPr="005B3C63">
        <w:rPr>
          <w:b/>
          <w:noProof/>
        </w:rPr>
        <w:t>135</w:t>
      </w:r>
      <w:r w:rsidRPr="005B3C63">
        <w:rPr>
          <w:noProof/>
        </w:rPr>
        <w:t>, 457-475.</w:t>
      </w:r>
    </w:p>
    <w:p w14:paraId="309D095B" w14:textId="77777777" w:rsidR="007535D4" w:rsidRPr="005B3C63" w:rsidRDefault="007535D4" w:rsidP="007535D4">
      <w:pPr>
        <w:pStyle w:val="EndNoteBibliography"/>
        <w:ind w:left="720" w:hanging="720"/>
        <w:rPr>
          <w:noProof/>
        </w:rPr>
      </w:pPr>
      <w:r w:rsidRPr="005B3C63">
        <w:rPr>
          <w:noProof/>
        </w:rPr>
        <w:t xml:space="preserve">Seamons TR, Bentzen P, Quinn TP (2007) DNA parentage analysis reveals inter-annual variation in selection: Results from 19 consecutive brood years in steelhead trout. </w:t>
      </w:r>
      <w:r w:rsidRPr="005B3C63">
        <w:rPr>
          <w:i/>
          <w:noProof/>
        </w:rPr>
        <w:t>Evolutionary Ecology Research</w:t>
      </w:r>
      <w:r w:rsidRPr="005B3C63">
        <w:rPr>
          <w:noProof/>
        </w:rPr>
        <w:t xml:space="preserve"> </w:t>
      </w:r>
      <w:r w:rsidRPr="005B3C63">
        <w:rPr>
          <w:b/>
          <w:noProof/>
        </w:rPr>
        <w:t>9</w:t>
      </w:r>
      <w:r w:rsidRPr="005B3C63">
        <w:rPr>
          <w:noProof/>
        </w:rPr>
        <w:t>, 409-431.</w:t>
      </w:r>
    </w:p>
    <w:p w14:paraId="137CC5A6" w14:textId="77777777" w:rsidR="007535D4" w:rsidRPr="005B3C63" w:rsidRDefault="007535D4" w:rsidP="007535D4">
      <w:pPr>
        <w:pStyle w:val="EndNoteBibliography"/>
        <w:ind w:left="720" w:hanging="720"/>
        <w:rPr>
          <w:noProof/>
        </w:rPr>
      </w:pPr>
      <w:r w:rsidRPr="005B3C63">
        <w:rPr>
          <w:noProof/>
        </w:rPr>
        <w:t xml:space="preserve">Sheer MB, Steel EA (2011) Lost watersheds: Barriers, aquatic habitat connectivity, and salmon persistence in the willamette and lower columbia river basins. </w:t>
      </w:r>
      <w:r w:rsidRPr="005B3C63">
        <w:rPr>
          <w:i/>
          <w:noProof/>
        </w:rPr>
        <w:t>Transactions of the American Fisheries Society</w:t>
      </w:r>
      <w:r w:rsidRPr="005B3C63">
        <w:rPr>
          <w:noProof/>
        </w:rPr>
        <w:t xml:space="preserve"> </w:t>
      </w:r>
      <w:r w:rsidRPr="005B3C63">
        <w:rPr>
          <w:b/>
          <w:noProof/>
        </w:rPr>
        <w:t>135</w:t>
      </w:r>
      <w:r w:rsidRPr="005B3C63">
        <w:rPr>
          <w:noProof/>
        </w:rPr>
        <w:t>, 1654-1669.</w:t>
      </w:r>
    </w:p>
    <w:p w14:paraId="34B736C4" w14:textId="77777777" w:rsidR="007535D4" w:rsidRPr="005B3C63" w:rsidRDefault="007535D4" w:rsidP="007535D4">
      <w:pPr>
        <w:pStyle w:val="EndNoteBibliography"/>
        <w:ind w:left="720" w:hanging="720"/>
        <w:rPr>
          <w:noProof/>
        </w:rPr>
      </w:pPr>
      <w:r w:rsidRPr="005B3C63">
        <w:rPr>
          <w:noProof/>
        </w:rPr>
        <w:t xml:space="preserve">Stanley EH, Doyle MW (2003) Trading off: The ecological effects of dam removal. </w:t>
      </w:r>
      <w:r w:rsidRPr="005B3C63">
        <w:rPr>
          <w:i/>
          <w:noProof/>
        </w:rPr>
        <w:t>Frontiers in Ecology and the Environment</w:t>
      </w:r>
      <w:r w:rsidRPr="005B3C63">
        <w:rPr>
          <w:noProof/>
        </w:rPr>
        <w:t xml:space="preserve"> </w:t>
      </w:r>
      <w:r w:rsidRPr="005B3C63">
        <w:rPr>
          <w:b/>
          <w:noProof/>
        </w:rPr>
        <w:t>1</w:t>
      </w:r>
      <w:r w:rsidRPr="005B3C63">
        <w:rPr>
          <w:noProof/>
        </w:rPr>
        <w:t>, 15-22.</w:t>
      </w:r>
    </w:p>
    <w:p w14:paraId="73BCBF49" w14:textId="77777777" w:rsidR="007535D4" w:rsidRPr="005B3C63" w:rsidRDefault="007535D4" w:rsidP="007535D4">
      <w:pPr>
        <w:pStyle w:val="EndNoteBibliography"/>
        <w:ind w:left="720" w:hanging="720"/>
        <w:rPr>
          <w:noProof/>
        </w:rPr>
      </w:pPr>
      <w:r w:rsidRPr="005B3C63">
        <w:rPr>
          <w:noProof/>
        </w:rPr>
        <w:t xml:space="preserve">Taylor EB (1991) A review of local adaptation in salmonidac, with particular reference to pacific and atlantic salmon. </w:t>
      </w:r>
      <w:r w:rsidRPr="005B3C63">
        <w:rPr>
          <w:i/>
          <w:noProof/>
        </w:rPr>
        <w:t>Aquaculture</w:t>
      </w:r>
      <w:r w:rsidRPr="005B3C63">
        <w:rPr>
          <w:noProof/>
        </w:rPr>
        <w:t xml:space="preserve"> </w:t>
      </w:r>
      <w:r w:rsidRPr="005B3C63">
        <w:rPr>
          <w:b/>
          <w:noProof/>
        </w:rPr>
        <w:t>98</w:t>
      </w:r>
      <w:r w:rsidRPr="005B3C63">
        <w:rPr>
          <w:noProof/>
        </w:rPr>
        <w:t>, 185-207.</w:t>
      </w:r>
    </w:p>
    <w:p w14:paraId="2B035BAA" w14:textId="77777777" w:rsidR="007535D4" w:rsidRPr="005B3C63" w:rsidRDefault="007535D4" w:rsidP="007535D4">
      <w:pPr>
        <w:pStyle w:val="EndNoteBibliography"/>
        <w:ind w:left="720" w:hanging="720"/>
        <w:rPr>
          <w:noProof/>
        </w:rPr>
      </w:pPr>
      <w:r w:rsidRPr="005B3C63">
        <w:rPr>
          <w:noProof/>
        </w:rPr>
        <w:t xml:space="preserve">Tillotson MD, Barnett HK, Bhuthimethee M, Koehler ME, Quinn TP (2019) Artificial selection on reproductive timing in hatchery salmon drives a phenological shift and potential maladaptation to climate change. </w:t>
      </w:r>
      <w:r w:rsidRPr="005B3C63">
        <w:rPr>
          <w:i/>
          <w:noProof/>
        </w:rPr>
        <w:t>Evolutionary Applications</w:t>
      </w:r>
      <w:r w:rsidRPr="005B3C63">
        <w:rPr>
          <w:noProof/>
        </w:rPr>
        <w:t xml:space="preserve"> </w:t>
      </w:r>
      <w:r w:rsidRPr="005B3C63">
        <w:rPr>
          <w:b/>
          <w:noProof/>
        </w:rPr>
        <w:t>12</w:t>
      </w:r>
      <w:r w:rsidRPr="005B3C63">
        <w:rPr>
          <w:noProof/>
        </w:rPr>
        <w:t>, 1344-1359.</w:t>
      </w:r>
    </w:p>
    <w:p w14:paraId="3AE0643F" w14:textId="77777777" w:rsidR="007535D4" w:rsidRPr="005B3C63" w:rsidRDefault="007535D4" w:rsidP="007535D4">
      <w:pPr>
        <w:pStyle w:val="EndNoteBibliography"/>
        <w:ind w:left="720" w:hanging="720"/>
        <w:rPr>
          <w:noProof/>
        </w:rPr>
      </w:pPr>
      <w:r w:rsidRPr="005B3C63">
        <w:rPr>
          <w:noProof/>
        </w:rPr>
        <w:lastRenderedPageBreak/>
        <w:t>USAR EPA (2021) Total maximum daily load (tmdl) for temperature in the columbia and lower snake rivers.</w:t>
      </w:r>
    </w:p>
    <w:p w14:paraId="4D729669" w14:textId="77777777" w:rsidR="007535D4" w:rsidRPr="005B3C63" w:rsidRDefault="007535D4" w:rsidP="007535D4">
      <w:pPr>
        <w:pStyle w:val="EndNoteBibliography"/>
        <w:ind w:left="720" w:hanging="720"/>
        <w:rPr>
          <w:noProof/>
        </w:rPr>
      </w:pPr>
      <w:r w:rsidRPr="005B3C63">
        <w:rPr>
          <w:noProof/>
        </w:rPr>
        <w:t xml:space="preserve">Vahedifard F, Madani K, AghaKouchak A, Thota SK (2021) Are we ready for more dam removals in the united states? </w:t>
      </w:r>
      <w:r w:rsidRPr="005B3C63">
        <w:rPr>
          <w:i/>
          <w:noProof/>
        </w:rPr>
        <w:t>Environmental Research: Infrastructure and Sustainability</w:t>
      </w:r>
      <w:r w:rsidRPr="005B3C63">
        <w:rPr>
          <w:noProof/>
        </w:rPr>
        <w:t xml:space="preserve"> </w:t>
      </w:r>
      <w:r w:rsidRPr="005B3C63">
        <w:rPr>
          <w:b/>
          <w:noProof/>
        </w:rPr>
        <w:t>1</w:t>
      </w:r>
      <w:r w:rsidRPr="005B3C63">
        <w:rPr>
          <w:noProof/>
        </w:rPr>
        <w:t>, 013001.</w:t>
      </w:r>
    </w:p>
    <w:p w14:paraId="40010599" w14:textId="77777777" w:rsidR="007535D4" w:rsidRPr="005B3C63" w:rsidRDefault="007535D4" w:rsidP="007535D4">
      <w:pPr>
        <w:pStyle w:val="EndNoteBibliography"/>
        <w:ind w:left="720" w:hanging="720"/>
        <w:rPr>
          <w:noProof/>
        </w:rPr>
      </w:pPr>
      <w:r w:rsidRPr="005B3C63">
        <w:rPr>
          <w:noProof/>
        </w:rPr>
        <w:t xml:space="preserve">Wang J (2018) Estimating genotyping errors from genotype and reconstructed pedigree data. </w:t>
      </w:r>
      <w:r w:rsidRPr="005B3C63">
        <w:rPr>
          <w:i/>
          <w:noProof/>
        </w:rPr>
        <w:t>Methods in Ecology and Evolution</w:t>
      </w:r>
      <w:r w:rsidRPr="005B3C63">
        <w:rPr>
          <w:noProof/>
        </w:rPr>
        <w:t xml:space="preserve"> </w:t>
      </w:r>
      <w:r w:rsidRPr="005B3C63">
        <w:rPr>
          <w:b/>
          <w:noProof/>
        </w:rPr>
        <w:t>9</w:t>
      </w:r>
      <w:r w:rsidRPr="005B3C63">
        <w:rPr>
          <w:noProof/>
        </w:rPr>
        <w:t>, 109-120.</w:t>
      </w:r>
    </w:p>
    <w:p w14:paraId="0240950E" w14:textId="77777777" w:rsidR="007535D4" w:rsidRPr="005B3C63" w:rsidRDefault="007535D4" w:rsidP="007535D4">
      <w:pPr>
        <w:pStyle w:val="EndNoteBibliography"/>
        <w:ind w:left="720" w:hanging="720"/>
        <w:rPr>
          <w:noProof/>
        </w:rPr>
      </w:pPr>
      <w:r w:rsidRPr="005B3C63">
        <w:rPr>
          <w:noProof/>
        </w:rPr>
        <w:t xml:space="preserve">Waples RS (1990) Conservation genetics of pacific salmon. Ii. Effective population size and the rate of loss of genetic variability. </w:t>
      </w:r>
      <w:r w:rsidRPr="005B3C63">
        <w:rPr>
          <w:i/>
          <w:noProof/>
        </w:rPr>
        <w:t>Journal of Heredity</w:t>
      </w:r>
      <w:r w:rsidRPr="005B3C63">
        <w:rPr>
          <w:noProof/>
        </w:rPr>
        <w:t xml:space="preserve"> </w:t>
      </w:r>
      <w:r w:rsidRPr="005B3C63">
        <w:rPr>
          <w:b/>
          <w:noProof/>
        </w:rPr>
        <w:t>81</w:t>
      </w:r>
      <w:r w:rsidRPr="005B3C63">
        <w:rPr>
          <w:noProof/>
        </w:rPr>
        <w:t>, 267-276.</w:t>
      </w:r>
    </w:p>
    <w:p w14:paraId="02A2DEBB" w14:textId="77777777" w:rsidR="007535D4" w:rsidRPr="005B3C63" w:rsidRDefault="007535D4" w:rsidP="007535D4">
      <w:pPr>
        <w:pStyle w:val="EndNoteBibliography"/>
        <w:ind w:left="720" w:hanging="720"/>
        <w:rPr>
          <w:noProof/>
        </w:rPr>
      </w:pPr>
      <w:r w:rsidRPr="005B3C63">
        <w:rPr>
          <w:noProof/>
        </w:rPr>
        <w:t>Waples RS, Beechie T, Pess GR (2009) Evolutionary history, habitat disturbance regimes, and anthropogenic changes</w:t>
      </w:r>
    </w:p>
    <w:p w14:paraId="3D475898" w14:textId="77777777" w:rsidR="007535D4" w:rsidRPr="005B3C63" w:rsidRDefault="007535D4" w:rsidP="007535D4">
      <w:pPr>
        <w:pStyle w:val="EndNoteBibliography"/>
        <w:ind w:left="720" w:hanging="720"/>
        <w:rPr>
          <w:noProof/>
        </w:rPr>
      </w:pPr>
      <w:r w:rsidRPr="005B3C63">
        <w:rPr>
          <w:noProof/>
        </w:rPr>
        <w:t xml:space="preserve">what do these mean for resilience of pacific salmon populations? </w:t>
      </w:r>
      <w:r w:rsidRPr="005B3C63">
        <w:rPr>
          <w:i/>
          <w:noProof/>
        </w:rPr>
        <w:t>Ecology and Society</w:t>
      </w:r>
      <w:r w:rsidRPr="005B3C63">
        <w:rPr>
          <w:noProof/>
        </w:rPr>
        <w:t xml:space="preserve"> </w:t>
      </w:r>
      <w:r w:rsidRPr="005B3C63">
        <w:rPr>
          <w:b/>
          <w:noProof/>
        </w:rPr>
        <w:t>14</w:t>
      </w:r>
      <w:r w:rsidRPr="005B3C63">
        <w:rPr>
          <w:noProof/>
        </w:rPr>
        <w:t>.</w:t>
      </w:r>
    </w:p>
    <w:p w14:paraId="751E9395" w14:textId="77777777" w:rsidR="007535D4" w:rsidRPr="005B3C63" w:rsidRDefault="007535D4" w:rsidP="007535D4">
      <w:pPr>
        <w:pStyle w:val="EndNoteBibliography"/>
        <w:ind w:left="720" w:hanging="720"/>
        <w:rPr>
          <w:noProof/>
        </w:rPr>
      </w:pPr>
      <w:r w:rsidRPr="005B3C63">
        <w:rPr>
          <w:noProof/>
        </w:rPr>
        <w:t xml:space="preserve">Waples RS, Do C (2008) Ldne: A program for estimating effective population size from data on linkage disequilibrium. </w:t>
      </w:r>
      <w:r w:rsidRPr="005B3C63">
        <w:rPr>
          <w:i/>
          <w:noProof/>
        </w:rPr>
        <w:t>Molecular Ecology Resources</w:t>
      </w:r>
      <w:r w:rsidRPr="005B3C63">
        <w:rPr>
          <w:noProof/>
        </w:rPr>
        <w:t xml:space="preserve"> </w:t>
      </w:r>
      <w:r w:rsidRPr="005B3C63">
        <w:rPr>
          <w:b/>
          <w:noProof/>
        </w:rPr>
        <w:t>8</w:t>
      </w:r>
      <w:r w:rsidRPr="005B3C63">
        <w:rPr>
          <w:noProof/>
        </w:rPr>
        <w:t>, 753-756.</w:t>
      </w:r>
    </w:p>
    <w:p w14:paraId="3110A18F" w14:textId="77777777" w:rsidR="007535D4" w:rsidRPr="005B3C63" w:rsidRDefault="007535D4" w:rsidP="007535D4">
      <w:pPr>
        <w:pStyle w:val="EndNoteBibliography"/>
        <w:ind w:left="720" w:hanging="720"/>
        <w:rPr>
          <w:noProof/>
        </w:rPr>
      </w:pPr>
      <w:r w:rsidRPr="005B3C63">
        <w:rPr>
          <w:noProof/>
        </w:rPr>
        <w:t>Waples RS, Ford MJ, Nichols K</w:t>
      </w:r>
      <w:r w:rsidRPr="005B3C63">
        <w:rPr>
          <w:i/>
          <w:noProof/>
        </w:rPr>
        <w:t>, et al.</w:t>
      </w:r>
      <w:r w:rsidRPr="005B3C63">
        <w:rPr>
          <w:noProof/>
        </w:rPr>
        <w:t xml:space="preserve"> (2022) Implications of large-effect loci for conservation: A review and case study with pacific salmon. </w:t>
      </w:r>
      <w:r w:rsidRPr="005B3C63">
        <w:rPr>
          <w:i/>
          <w:noProof/>
        </w:rPr>
        <w:t>Journal of Heredity</w:t>
      </w:r>
      <w:r w:rsidRPr="005B3C63">
        <w:rPr>
          <w:noProof/>
        </w:rPr>
        <w:t xml:space="preserve"> </w:t>
      </w:r>
      <w:r w:rsidRPr="005B3C63">
        <w:rPr>
          <w:b/>
          <w:noProof/>
        </w:rPr>
        <w:t>113</w:t>
      </w:r>
      <w:r w:rsidRPr="005B3C63">
        <w:rPr>
          <w:noProof/>
        </w:rPr>
        <w:t>, 121-144.</w:t>
      </w:r>
    </w:p>
    <w:p w14:paraId="6612AA1D" w14:textId="77777777" w:rsidR="007535D4" w:rsidRPr="005B3C63" w:rsidRDefault="007535D4" w:rsidP="007535D4">
      <w:pPr>
        <w:pStyle w:val="EndNoteBibliography"/>
        <w:ind w:left="720" w:hanging="720"/>
        <w:rPr>
          <w:noProof/>
        </w:rPr>
      </w:pPr>
      <w:r w:rsidRPr="005B3C63">
        <w:rPr>
          <w:noProof/>
        </w:rPr>
        <w:t xml:space="preserve">Waples RS, Pess GR, Beechie T (2008) Evolutionary history of pacific salmon in dynamic environments. </w:t>
      </w:r>
      <w:r w:rsidRPr="005B3C63">
        <w:rPr>
          <w:i/>
          <w:noProof/>
        </w:rPr>
        <w:t>Evol Appl</w:t>
      </w:r>
      <w:r w:rsidRPr="005B3C63">
        <w:rPr>
          <w:noProof/>
        </w:rPr>
        <w:t xml:space="preserve"> </w:t>
      </w:r>
      <w:r w:rsidRPr="005B3C63">
        <w:rPr>
          <w:b/>
          <w:noProof/>
        </w:rPr>
        <w:t>1</w:t>
      </w:r>
      <w:r w:rsidRPr="005B3C63">
        <w:rPr>
          <w:noProof/>
        </w:rPr>
        <w:t>, 189-206.</w:t>
      </w:r>
    </w:p>
    <w:p w14:paraId="7514F917" w14:textId="77777777" w:rsidR="007535D4" w:rsidRPr="005B3C63" w:rsidRDefault="007535D4" w:rsidP="007535D4">
      <w:pPr>
        <w:pStyle w:val="EndNoteBibliography"/>
        <w:ind w:left="720" w:hanging="720"/>
        <w:rPr>
          <w:noProof/>
        </w:rPr>
      </w:pPr>
      <w:r w:rsidRPr="005B3C63">
        <w:rPr>
          <w:noProof/>
        </w:rPr>
        <w:t>Weigel D, Koch I, Monzyk F</w:t>
      </w:r>
      <w:r w:rsidRPr="005B3C63">
        <w:rPr>
          <w:i/>
          <w:noProof/>
        </w:rPr>
        <w:t>, et al.</w:t>
      </w:r>
      <w:r w:rsidRPr="005B3C63">
        <w:rPr>
          <w:noProof/>
        </w:rPr>
        <w:t xml:space="preserve"> (2019) Evaluation of a trap-and-transport program for a threatened population of steelhead (oncorhynchus mykiss). </w:t>
      </w:r>
      <w:r w:rsidRPr="005B3C63">
        <w:rPr>
          <w:i/>
          <w:noProof/>
        </w:rPr>
        <w:t>Conservation Genetics</w:t>
      </w:r>
      <w:r w:rsidRPr="005B3C63">
        <w:rPr>
          <w:noProof/>
        </w:rPr>
        <w:t xml:space="preserve"> </w:t>
      </w:r>
      <w:r w:rsidRPr="005B3C63">
        <w:rPr>
          <w:b/>
          <w:noProof/>
        </w:rPr>
        <w:t>20</w:t>
      </w:r>
      <w:r w:rsidRPr="005B3C63">
        <w:rPr>
          <w:noProof/>
        </w:rPr>
        <w:t>, 1195-1199.</w:t>
      </w:r>
    </w:p>
    <w:p w14:paraId="40A4F066" w14:textId="77777777" w:rsidR="007535D4" w:rsidRPr="005B3C63" w:rsidRDefault="007535D4" w:rsidP="007535D4">
      <w:pPr>
        <w:pStyle w:val="EndNoteBibliography"/>
        <w:ind w:left="720" w:hanging="720"/>
        <w:rPr>
          <w:noProof/>
        </w:rPr>
      </w:pPr>
      <w:r w:rsidRPr="005B3C63">
        <w:rPr>
          <w:noProof/>
        </w:rPr>
        <w:t xml:space="preserve">Williamson KS, Cordes JF, May B (2002) Characterization of microsatellite loci in chinook salmon (oncorhynchus tshawytscha) and cross‐species amplification in other salmonids. </w:t>
      </w:r>
      <w:r w:rsidRPr="005B3C63">
        <w:rPr>
          <w:i/>
          <w:noProof/>
        </w:rPr>
        <w:t>Molecular Ecology Notes</w:t>
      </w:r>
      <w:r w:rsidRPr="005B3C63">
        <w:rPr>
          <w:noProof/>
        </w:rPr>
        <w:t xml:space="preserve"> </w:t>
      </w:r>
      <w:r w:rsidRPr="005B3C63">
        <w:rPr>
          <w:b/>
          <w:noProof/>
        </w:rPr>
        <w:t>2</w:t>
      </w:r>
      <w:r w:rsidRPr="005B3C63">
        <w:rPr>
          <w:noProof/>
        </w:rPr>
        <w:t>, 17-19.</w:t>
      </w:r>
    </w:p>
    <w:p w14:paraId="12A75B70" w14:textId="77777777" w:rsidR="007535D4" w:rsidRPr="005B3C63" w:rsidRDefault="007535D4" w:rsidP="007535D4">
      <w:pPr>
        <w:pStyle w:val="EndNoteBibliography"/>
        <w:ind w:left="720" w:hanging="720"/>
        <w:rPr>
          <w:noProof/>
        </w:rPr>
      </w:pPr>
      <w:r w:rsidRPr="005B3C63">
        <w:rPr>
          <w:noProof/>
        </w:rPr>
        <w:t xml:space="preserve">Wolf JB, Wade MJ (2001) On the assignment of fitness to parents and offspring: Whose fitness is it and when does it matter? </w:t>
      </w:r>
      <w:r w:rsidRPr="005B3C63">
        <w:rPr>
          <w:i/>
          <w:noProof/>
        </w:rPr>
        <w:t>Journal of Evolutionary Biology</w:t>
      </w:r>
      <w:r w:rsidRPr="005B3C63">
        <w:rPr>
          <w:noProof/>
        </w:rPr>
        <w:t xml:space="preserve"> </w:t>
      </w:r>
      <w:r w:rsidRPr="005B3C63">
        <w:rPr>
          <w:b/>
          <w:noProof/>
        </w:rPr>
        <w:t>14</w:t>
      </w:r>
      <w:r w:rsidRPr="005B3C63">
        <w:rPr>
          <w:noProof/>
        </w:rPr>
        <w:t>, 347-356.</w:t>
      </w:r>
    </w:p>
    <w:p w14:paraId="396B9E1F" w14:textId="77777777" w:rsidR="007535D4" w:rsidRPr="005B3C63" w:rsidRDefault="007535D4" w:rsidP="007535D4">
      <w:pPr>
        <w:pStyle w:val="EndNoteBibliography"/>
        <w:ind w:left="720" w:hanging="720"/>
        <w:rPr>
          <w:noProof/>
        </w:rPr>
      </w:pPr>
      <w:r w:rsidRPr="005B3C63">
        <w:rPr>
          <w:noProof/>
        </w:rPr>
        <w:t xml:space="preserve">Zuur AF, Ieno EN, Walker NJ, Saveliev AA, Smith GM (2009) </w:t>
      </w:r>
      <w:r w:rsidRPr="005B3C63">
        <w:rPr>
          <w:i/>
          <w:noProof/>
        </w:rPr>
        <w:t>Mixed effects models and extensions in ecology with r</w:t>
      </w:r>
      <w:r w:rsidRPr="005B3C63">
        <w:rPr>
          <w:noProof/>
        </w:rPr>
        <w:t xml:space="preserve"> Springer.</w:t>
      </w:r>
    </w:p>
    <w:p w14:paraId="709DDB35" w14:textId="77777777" w:rsidR="007535D4" w:rsidRPr="00FC3E69" w:rsidRDefault="007535D4" w:rsidP="007535D4">
      <w:pPr>
        <w:pStyle w:val="ListParagraph"/>
        <w:spacing w:line="360" w:lineRule="auto"/>
        <w:ind w:left="1440"/>
      </w:pPr>
      <w:r>
        <w:fldChar w:fldCharType="end"/>
      </w:r>
    </w:p>
    <w:p w14:paraId="3189ADF5" w14:textId="77777777" w:rsidR="00B1409A" w:rsidRDefault="00B1409A"/>
    <w:sectPr w:rsidR="00B1409A" w:rsidSect="007A58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3-02-10T12:08:00Z" w:initials="DD">
    <w:p w14:paraId="7538C517" w14:textId="075FFDA4" w:rsidR="007A5838" w:rsidRDefault="007A5838" w:rsidP="007535D4">
      <w:pPr>
        <w:pStyle w:val="CommentText"/>
      </w:pPr>
      <w:r>
        <w:rPr>
          <w:rStyle w:val="CommentReference"/>
        </w:rPr>
        <w:annotationRef/>
      </w:r>
      <w:r>
        <w:t>Consider making the difference between the two ideas here more explicit. One is life-history variants direct effect on stability. The second is evolutionary rescue.</w:t>
      </w:r>
    </w:p>
  </w:comment>
  <w:comment w:id="1" w:author="David Dayan" w:date="2023-02-09T17:33:00Z" w:initials="DD">
    <w:p w14:paraId="1DEDE943" w14:textId="77777777" w:rsidR="007A5838" w:rsidRDefault="007A5838" w:rsidP="007535D4">
      <w:pPr>
        <w:pStyle w:val="CommentText"/>
      </w:pPr>
      <w:r>
        <w:rPr>
          <w:rStyle w:val="CommentReference"/>
        </w:rPr>
        <w:annotationRef/>
      </w:r>
      <w:r>
        <w:t xml:space="preserve">Perhaps revise to also emphasize that practitioners are very skilled at reducing stress, given research, experience etc. This makes it sound like practitioners are still bad despite efforts to improve. </w:t>
      </w:r>
    </w:p>
  </w:comment>
  <w:comment w:id="2" w:author="David Dayan" w:date="2023-02-20T19:46:00Z" w:initials="DD">
    <w:p w14:paraId="4B1A6404" w14:textId="77777777" w:rsidR="007A5838" w:rsidRDefault="007A5838" w:rsidP="007535D4">
      <w:pPr>
        <w:pStyle w:val="CommentText"/>
      </w:pPr>
      <w:r>
        <w:rPr>
          <w:rStyle w:val="CommentReference"/>
        </w:rPr>
        <w:annotationRef/>
      </w:r>
      <w:r>
        <w:t>Reminder to check if Weigel 2019 is Chinook or steelhead</w:t>
      </w:r>
    </w:p>
  </w:comment>
  <w:comment w:id="3" w:author="David Dayan" w:date="2023-02-10T18:15:00Z" w:initials="DD">
    <w:p w14:paraId="4E7BBB87" w14:textId="77777777" w:rsidR="007A5838" w:rsidRDefault="007A5838" w:rsidP="007535D4">
      <w:pPr>
        <w:pStyle w:val="CommentText"/>
      </w:pPr>
      <w:r>
        <w:rPr>
          <w:rStyle w:val="CommentReference"/>
        </w:rPr>
        <w:annotationRef/>
      </w:r>
      <w:r>
        <w:t xml:space="preserve">Note that I made a significant change in how the AAM data are presented compared to the report. The change in productivity among years (e.g. 2011 is a good year) meant that the age structure (from the perspective of offspring years) appeared highly variable. But the reality is that age structure is very consistent across year. Instead what changed was the level of productivity between parent years. </w:t>
      </w:r>
    </w:p>
    <w:p w14:paraId="7BD60E38" w14:textId="77777777" w:rsidR="007A5838" w:rsidRDefault="007A5838" w:rsidP="007535D4">
      <w:pPr>
        <w:pStyle w:val="CommentText"/>
      </w:pPr>
      <w:r>
        <w:t xml:space="preserve"> </w:t>
      </w:r>
    </w:p>
    <w:p w14:paraId="5DEC74ED" w14:textId="77777777" w:rsidR="007A5838" w:rsidRDefault="007A5838" w:rsidP="007535D4">
      <w:pPr>
        <w:pStyle w:val="CommentText"/>
      </w:pPr>
      <w:r>
        <w:t xml:space="preserve">I liked the previous plot because it demonstrated how one good parent year impacts returns across multiple offspring years, capturing the relationship between life-history variation (salt years) and stability at the level of the fishery/adult returns (offspring year), but it’s worth skipping out on this potential insight to make the main message clearer.   </w:t>
      </w:r>
    </w:p>
  </w:comment>
  <w:comment w:id="4" w:author="David Dayan" w:date="2023-02-10T18:31:00Z" w:initials="DD">
    <w:p w14:paraId="534E883B" w14:textId="77777777" w:rsidR="007A5838" w:rsidRDefault="007A5838" w:rsidP="007535D4">
      <w:pPr>
        <w:pStyle w:val="CommentText"/>
      </w:pPr>
      <w:r>
        <w:rPr>
          <w:rStyle w:val="CommentReference"/>
        </w:rPr>
        <w:annotationRef/>
      </w:r>
      <w:r>
        <w:t>Changed this figure (and presentation of results) significantly in response to comments from KGO and NMS</w:t>
      </w:r>
    </w:p>
    <w:p w14:paraId="06CD1B00" w14:textId="77777777" w:rsidR="007A5838" w:rsidRDefault="007A5838" w:rsidP="007535D4">
      <w:pPr>
        <w:pStyle w:val="CommentText"/>
      </w:pPr>
    </w:p>
    <w:p w14:paraId="05918122" w14:textId="77777777" w:rsidR="007A5838" w:rsidRDefault="007A5838" w:rsidP="007535D4">
      <w:pPr>
        <w:pStyle w:val="CommentText"/>
      </w:pPr>
      <w:r>
        <w:t>There are many ways to present this data. Presenting age structure of adult returns organized by parent year (like here) effectively normalizes for differing levels of productivity across year. The downside with this perspective is that you can’t see how the age structure contributes to distributing risks and benefits across years like you could in the origin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538C517" w15:done="0"/>
  <w15:commentEx w15:paraId="1DEDE943" w15:done="0"/>
  <w15:commentEx w15:paraId="4B1A6404" w15:done="0"/>
  <w15:commentEx w15:paraId="5DEC74ED" w15:done="0"/>
  <w15:commentEx w15:paraId="059181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790B229" w16cex:dateUtc="2023-02-10T20:08:00Z"/>
  <w16cex:commentExtensible w16cex:durableId="278FACEC" w16cex:dateUtc="2023-02-10T01:33:00Z"/>
  <w16cex:commentExtensible w16cex:durableId="279E4C87" w16cex:dateUtc="2023-02-21T03:46:00Z"/>
  <w16cex:commentExtensible w16cex:durableId="2791084F" w16cex:dateUtc="2023-02-11T02:15:00Z"/>
  <w16cex:commentExtensible w16cex:durableId="27910BFB" w16cex:dateUtc="2023-02-11T02: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538C517" w16cid:durableId="2790B229"/>
  <w16cid:commentId w16cid:paraId="1DEDE943" w16cid:durableId="278FACEC"/>
  <w16cid:commentId w16cid:paraId="4B1A6404" w16cid:durableId="279E4C87"/>
  <w16cid:commentId w16cid:paraId="5DEC74ED" w16cid:durableId="2791084F"/>
  <w16cid:commentId w16cid:paraId="05918122" w16cid:durableId="27910BF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C633E8A"/>
    <w:multiLevelType w:val="hybridMultilevel"/>
    <w:tmpl w:val="DE0ACA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30B64AD"/>
    <w:multiLevelType w:val="hybridMultilevel"/>
    <w:tmpl w:val="F58E10B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42231A7"/>
    <w:multiLevelType w:val="hybridMultilevel"/>
    <w:tmpl w:val="B54C92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560321A"/>
    <w:multiLevelType w:val="hybridMultilevel"/>
    <w:tmpl w:val="9AAE8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2C1230"/>
    <w:multiLevelType w:val="hybridMultilevel"/>
    <w:tmpl w:val="812E4832"/>
    <w:lvl w:ilvl="0" w:tplc="04090001">
      <w:start w:val="1"/>
      <w:numFmt w:val="bullet"/>
      <w:lvlText w:val=""/>
      <w:lvlJc w:val="left"/>
      <w:pPr>
        <w:ind w:left="720" w:hanging="360"/>
      </w:pPr>
      <w:rPr>
        <w:rFonts w:ascii="Symbol" w:hAnsi="Symbol" w:hint="default"/>
      </w:rPr>
    </w:lvl>
    <w:lvl w:ilvl="1" w:tplc="313A0F24">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BEC328D"/>
    <w:multiLevelType w:val="hybridMultilevel"/>
    <w:tmpl w:val="15A49C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4"/>
  </w:num>
  <w:num w:numId="4">
    <w:abstractNumId w:val="1"/>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5D4"/>
    <w:rsid w:val="0000704A"/>
    <w:rsid w:val="000111E4"/>
    <w:rsid w:val="000215D5"/>
    <w:rsid w:val="00030C22"/>
    <w:rsid w:val="00037BCB"/>
    <w:rsid w:val="00070FBD"/>
    <w:rsid w:val="0007479D"/>
    <w:rsid w:val="00075AD1"/>
    <w:rsid w:val="000A2DAF"/>
    <w:rsid w:val="000A3926"/>
    <w:rsid w:val="000B5E81"/>
    <w:rsid w:val="000E5DD2"/>
    <w:rsid w:val="000F1A6A"/>
    <w:rsid w:val="000F607E"/>
    <w:rsid w:val="00101505"/>
    <w:rsid w:val="001052C3"/>
    <w:rsid w:val="001053B0"/>
    <w:rsid w:val="00106CBD"/>
    <w:rsid w:val="001100E4"/>
    <w:rsid w:val="00113C0B"/>
    <w:rsid w:val="00113D3D"/>
    <w:rsid w:val="00117E1E"/>
    <w:rsid w:val="0012502A"/>
    <w:rsid w:val="0012779A"/>
    <w:rsid w:val="0013106B"/>
    <w:rsid w:val="00153167"/>
    <w:rsid w:val="001574F8"/>
    <w:rsid w:val="00163028"/>
    <w:rsid w:val="00165A45"/>
    <w:rsid w:val="00172350"/>
    <w:rsid w:val="001876DC"/>
    <w:rsid w:val="001954E0"/>
    <w:rsid w:val="001A5BB0"/>
    <w:rsid w:val="001B4514"/>
    <w:rsid w:val="001C0357"/>
    <w:rsid w:val="001C1598"/>
    <w:rsid w:val="00207895"/>
    <w:rsid w:val="00213089"/>
    <w:rsid w:val="00221155"/>
    <w:rsid w:val="00227A30"/>
    <w:rsid w:val="00235640"/>
    <w:rsid w:val="0023721B"/>
    <w:rsid w:val="002415CD"/>
    <w:rsid w:val="00247D13"/>
    <w:rsid w:val="00257BE3"/>
    <w:rsid w:val="00261E5B"/>
    <w:rsid w:val="00262BF8"/>
    <w:rsid w:val="002753BF"/>
    <w:rsid w:val="00275E96"/>
    <w:rsid w:val="002A1615"/>
    <w:rsid w:val="002A23D0"/>
    <w:rsid w:val="002B68CB"/>
    <w:rsid w:val="002C21B9"/>
    <w:rsid w:val="002D067D"/>
    <w:rsid w:val="002D35EB"/>
    <w:rsid w:val="002D5BB5"/>
    <w:rsid w:val="002E66E3"/>
    <w:rsid w:val="002F4363"/>
    <w:rsid w:val="0031214F"/>
    <w:rsid w:val="003126DF"/>
    <w:rsid w:val="00316240"/>
    <w:rsid w:val="00322706"/>
    <w:rsid w:val="00323764"/>
    <w:rsid w:val="0034255E"/>
    <w:rsid w:val="00351BC1"/>
    <w:rsid w:val="00373EBF"/>
    <w:rsid w:val="00374007"/>
    <w:rsid w:val="00374E16"/>
    <w:rsid w:val="00376613"/>
    <w:rsid w:val="00383001"/>
    <w:rsid w:val="00391695"/>
    <w:rsid w:val="003C1673"/>
    <w:rsid w:val="003C3F11"/>
    <w:rsid w:val="003D77FB"/>
    <w:rsid w:val="003E00C6"/>
    <w:rsid w:val="003E489D"/>
    <w:rsid w:val="00404345"/>
    <w:rsid w:val="00413EC0"/>
    <w:rsid w:val="004212C0"/>
    <w:rsid w:val="00440FD4"/>
    <w:rsid w:val="00457AFE"/>
    <w:rsid w:val="00474686"/>
    <w:rsid w:val="00492217"/>
    <w:rsid w:val="004A0EE2"/>
    <w:rsid w:val="004A4376"/>
    <w:rsid w:val="004A7EB4"/>
    <w:rsid w:val="004C2DAD"/>
    <w:rsid w:val="004C7A87"/>
    <w:rsid w:val="004E0EED"/>
    <w:rsid w:val="004E5267"/>
    <w:rsid w:val="004F40CE"/>
    <w:rsid w:val="004F4604"/>
    <w:rsid w:val="00501D4E"/>
    <w:rsid w:val="0050205B"/>
    <w:rsid w:val="00536822"/>
    <w:rsid w:val="00575AB5"/>
    <w:rsid w:val="00575C0C"/>
    <w:rsid w:val="00576BEE"/>
    <w:rsid w:val="0058797F"/>
    <w:rsid w:val="00590916"/>
    <w:rsid w:val="00590F8E"/>
    <w:rsid w:val="005930E1"/>
    <w:rsid w:val="005932F1"/>
    <w:rsid w:val="005A643D"/>
    <w:rsid w:val="005B5FDB"/>
    <w:rsid w:val="005C5598"/>
    <w:rsid w:val="005D2D27"/>
    <w:rsid w:val="005D7078"/>
    <w:rsid w:val="005E1882"/>
    <w:rsid w:val="005F0174"/>
    <w:rsid w:val="005F1A88"/>
    <w:rsid w:val="005F60A2"/>
    <w:rsid w:val="006001FF"/>
    <w:rsid w:val="0061057D"/>
    <w:rsid w:val="0063046E"/>
    <w:rsid w:val="00631807"/>
    <w:rsid w:val="00640EB6"/>
    <w:rsid w:val="00645F87"/>
    <w:rsid w:val="006706ED"/>
    <w:rsid w:val="00677B13"/>
    <w:rsid w:val="006838BF"/>
    <w:rsid w:val="00687430"/>
    <w:rsid w:val="0069085F"/>
    <w:rsid w:val="006965BE"/>
    <w:rsid w:val="006C210F"/>
    <w:rsid w:val="006E3982"/>
    <w:rsid w:val="00702BDA"/>
    <w:rsid w:val="007210DF"/>
    <w:rsid w:val="00727C4E"/>
    <w:rsid w:val="00731B0A"/>
    <w:rsid w:val="007323AF"/>
    <w:rsid w:val="007535D4"/>
    <w:rsid w:val="007601B6"/>
    <w:rsid w:val="00760D36"/>
    <w:rsid w:val="0078196E"/>
    <w:rsid w:val="007A0E65"/>
    <w:rsid w:val="007A1AD0"/>
    <w:rsid w:val="007A5838"/>
    <w:rsid w:val="007B19FA"/>
    <w:rsid w:val="007B1F5C"/>
    <w:rsid w:val="007B4C6C"/>
    <w:rsid w:val="007C49ED"/>
    <w:rsid w:val="007D6CB9"/>
    <w:rsid w:val="007E2F9C"/>
    <w:rsid w:val="007E381C"/>
    <w:rsid w:val="007F4966"/>
    <w:rsid w:val="00800E6B"/>
    <w:rsid w:val="00815DCE"/>
    <w:rsid w:val="00833979"/>
    <w:rsid w:val="008546E7"/>
    <w:rsid w:val="00856FFB"/>
    <w:rsid w:val="008570EB"/>
    <w:rsid w:val="00876CA5"/>
    <w:rsid w:val="008847A1"/>
    <w:rsid w:val="00897CE9"/>
    <w:rsid w:val="008A10CA"/>
    <w:rsid w:val="008D37B6"/>
    <w:rsid w:val="008E3978"/>
    <w:rsid w:val="008F17F8"/>
    <w:rsid w:val="008F2C42"/>
    <w:rsid w:val="00906BF8"/>
    <w:rsid w:val="0091120E"/>
    <w:rsid w:val="00914C9F"/>
    <w:rsid w:val="00941B17"/>
    <w:rsid w:val="00952FC9"/>
    <w:rsid w:val="0096558E"/>
    <w:rsid w:val="00977CE8"/>
    <w:rsid w:val="0098710C"/>
    <w:rsid w:val="009A2A69"/>
    <w:rsid w:val="009D5B66"/>
    <w:rsid w:val="009E502A"/>
    <w:rsid w:val="009F3717"/>
    <w:rsid w:val="00A16025"/>
    <w:rsid w:val="00A22ADA"/>
    <w:rsid w:val="00A24BC1"/>
    <w:rsid w:val="00A46650"/>
    <w:rsid w:val="00A53F27"/>
    <w:rsid w:val="00A5756E"/>
    <w:rsid w:val="00A6050F"/>
    <w:rsid w:val="00A61C14"/>
    <w:rsid w:val="00A669F4"/>
    <w:rsid w:val="00A71A92"/>
    <w:rsid w:val="00AD3B92"/>
    <w:rsid w:val="00B00A8A"/>
    <w:rsid w:val="00B13265"/>
    <w:rsid w:val="00B134BB"/>
    <w:rsid w:val="00B13F3E"/>
    <w:rsid w:val="00B1409A"/>
    <w:rsid w:val="00B2256C"/>
    <w:rsid w:val="00B22743"/>
    <w:rsid w:val="00B25088"/>
    <w:rsid w:val="00B3104D"/>
    <w:rsid w:val="00B3132C"/>
    <w:rsid w:val="00B54D09"/>
    <w:rsid w:val="00B72883"/>
    <w:rsid w:val="00B800BA"/>
    <w:rsid w:val="00B8616D"/>
    <w:rsid w:val="00B94ECE"/>
    <w:rsid w:val="00B96263"/>
    <w:rsid w:val="00BB15CC"/>
    <w:rsid w:val="00BB6CE7"/>
    <w:rsid w:val="00BC3443"/>
    <w:rsid w:val="00C06177"/>
    <w:rsid w:val="00C2055B"/>
    <w:rsid w:val="00C33AA9"/>
    <w:rsid w:val="00C41065"/>
    <w:rsid w:val="00C42AF9"/>
    <w:rsid w:val="00C45759"/>
    <w:rsid w:val="00C528D8"/>
    <w:rsid w:val="00C6140E"/>
    <w:rsid w:val="00C624FD"/>
    <w:rsid w:val="00C77A87"/>
    <w:rsid w:val="00C84D93"/>
    <w:rsid w:val="00CA7054"/>
    <w:rsid w:val="00CA7886"/>
    <w:rsid w:val="00CC6317"/>
    <w:rsid w:val="00CC754A"/>
    <w:rsid w:val="00CD19B7"/>
    <w:rsid w:val="00CE4412"/>
    <w:rsid w:val="00CF44B7"/>
    <w:rsid w:val="00D103FD"/>
    <w:rsid w:val="00D11EF3"/>
    <w:rsid w:val="00D3710E"/>
    <w:rsid w:val="00D65024"/>
    <w:rsid w:val="00D8524B"/>
    <w:rsid w:val="00DB04B9"/>
    <w:rsid w:val="00DB275B"/>
    <w:rsid w:val="00DB5827"/>
    <w:rsid w:val="00DB7260"/>
    <w:rsid w:val="00DD0610"/>
    <w:rsid w:val="00DD25F4"/>
    <w:rsid w:val="00DD514B"/>
    <w:rsid w:val="00E14906"/>
    <w:rsid w:val="00E17E1D"/>
    <w:rsid w:val="00E34F5E"/>
    <w:rsid w:val="00E53851"/>
    <w:rsid w:val="00E6119F"/>
    <w:rsid w:val="00E806CB"/>
    <w:rsid w:val="00E92678"/>
    <w:rsid w:val="00E95DE5"/>
    <w:rsid w:val="00E9700D"/>
    <w:rsid w:val="00EA0E8C"/>
    <w:rsid w:val="00EA234A"/>
    <w:rsid w:val="00ED45D6"/>
    <w:rsid w:val="00EE22FC"/>
    <w:rsid w:val="00EE2FDD"/>
    <w:rsid w:val="00EE5FC8"/>
    <w:rsid w:val="00EF55CB"/>
    <w:rsid w:val="00EF57D5"/>
    <w:rsid w:val="00EF7F67"/>
    <w:rsid w:val="00F105EB"/>
    <w:rsid w:val="00F26025"/>
    <w:rsid w:val="00F3282A"/>
    <w:rsid w:val="00F34C63"/>
    <w:rsid w:val="00F37A6D"/>
    <w:rsid w:val="00F4748C"/>
    <w:rsid w:val="00F62545"/>
    <w:rsid w:val="00F73FE6"/>
    <w:rsid w:val="00F8630C"/>
    <w:rsid w:val="00F92021"/>
    <w:rsid w:val="00F96472"/>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39FBDCD"/>
  <w15:chartTrackingRefBased/>
  <w15:docId w15:val="{D84732BA-260F-D34D-B676-B99B35616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35D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535D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535D4"/>
    <w:rPr>
      <w:rFonts w:ascii="Times New Roman" w:hAnsi="Times New Roman" w:cs="Times New Roman"/>
      <w:sz w:val="18"/>
      <w:szCs w:val="18"/>
    </w:rPr>
  </w:style>
  <w:style w:type="paragraph" w:styleId="ListParagraph">
    <w:name w:val="List Paragraph"/>
    <w:basedOn w:val="Normal"/>
    <w:link w:val="ListParagraphChar"/>
    <w:uiPriority w:val="34"/>
    <w:qFormat/>
    <w:rsid w:val="007535D4"/>
    <w:pPr>
      <w:ind w:left="720"/>
      <w:contextualSpacing/>
    </w:pPr>
  </w:style>
  <w:style w:type="character" w:styleId="Hyperlink">
    <w:name w:val="Hyperlink"/>
    <w:basedOn w:val="DefaultParagraphFont"/>
    <w:uiPriority w:val="99"/>
    <w:semiHidden/>
    <w:unhideWhenUsed/>
    <w:rsid w:val="007535D4"/>
    <w:rPr>
      <w:color w:val="0000FF"/>
      <w:u w:val="single"/>
    </w:rPr>
  </w:style>
  <w:style w:type="paragraph" w:customStyle="1" w:styleId="EndNoteBibliographyTitle">
    <w:name w:val="EndNote Bibliography Title"/>
    <w:basedOn w:val="Normal"/>
    <w:link w:val="EndNoteBibliographyTitleChar"/>
    <w:rsid w:val="007535D4"/>
    <w:pPr>
      <w:jc w:val="center"/>
    </w:pPr>
    <w:rPr>
      <w:rFonts w:ascii="Calibri" w:hAnsi="Calibri" w:cs="Calibri"/>
    </w:rPr>
  </w:style>
  <w:style w:type="character" w:customStyle="1" w:styleId="ListParagraphChar">
    <w:name w:val="List Paragraph Char"/>
    <w:basedOn w:val="DefaultParagraphFont"/>
    <w:link w:val="ListParagraph"/>
    <w:uiPriority w:val="34"/>
    <w:rsid w:val="007535D4"/>
  </w:style>
  <w:style w:type="character" w:customStyle="1" w:styleId="EndNoteBibliographyTitleChar">
    <w:name w:val="EndNote Bibliography Title Char"/>
    <w:basedOn w:val="ListParagraphChar"/>
    <w:link w:val="EndNoteBibliographyTitle"/>
    <w:rsid w:val="007535D4"/>
    <w:rPr>
      <w:rFonts w:ascii="Calibri" w:hAnsi="Calibri" w:cs="Calibri"/>
    </w:rPr>
  </w:style>
  <w:style w:type="paragraph" w:customStyle="1" w:styleId="EndNoteBibliography">
    <w:name w:val="EndNote Bibliography"/>
    <w:basedOn w:val="Normal"/>
    <w:link w:val="EndNoteBibliographyChar"/>
    <w:rsid w:val="007535D4"/>
    <w:rPr>
      <w:rFonts w:ascii="Calibri" w:hAnsi="Calibri" w:cs="Calibri"/>
    </w:rPr>
  </w:style>
  <w:style w:type="character" w:customStyle="1" w:styleId="EndNoteBibliographyChar">
    <w:name w:val="EndNote Bibliography Char"/>
    <w:basedOn w:val="ListParagraphChar"/>
    <w:link w:val="EndNoteBibliography"/>
    <w:rsid w:val="007535D4"/>
    <w:rPr>
      <w:rFonts w:ascii="Calibri" w:hAnsi="Calibri" w:cs="Calibri"/>
    </w:rPr>
  </w:style>
  <w:style w:type="character" w:styleId="LineNumber">
    <w:name w:val="line number"/>
    <w:basedOn w:val="DefaultParagraphFont"/>
    <w:uiPriority w:val="99"/>
    <w:semiHidden/>
    <w:unhideWhenUsed/>
    <w:rsid w:val="007535D4"/>
  </w:style>
  <w:style w:type="character" w:styleId="CommentReference">
    <w:name w:val="annotation reference"/>
    <w:basedOn w:val="DefaultParagraphFont"/>
    <w:uiPriority w:val="99"/>
    <w:semiHidden/>
    <w:unhideWhenUsed/>
    <w:rsid w:val="007535D4"/>
    <w:rPr>
      <w:sz w:val="16"/>
      <w:szCs w:val="16"/>
    </w:rPr>
  </w:style>
  <w:style w:type="paragraph" w:styleId="CommentText">
    <w:name w:val="annotation text"/>
    <w:basedOn w:val="Normal"/>
    <w:link w:val="CommentTextChar"/>
    <w:uiPriority w:val="99"/>
    <w:semiHidden/>
    <w:unhideWhenUsed/>
    <w:rsid w:val="007535D4"/>
    <w:rPr>
      <w:sz w:val="20"/>
      <w:szCs w:val="20"/>
    </w:rPr>
  </w:style>
  <w:style w:type="character" w:customStyle="1" w:styleId="CommentTextChar">
    <w:name w:val="Comment Text Char"/>
    <w:basedOn w:val="DefaultParagraphFont"/>
    <w:link w:val="CommentText"/>
    <w:uiPriority w:val="99"/>
    <w:semiHidden/>
    <w:rsid w:val="007535D4"/>
    <w:rPr>
      <w:sz w:val="20"/>
      <w:szCs w:val="20"/>
    </w:rPr>
  </w:style>
  <w:style w:type="paragraph" w:styleId="CommentSubject">
    <w:name w:val="annotation subject"/>
    <w:basedOn w:val="CommentText"/>
    <w:next w:val="CommentText"/>
    <w:link w:val="CommentSubjectChar"/>
    <w:uiPriority w:val="99"/>
    <w:semiHidden/>
    <w:unhideWhenUsed/>
    <w:rsid w:val="007535D4"/>
    <w:rPr>
      <w:b/>
      <w:bCs/>
    </w:rPr>
  </w:style>
  <w:style w:type="character" w:customStyle="1" w:styleId="CommentSubjectChar">
    <w:name w:val="Comment Subject Char"/>
    <w:basedOn w:val="CommentTextChar"/>
    <w:link w:val="CommentSubject"/>
    <w:uiPriority w:val="99"/>
    <w:semiHidden/>
    <w:rsid w:val="007535D4"/>
    <w:rPr>
      <w:b/>
      <w:bCs/>
      <w:sz w:val="20"/>
      <w:szCs w:val="20"/>
    </w:rPr>
  </w:style>
  <w:style w:type="table" w:styleId="TableGrid">
    <w:name w:val="Table Grid"/>
    <w:basedOn w:val="TableNormal"/>
    <w:uiPriority w:val="39"/>
    <w:rsid w:val="007535D4"/>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7535D4"/>
    <w:rPr>
      <w:i/>
      <w:iCs/>
    </w:rPr>
  </w:style>
  <w:style w:type="character" w:styleId="Strong">
    <w:name w:val="Strong"/>
    <w:basedOn w:val="DefaultParagraphFont"/>
    <w:uiPriority w:val="22"/>
    <w:qFormat/>
    <w:rsid w:val="007535D4"/>
    <w:rPr>
      <w:b/>
      <w:bCs/>
    </w:rPr>
  </w:style>
  <w:style w:type="character" w:styleId="FollowedHyperlink">
    <w:name w:val="FollowedHyperlink"/>
    <w:basedOn w:val="DefaultParagraphFont"/>
    <w:uiPriority w:val="99"/>
    <w:semiHidden/>
    <w:unhideWhenUsed/>
    <w:rsid w:val="007535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47</Pages>
  <Words>22748</Words>
  <Characters>129669</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6</cp:revision>
  <dcterms:created xsi:type="dcterms:W3CDTF">2023-02-22T23:29:00Z</dcterms:created>
  <dcterms:modified xsi:type="dcterms:W3CDTF">2023-02-24T21:01:00Z</dcterms:modified>
</cp:coreProperties>
</file>